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18FB4" w14:textId="05700C48" w:rsidR="00FD3290" w:rsidRPr="00221DB2" w:rsidRDefault="008D43FC" w:rsidP="006F5A30">
      <w:pPr>
        <w:spacing w:line="240" w:lineRule="auto"/>
        <w:jc w:val="center"/>
        <w:rPr>
          <w:rFonts w:cs="Times New Roman"/>
          <w:b/>
          <w:bCs/>
          <w:sz w:val="28"/>
          <w:szCs w:val="28"/>
        </w:rPr>
      </w:pPr>
      <w:bookmarkStart w:id="0" w:name="_GoBack"/>
      <w:bookmarkEnd w:id="0"/>
      <w:r w:rsidRPr="00221DB2">
        <w:rPr>
          <w:rFonts w:cs="Times New Roman"/>
          <w:b/>
          <w:bCs/>
          <w:sz w:val="28"/>
          <w:szCs w:val="28"/>
        </w:rPr>
        <w:t xml:space="preserve">PROPOSAL </w:t>
      </w:r>
      <w:r w:rsidR="005153BF">
        <w:rPr>
          <w:rFonts w:cs="Times New Roman"/>
          <w:b/>
          <w:bCs/>
          <w:sz w:val="28"/>
          <w:szCs w:val="28"/>
        </w:rPr>
        <w:t>SKRIPSI</w:t>
      </w:r>
    </w:p>
    <w:p w14:paraId="2FF75F20" w14:textId="00CC081A" w:rsidR="00DE0772" w:rsidRPr="00D15945" w:rsidRDefault="00D15945" w:rsidP="00D15945">
      <w:pPr>
        <w:pStyle w:val="Heading1"/>
      </w:pPr>
      <w:bookmarkStart w:id="1" w:name="_Toc87255769"/>
      <w:bookmarkStart w:id="2" w:name="_Toc97932970"/>
      <w:r w:rsidRPr="00D15945">
        <w:rPr>
          <w:color w:val="FFFFFF" w:themeColor="background1"/>
        </w:rPr>
        <w:t>HALAMAN SAMPUL</w:t>
      </w:r>
      <w:bookmarkEnd w:id="1"/>
      <w:bookmarkEnd w:id="2"/>
    </w:p>
    <w:p w14:paraId="3B340576" w14:textId="55C25F53" w:rsidR="00DE0772" w:rsidRPr="00221DB2" w:rsidRDefault="00DE0772" w:rsidP="00F53C49">
      <w:pPr>
        <w:spacing w:line="240" w:lineRule="auto"/>
        <w:rPr>
          <w:rFonts w:cs="Times New Roman"/>
          <w:b/>
          <w:bCs/>
          <w:sz w:val="28"/>
          <w:szCs w:val="28"/>
        </w:rPr>
      </w:pPr>
    </w:p>
    <w:p w14:paraId="6EA4F4AE"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LIKASI RUKUN TETANGGA ONLINE SEBAGAI SOLUSI OPTIMALISASI LAYANAN KEPADA MASYARAKAT</w:t>
      </w:r>
    </w:p>
    <w:p w14:paraId="1FCFB4CE" w14:textId="77777777" w:rsidR="0066082A" w:rsidRPr="00221DB2" w:rsidRDefault="0066082A" w:rsidP="00F53C49">
      <w:pPr>
        <w:spacing w:line="240" w:lineRule="auto"/>
        <w:jc w:val="center"/>
        <w:rPr>
          <w:rFonts w:cs="Times New Roman"/>
          <w:b/>
          <w:bCs/>
          <w:szCs w:val="24"/>
        </w:rPr>
      </w:pPr>
    </w:p>
    <w:p w14:paraId="1258837A" w14:textId="13625F06" w:rsidR="00CF0C4C" w:rsidRPr="00221DB2" w:rsidRDefault="0066082A" w:rsidP="0066082A">
      <w:pPr>
        <w:spacing w:after="0" w:line="240" w:lineRule="auto"/>
        <w:jc w:val="center"/>
        <w:rPr>
          <w:rFonts w:cs="Times New Roman"/>
          <w:i/>
          <w:iCs/>
          <w:szCs w:val="24"/>
        </w:rPr>
      </w:pPr>
      <w:r w:rsidRPr="00221DB2">
        <w:rPr>
          <w:rFonts w:cs="Times New Roman"/>
          <w:i/>
          <w:iCs/>
          <w:szCs w:val="24"/>
        </w:rPr>
        <w:t>Sebagai salah satu syarat untuk menyelesaikan</w:t>
      </w:r>
    </w:p>
    <w:p w14:paraId="3FE424D3" w14:textId="3B76E249" w:rsidR="0066082A" w:rsidRDefault="0066082A" w:rsidP="0066082A">
      <w:pPr>
        <w:spacing w:after="0" w:line="240" w:lineRule="auto"/>
        <w:jc w:val="center"/>
        <w:rPr>
          <w:rFonts w:cs="Times New Roman"/>
          <w:i/>
          <w:iCs/>
          <w:szCs w:val="24"/>
        </w:rPr>
      </w:pPr>
      <w:r w:rsidRPr="00221DB2">
        <w:rPr>
          <w:rFonts w:cs="Times New Roman"/>
          <w:i/>
          <w:iCs/>
          <w:szCs w:val="24"/>
        </w:rPr>
        <w:t>Program Studi Teknik Informatika Multimedia</w:t>
      </w:r>
    </w:p>
    <w:p w14:paraId="5AD3CDA7" w14:textId="0A857648" w:rsidR="00221DB2" w:rsidRDefault="00221DB2" w:rsidP="0066082A">
      <w:pPr>
        <w:spacing w:after="0" w:line="240" w:lineRule="auto"/>
        <w:jc w:val="center"/>
        <w:rPr>
          <w:rFonts w:cs="Times New Roman"/>
          <w:i/>
          <w:iCs/>
          <w:szCs w:val="24"/>
        </w:rPr>
      </w:pPr>
    </w:p>
    <w:p w14:paraId="3D17703D" w14:textId="4739A3F5" w:rsidR="00221DB2" w:rsidRDefault="00221DB2" w:rsidP="0066082A">
      <w:pPr>
        <w:spacing w:after="0" w:line="240" w:lineRule="auto"/>
        <w:jc w:val="center"/>
        <w:rPr>
          <w:rFonts w:cs="Times New Roman"/>
          <w:i/>
          <w:iCs/>
          <w:szCs w:val="24"/>
        </w:rPr>
      </w:pPr>
    </w:p>
    <w:p w14:paraId="0953D901" w14:textId="70B8BD86" w:rsidR="00221DB2" w:rsidRDefault="00221DB2" w:rsidP="0066082A">
      <w:pPr>
        <w:spacing w:after="0" w:line="240" w:lineRule="auto"/>
        <w:jc w:val="center"/>
        <w:rPr>
          <w:rFonts w:cs="Times New Roman"/>
          <w:i/>
          <w:iCs/>
          <w:szCs w:val="24"/>
        </w:rPr>
      </w:pPr>
    </w:p>
    <w:p w14:paraId="0808C55D" w14:textId="77777777" w:rsidR="00221DB2" w:rsidRPr="00221DB2" w:rsidRDefault="00221DB2" w:rsidP="0066082A">
      <w:pPr>
        <w:spacing w:after="0" w:line="240" w:lineRule="auto"/>
        <w:jc w:val="center"/>
        <w:rPr>
          <w:rFonts w:cs="Times New Roman"/>
          <w:i/>
          <w:iCs/>
          <w:szCs w:val="24"/>
        </w:rPr>
      </w:pPr>
    </w:p>
    <w:p w14:paraId="3947B831" w14:textId="05059591" w:rsidR="00D2545B" w:rsidRPr="00221DB2" w:rsidRDefault="00D2545B" w:rsidP="00CF0C4C">
      <w:pPr>
        <w:spacing w:line="360" w:lineRule="auto"/>
        <w:jc w:val="center"/>
        <w:rPr>
          <w:rFonts w:cs="Times New Roman"/>
          <w:b/>
          <w:bCs/>
          <w:szCs w:val="24"/>
        </w:rPr>
      </w:pPr>
      <w:r w:rsidRPr="00221DB2">
        <w:rPr>
          <w:rFonts w:cs="Times New Roman"/>
          <w:b/>
          <w:bCs/>
          <w:noProof/>
          <w:szCs w:val="24"/>
        </w:rPr>
        <w:drawing>
          <wp:inline distT="0" distB="0" distL="0" distR="0" wp14:anchorId="42477E85" wp14:editId="4BCD798D">
            <wp:extent cx="1200318" cy="15908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25F6DE18" w14:textId="77777777" w:rsidR="00D2545B" w:rsidRPr="00221DB2" w:rsidRDefault="00D2545B" w:rsidP="00CF0C4C">
      <w:pPr>
        <w:spacing w:line="360" w:lineRule="auto"/>
        <w:jc w:val="center"/>
        <w:rPr>
          <w:rFonts w:cs="Times New Roman"/>
          <w:b/>
          <w:bCs/>
          <w:szCs w:val="24"/>
        </w:rPr>
      </w:pPr>
    </w:p>
    <w:p w14:paraId="00F84555" w14:textId="26E8057C" w:rsidR="00CF0C4C" w:rsidRPr="00221DB2" w:rsidRDefault="00CF0C4C" w:rsidP="00F53C49">
      <w:pPr>
        <w:spacing w:line="240" w:lineRule="auto"/>
        <w:jc w:val="center"/>
        <w:rPr>
          <w:rFonts w:cs="Times New Roman"/>
          <w:b/>
          <w:bCs/>
          <w:sz w:val="28"/>
          <w:szCs w:val="28"/>
        </w:rPr>
      </w:pPr>
      <w:r w:rsidRPr="00221DB2">
        <w:rPr>
          <w:rFonts w:cs="Times New Roman"/>
          <w:b/>
          <w:bCs/>
          <w:sz w:val="28"/>
          <w:szCs w:val="28"/>
        </w:rPr>
        <w:t>Oleh:</w:t>
      </w:r>
    </w:p>
    <w:p w14:paraId="64AF8F7F"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 xml:space="preserve">MUHAMMAD AL ARIF BAIHAQI WARKANI </w:t>
      </w:r>
    </w:p>
    <w:p w14:paraId="3E20EA41" w14:textId="264355FA" w:rsidR="00A96E60" w:rsidRPr="00221DB2" w:rsidRDefault="00A96E60" w:rsidP="009154B0">
      <w:pPr>
        <w:tabs>
          <w:tab w:val="left" w:pos="2768"/>
          <w:tab w:val="center" w:pos="3966"/>
        </w:tabs>
        <w:spacing w:line="240" w:lineRule="auto"/>
        <w:jc w:val="center"/>
        <w:rPr>
          <w:rFonts w:cs="Times New Roman"/>
          <w:b/>
          <w:bCs/>
          <w:sz w:val="28"/>
          <w:szCs w:val="28"/>
        </w:rPr>
      </w:pPr>
      <w:r w:rsidRPr="00221DB2">
        <w:rPr>
          <w:rFonts w:cs="Times New Roman"/>
          <w:b/>
          <w:bCs/>
          <w:sz w:val="28"/>
          <w:szCs w:val="28"/>
        </w:rPr>
        <w:t>NIM. 18 665 0</w:t>
      </w:r>
      <w:r>
        <w:rPr>
          <w:rFonts w:cs="Times New Roman"/>
          <w:b/>
          <w:bCs/>
          <w:sz w:val="28"/>
          <w:szCs w:val="28"/>
        </w:rPr>
        <w:t>10</w:t>
      </w:r>
    </w:p>
    <w:p w14:paraId="52BE4A82" w14:textId="693D2CE0" w:rsidR="00D2545B" w:rsidRPr="00221DB2" w:rsidRDefault="00D2545B" w:rsidP="00F53C49">
      <w:pPr>
        <w:spacing w:line="240" w:lineRule="auto"/>
        <w:jc w:val="center"/>
        <w:rPr>
          <w:rFonts w:cs="Times New Roman"/>
          <w:b/>
          <w:bCs/>
          <w:szCs w:val="24"/>
        </w:rPr>
      </w:pPr>
    </w:p>
    <w:p w14:paraId="6AEF6A6F" w14:textId="7DD31516" w:rsidR="00D2545B" w:rsidRPr="00221DB2" w:rsidRDefault="00D2545B" w:rsidP="00F53C49">
      <w:pPr>
        <w:spacing w:line="240" w:lineRule="auto"/>
        <w:jc w:val="center"/>
        <w:rPr>
          <w:rFonts w:cs="Times New Roman"/>
          <w:b/>
          <w:bCs/>
          <w:szCs w:val="24"/>
        </w:rPr>
      </w:pPr>
    </w:p>
    <w:p w14:paraId="25DCFB6F" w14:textId="05D19350" w:rsidR="00D2545B" w:rsidRPr="00221DB2" w:rsidRDefault="00D2545B" w:rsidP="00F53C49">
      <w:pPr>
        <w:spacing w:after="0" w:line="240" w:lineRule="auto"/>
        <w:jc w:val="center"/>
        <w:rPr>
          <w:rFonts w:cs="Times New Roman"/>
          <w:b/>
          <w:bCs/>
          <w:sz w:val="28"/>
          <w:szCs w:val="28"/>
        </w:rPr>
      </w:pPr>
      <w:r w:rsidRPr="00221DB2">
        <w:rPr>
          <w:rFonts w:cs="Times New Roman"/>
          <w:b/>
          <w:bCs/>
          <w:sz w:val="28"/>
          <w:szCs w:val="28"/>
        </w:rPr>
        <w:t xml:space="preserve">JURUSAN TEKNOLOGI INFORMASI </w:t>
      </w:r>
    </w:p>
    <w:p w14:paraId="426F9F18" w14:textId="77777777" w:rsidR="00655C15" w:rsidRDefault="00D2545B" w:rsidP="00F53C49">
      <w:pPr>
        <w:spacing w:after="0" w:line="240" w:lineRule="auto"/>
        <w:jc w:val="center"/>
        <w:rPr>
          <w:rFonts w:cs="Times New Roman"/>
          <w:b/>
          <w:bCs/>
          <w:sz w:val="28"/>
          <w:szCs w:val="28"/>
        </w:rPr>
      </w:pPr>
      <w:r w:rsidRPr="00221DB2">
        <w:rPr>
          <w:rFonts w:cs="Times New Roman"/>
          <w:b/>
          <w:bCs/>
          <w:sz w:val="28"/>
          <w:szCs w:val="28"/>
        </w:rPr>
        <w:t>POLITEKNIK NEGERI SAMARINDA</w:t>
      </w:r>
      <w:r w:rsidR="00655C15">
        <w:rPr>
          <w:rFonts w:cs="Times New Roman"/>
          <w:b/>
          <w:bCs/>
          <w:sz w:val="28"/>
          <w:szCs w:val="28"/>
        </w:rPr>
        <w:t xml:space="preserve"> </w:t>
      </w:r>
    </w:p>
    <w:p w14:paraId="540D2014" w14:textId="65AD3FA6" w:rsidR="00D2545B" w:rsidRPr="00221DB2" w:rsidRDefault="00655C15" w:rsidP="00F53C49">
      <w:pPr>
        <w:spacing w:after="0" w:line="240" w:lineRule="auto"/>
        <w:jc w:val="center"/>
        <w:rPr>
          <w:rFonts w:cs="Times New Roman"/>
          <w:b/>
          <w:bCs/>
          <w:sz w:val="28"/>
          <w:szCs w:val="28"/>
        </w:rPr>
      </w:pPr>
      <w:r>
        <w:rPr>
          <w:rFonts w:cs="Times New Roman"/>
          <w:b/>
          <w:bCs/>
          <w:sz w:val="28"/>
          <w:szCs w:val="28"/>
        </w:rPr>
        <w:t>TAHUN 2021</w:t>
      </w:r>
    </w:p>
    <w:p w14:paraId="0EC4DDCA" w14:textId="2C50026B" w:rsidR="00D2545B" w:rsidRPr="00221DB2" w:rsidRDefault="00D2545B" w:rsidP="00565722">
      <w:pPr>
        <w:spacing w:after="0" w:line="240" w:lineRule="auto"/>
        <w:rPr>
          <w:rFonts w:cs="Times New Roman"/>
          <w:b/>
          <w:bCs/>
          <w:sz w:val="28"/>
          <w:szCs w:val="28"/>
        </w:rPr>
      </w:pPr>
    </w:p>
    <w:p w14:paraId="3C20195A" w14:textId="60038CFF" w:rsidR="00221DB2" w:rsidRDefault="00221DB2" w:rsidP="00D15945">
      <w:pPr>
        <w:pStyle w:val="Heading1"/>
      </w:pPr>
      <w:bookmarkStart w:id="3" w:name="_Toc87255770"/>
      <w:bookmarkStart w:id="4" w:name="_Toc97932971"/>
      <w:r>
        <w:lastRenderedPageBreak/>
        <w:t>HALAMAN PERSETUJUAN</w:t>
      </w:r>
      <w:bookmarkEnd w:id="3"/>
      <w:bookmarkEnd w:id="4"/>
    </w:p>
    <w:p w14:paraId="0344F911" w14:textId="77777777" w:rsidR="00221DB2" w:rsidRDefault="00221DB2">
      <w:pPr>
        <w:rPr>
          <w:rFonts w:cs="Times New Roman"/>
          <w:b/>
          <w:bCs/>
          <w:sz w:val="28"/>
          <w:szCs w:val="28"/>
        </w:rPr>
      </w:pPr>
      <w:r>
        <w:rPr>
          <w:rFonts w:cs="Times New Roman"/>
          <w:b/>
          <w:bCs/>
          <w:sz w:val="28"/>
          <w:szCs w:val="28"/>
        </w:rPr>
        <w:br w:type="page"/>
      </w:r>
    </w:p>
    <w:p w14:paraId="62EACDB3" w14:textId="14FC8457" w:rsidR="00DB61DE" w:rsidRPr="00785267" w:rsidRDefault="00057697" w:rsidP="00D15945">
      <w:pPr>
        <w:pStyle w:val="Heading1"/>
        <w:spacing w:after="0"/>
        <w:rPr>
          <w:sz w:val="24"/>
          <w:szCs w:val="24"/>
        </w:rPr>
      </w:pPr>
      <w:bookmarkStart w:id="5" w:name="_Toc87255771"/>
      <w:bookmarkStart w:id="6" w:name="_Toc97932972"/>
      <w:r w:rsidRPr="00785267">
        <w:rPr>
          <w:sz w:val="24"/>
          <w:szCs w:val="24"/>
        </w:rPr>
        <w:lastRenderedPageBreak/>
        <w:t>LEMBAR PENGESAHAN PROPOSAL</w:t>
      </w:r>
      <w:bookmarkEnd w:id="5"/>
      <w:bookmarkEnd w:id="6"/>
    </w:p>
    <w:p w14:paraId="797BD01C" w14:textId="77777777" w:rsidR="00A96E60" w:rsidRPr="00221DB2" w:rsidRDefault="00A96E60" w:rsidP="00A96E60">
      <w:pPr>
        <w:spacing w:line="240" w:lineRule="auto"/>
        <w:jc w:val="center"/>
        <w:rPr>
          <w:rFonts w:cs="Times New Roman"/>
          <w:b/>
          <w:bCs/>
          <w:sz w:val="28"/>
          <w:szCs w:val="28"/>
        </w:rPr>
      </w:pPr>
      <w:r>
        <w:rPr>
          <w:rFonts w:cs="Times New Roman"/>
          <w:b/>
          <w:bCs/>
          <w:sz w:val="28"/>
          <w:szCs w:val="28"/>
        </w:rPr>
        <w:t>IMPLEMENTASI SISTEM APLIKASI RUKUN TETANGGA ONLINE SEBAGAI SOLUSI OPTIMALISASI LAYANAN KEPADA MASYARAKAT</w:t>
      </w:r>
    </w:p>
    <w:p w14:paraId="7E593ED5" w14:textId="40CC66CB" w:rsidR="00DB61DE" w:rsidRDefault="00DB61DE" w:rsidP="00DB61DE">
      <w:pPr>
        <w:spacing w:after="0" w:line="240" w:lineRule="auto"/>
        <w:jc w:val="center"/>
        <w:rPr>
          <w:rFonts w:cs="Times New Roman"/>
          <w:b/>
          <w:bCs/>
          <w:sz w:val="28"/>
          <w:szCs w:val="28"/>
        </w:rPr>
      </w:pPr>
    </w:p>
    <w:p w14:paraId="7C90457F" w14:textId="63B1B792" w:rsidR="00DB61DE" w:rsidRDefault="00DB61DE" w:rsidP="00DB61DE">
      <w:pPr>
        <w:spacing w:after="0" w:line="240" w:lineRule="auto"/>
        <w:jc w:val="center"/>
        <w:rPr>
          <w:rFonts w:cs="Times New Roman"/>
          <w:b/>
          <w:bCs/>
          <w:sz w:val="28"/>
          <w:szCs w:val="28"/>
        </w:rPr>
      </w:pPr>
      <w:r w:rsidRPr="00221DB2">
        <w:rPr>
          <w:rFonts w:cs="Times New Roman"/>
          <w:b/>
          <w:bCs/>
          <w:noProof/>
          <w:szCs w:val="24"/>
        </w:rPr>
        <w:drawing>
          <wp:inline distT="0" distB="0" distL="0" distR="0" wp14:anchorId="33EF228F" wp14:editId="780DA455">
            <wp:extent cx="1200318" cy="159089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00318" cy="1590897"/>
                    </a:xfrm>
                    <a:prstGeom prst="rect">
                      <a:avLst/>
                    </a:prstGeom>
                  </pic:spPr>
                </pic:pic>
              </a:graphicData>
            </a:graphic>
          </wp:inline>
        </w:drawing>
      </w:r>
    </w:p>
    <w:p w14:paraId="33DC4E02" w14:textId="25A960C5" w:rsidR="00770F2A" w:rsidRDefault="00770F2A" w:rsidP="00DB61DE">
      <w:pPr>
        <w:spacing w:after="0" w:line="240" w:lineRule="auto"/>
        <w:jc w:val="center"/>
        <w:rPr>
          <w:rFonts w:cs="Times New Roman"/>
          <w:b/>
          <w:bCs/>
          <w:sz w:val="28"/>
          <w:szCs w:val="28"/>
        </w:rPr>
      </w:pPr>
    </w:p>
    <w:p w14:paraId="35140658" w14:textId="6A793A1A" w:rsidR="00770F2A" w:rsidRPr="00785267" w:rsidRDefault="00770F2A" w:rsidP="00974723">
      <w:pPr>
        <w:spacing w:after="0" w:line="240" w:lineRule="auto"/>
        <w:jc w:val="center"/>
        <w:rPr>
          <w:rFonts w:cs="Times New Roman"/>
          <w:b/>
          <w:bCs/>
          <w:szCs w:val="24"/>
        </w:rPr>
      </w:pPr>
      <w:r w:rsidRPr="00785267">
        <w:rPr>
          <w:rFonts w:cs="Times New Roman"/>
          <w:b/>
          <w:bCs/>
          <w:szCs w:val="24"/>
        </w:rPr>
        <w:t>Oleh:</w:t>
      </w:r>
    </w:p>
    <w:p w14:paraId="47B6D508" w14:textId="77777777" w:rsidR="00974723" w:rsidRDefault="00974723" w:rsidP="00DE1337">
      <w:pPr>
        <w:spacing w:after="0" w:line="240" w:lineRule="auto"/>
        <w:rPr>
          <w:rFonts w:cs="Times New Roman"/>
          <w:b/>
          <w:bCs/>
          <w:sz w:val="28"/>
          <w:szCs w:val="28"/>
        </w:rPr>
      </w:pPr>
    </w:p>
    <w:p w14:paraId="60C461D1" w14:textId="77777777" w:rsidR="00A96E60" w:rsidRPr="00DE1337" w:rsidRDefault="00A96E60" w:rsidP="00A96E60">
      <w:pPr>
        <w:spacing w:after="0" w:line="240" w:lineRule="auto"/>
        <w:jc w:val="center"/>
        <w:rPr>
          <w:rFonts w:cs="Times New Roman"/>
          <w:b/>
          <w:bCs/>
          <w:szCs w:val="24"/>
        </w:rPr>
      </w:pPr>
      <w:r>
        <w:rPr>
          <w:rFonts w:cs="Times New Roman"/>
          <w:b/>
          <w:bCs/>
          <w:szCs w:val="24"/>
        </w:rPr>
        <w:t>Muhammad Al Arif Baihaqi Warkani</w:t>
      </w:r>
    </w:p>
    <w:p w14:paraId="68E96803" w14:textId="77777777" w:rsidR="00A96E60" w:rsidRPr="00DE1337" w:rsidRDefault="00A96E60" w:rsidP="00A96E60">
      <w:pPr>
        <w:spacing w:after="0" w:line="240" w:lineRule="auto"/>
        <w:jc w:val="center"/>
        <w:rPr>
          <w:rFonts w:cs="Times New Roman"/>
          <w:b/>
          <w:bCs/>
          <w:szCs w:val="24"/>
        </w:rPr>
      </w:pPr>
      <w:r w:rsidRPr="00DE1337">
        <w:rPr>
          <w:rFonts w:cs="Times New Roman"/>
          <w:b/>
          <w:bCs/>
          <w:szCs w:val="24"/>
        </w:rPr>
        <w:t>NIM. 18 665 0</w:t>
      </w:r>
      <w:r>
        <w:rPr>
          <w:rFonts w:cs="Times New Roman"/>
          <w:b/>
          <w:bCs/>
          <w:szCs w:val="24"/>
        </w:rPr>
        <w:t>10</w:t>
      </w:r>
    </w:p>
    <w:p w14:paraId="3277A99C" w14:textId="33B289B5" w:rsidR="00770F2A" w:rsidRPr="00DE1337" w:rsidRDefault="00770F2A" w:rsidP="00770F2A">
      <w:pPr>
        <w:spacing w:after="0" w:line="240" w:lineRule="auto"/>
        <w:jc w:val="center"/>
        <w:rPr>
          <w:rFonts w:cs="Times New Roman"/>
          <w:b/>
          <w:bCs/>
          <w:szCs w:val="24"/>
        </w:rPr>
      </w:pPr>
    </w:p>
    <w:p w14:paraId="06474380" w14:textId="11E5063C" w:rsidR="00770F2A" w:rsidRPr="00DE1337" w:rsidRDefault="00770F2A" w:rsidP="00770F2A">
      <w:pPr>
        <w:spacing w:after="0" w:line="240" w:lineRule="auto"/>
        <w:jc w:val="center"/>
        <w:rPr>
          <w:rFonts w:cs="Times New Roman"/>
          <w:b/>
          <w:bCs/>
          <w:szCs w:val="24"/>
        </w:rPr>
      </w:pPr>
      <w:r w:rsidRPr="00DE1337">
        <w:rPr>
          <w:rFonts w:cs="Times New Roman"/>
          <w:b/>
          <w:bCs/>
          <w:szCs w:val="24"/>
        </w:rPr>
        <w:t>PROGRAM STUDI</w:t>
      </w:r>
    </w:p>
    <w:p w14:paraId="1FBC083B" w14:textId="0B947B88" w:rsidR="00DE1337" w:rsidRPr="00DE1337" w:rsidRDefault="00770F2A" w:rsidP="00DE1337">
      <w:pPr>
        <w:spacing w:after="0" w:line="240" w:lineRule="auto"/>
        <w:jc w:val="center"/>
        <w:rPr>
          <w:rFonts w:cs="Times New Roman"/>
          <w:b/>
          <w:bCs/>
          <w:szCs w:val="24"/>
        </w:rPr>
      </w:pPr>
      <w:r w:rsidRPr="00DE1337">
        <w:rPr>
          <w:rFonts w:cs="Times New Roman"/>
          <w:b/>
          <w:bCs/>
          <w:szCs w:val="24"/>
        </w:rPr>
        <w:t>TEKNIK INFORMATIKA MULTIMEDIA</w:t>
      </w:r>
    </w:p>
    <w:p w14:paraId="14591677" w14:textId="53A8B3EB" w:rsidR="00770F2A" w:rsidRDefault="00770F2A" w:rsidP="00770F2A">
      <w:pPr>
        <w:spacing w:after="0" w:line="240" w:lineRule="auto"/>
        <w:jc w:val="center"/>
        <w:rPr>
          <w:rFonts w:cs="Times New Roman"/>
          <w:szCs w:val="24"/>
        </w:rPr>
      </w:pPr>
      <w:r w:rsidRPr="00E21838">
        <w:rPr>
          <w:rFonts w:cs="Times New Roman"/>
          <w:szCs w:val="24"/>
        </w:rPr>
        <w:t>Telah diseminarkan didepan Dosen Pembimbing dan Dosen Penguji pada tanggal…</w:t>
      </w:r>
    </w:p>
    <w:p w14:paraId="0A0B12E5" w14:textId="240484CB" w:rsidR="00E21838" w:rsidRDefault="00E21838" w:rsidP="00770F2A">
      <w:pPr>
        <w:spacing w:after="0" w:line="240" w:lineRule="auto"/>
        <w:jc w:val="center"/>
        <w:rPr>
          <w:rFonts w:cs="Times New Roman"/>
          <w:szCs w:val="24"/>
        </w:rPr>
      </w:pPr>
      <w:r>
        <w:rPr>
          <w:rFonts w:cs="Times New Roman"/>
          <w:szCs w:val="24"/>
        </w:rPr>
        <w:t>Dinyatakan telah memenuhi syarat untuk dilanjutkan menjadi Tugas Akhir</w:t>
      </w:r>
    </w:p>
    <w:p w14:paraId="5C67140B" w14:textId="7978E1F4" w:rsidR="00E21838" w:rsidRDefault="00E21838" w:rsidP="00770F2A">
      <w:pPr>
        <w:spacing w:after="0" w:line="240" w:lineRule="auto"/>
        <w:jc w:val="center"/>
        <w:rPr>
          <w:rFonts w:cs="Times New Roman"/>
          <w:szCs w:val="24"/>
        </w:rPr>
      </w:pPr>
    </w:p>
    <w:p w14:paraId="2D81466D" w14:textId="79B8270E" w:rsidR="00E21838" w:rsidRDefault="00E21838" w:rsidP="00770F2A">
      <w:pPr>
        <w:spacing w:after="0" w:line="240" w:lineRule="auto"/>
        <w:jc w:val="center"/>
        <w:rPr>
          <w:rFonts w:cs="Times New Roman"/>
          <w:szCs w:val="24"/>
        </w:rPr>
      </w:pPr>
      <w:r>
        <w:rPr>
          <w:rFonts w:cs="Times New Roman"/>
          <w:szCs w:val="24"/>
        </w:rPr>
        <w:t>Samarinda, ………………… 2021</w:t>
      </w:r>
    </w:p>
    <w:p w14:paraId="28BF487C" w14:textId="4D4C9563" w:rsidR="00E21838" w:rsidRDefault="00E21838" w:rsidP="00770F2A">
      <w:pPr>
        <w:spacing w:after="0" w:line="240" w:lineRule="auto"/>
        <w:jc w:val="center"/>
        <w:rPr>
          <w:rFonts w:cs="Times New Roman"/>
          <w:szCs w:val="24"/>
        </w:rPr>
      </w:pPr>
    </w:p>
    <w:p w14:paraId="0E0BD6BA" w14:textId="3D0EBCED" w:rsidR="00E21838" w:rsidRDefault="00E21838" w:rsidP="00770F2A">
      <w:pPr>
        <w:spacing w:after="0" w:line="240" w:lineRule="auto"/>
        <w:jc w:val="center"/>
        <w:rPr>
          <w:rFonts w:cs="Times New Roman"/>
          <w:b/>
          <w:bCs/>
          <w:szCs w:val="24"/>
        </w:rPr>
      </w:pPr>
      <w:r>
        <w:rPr>
          <w:rFonts w:cs="Times New Roman"/>
          <w:b/>
          <w:bCs/>
          <w:szCs w:val="24"/>
        </w:rPr>
        <w:t>Menyetujui,</w:t>
      </w:r>
    </w:p>
    <w:p w14:paraId="7972B612" w14:textId="40BFD8E9" w:rsidR="00E21838" w:rsidRDefault="00E21838" w:rsidP="00770F2A">
      <w:pPr>
        <w:spacing w:after="0" w:line="240" w:lineRule="auto"/>
        <w:jc w:val="center"/>
        <w:rPr>
          <w:rFonts w:cs="Times New Roman"/>
          <w:b/>
          <w:bCs/>
          <w:szCs w:val="24"/>
        </w:rPr>
      </w:pPr>
    </w:p>
    <w:p w14:paraId="1AF12C9A" w14:textId="7759110A" w:rsidR="00E21838" w:rsidRDefault="00251EE9" w:rsidP="00770F2A">
      <w:pPr>
        <w:spacing w:after="0" w:line="240" w:lineRule="auto"/>
        <w:jc w:val="center"/>
        <w:rPr>
          <w:rFonts w:cs="Times New Roman"/>
          <w:b/>
          <w:bCs/>
          <w:szCs w:val="24"/>
        </w:rPr>
      </w:pPr>
      <w:r>
        <w:rPr>
          <w:rFonts w:cs="Times New Roman"/>
          <w:b/>
          <w:bCs/>
          <w:szCs w:val="24"/>
        </w:rPr>
        <w:t>Dosen Pembimbing I</w:t>
      </w:r>
      <w:r>
        <w:rPr>
          <w:rFonts w:cs="Times New Roman"/>
          <w:b/>
          <w:bCs/>
          <w:szCs w:val="24"/>
        </w:rPr>
        <w:tab/>
      </w:r>
      <w:r>
        <w:rPr>
          <w:rFonts w:cs="Times New Roman"/>
          <w:b/>
          <w:bCs/>
          <w:szCs w:val="24"/>
        </w:rPr>
        <w:tab/>
      </w:r>
      <w:r>
        <w:rPr>
          <w:rFonts w:cs="Times New Roman"/>
          <w:b/>
          <w:bCs/>
          <w:szCs w:val="24"/>
        </w:rPr>
        <w:tab/>
      </w:r>
      <w:r>
        <w:rPr>
          <w:rFonts w:cs="Times New Roman"/>
          <w:b/>
          <w:bCs/>
          <w:szCs w:val="24"/>
        </w:rPr>
        <w:tab/>
        <w:t>Dosen Pembimbing II</w:t>
      </w:r>
    </w:p>
    <w:p w14:paraId="2EEF91CA" w14:textId="37B8AE40" w:rsidR="00251EE9" w:rsidRDefault="00251EE9" w:rsidP="00770F2A">
      <w:pPr>
        <w:spacing w:after="0" w:line="240" w:lineRule="auto"/>
        <w:jc w:val="center"/>
        <w:rPr>
          <w:rFonts w:cs="Times New Roman"/>
          <w:b/>
          <w:bCs/>
          <w:szCs w:val="24"/>
        </w:rPr>
      </w:pPr>
    </w:p>
    <w:p w14:paraId="24136F9C" w14:textId="18AD74A3" w:rsidR="00251EE9" w:rsidRDefault="00251EE9" w:rsidP="00770F2A">
      <w:pPr>
        <w:spacing w:after="0" w:line="240" w:lineRule="auto"/>
        <w:jc w:val="center"/>
        <w:rPr>
          <w:rFonts w:cs="Times New Roman"/>
          <w:b/>
          <w:bCs/>
          <w:szCs w:val="24"/>
        </w:rPr>
      </w:pPr>
    </w:p>
    <w:p w14:paraId="51605732" w14:textId="22806A55" w:rsidR="00251EE9" w:rsidRPr="00E21838" w:rsidRDefault="00251EE9" w:rsidP="00770F2A">
      <w:pPr>
        <w:spacing w:after="0" w:line="240" w:lineRule="auto"/>
        <w:jc w:val="center"/>
        <w:rPr>
          <w:rFonts w:cs="Times New Roman"/>
          <w:b/>
          <w:bCs/>
          <w:szCs w:val="24"/>
        </w:rPr>
      </w:pPr>
      <w:r>
        <w:rPr>
          <w:rFonts w:cs="Times New Roman"/>
          <w:b/>
          <w:bCs/>
          <w:szCs w:val="24"/>
        </w:rPr>
        <w:t>__________________</w:t>
      </w:r>
      <w:r>
        <w:rPr>
          <w:rFonts w:cs="Times New Roman"/>
          <w:b/>
          <w:bCs/>
          <w:szCs w:val="24"/>
        </w:rPr>
        <w:tab/>
      </w:r>
      <w:r>
        <w:rPr>
          <w:rFonts w:cs="Times New Roman"/>
          <w:b/>
          <w:bCs/>
          <w:szCs w:val="24"/>
        </w:rPr>
        <w:tab/>
      </w:r>
      <w:r>
        <w:rPr>
          <w:rFonts w:cs="Times New Roman"/>
          <w:b/>
          <w:bCs/>
          <w:szCs w:val="24"/>
        </w:rPr>
        <w:tab/>
        <w:t>__________________</w:t>
      </w:r>
    </w:p>
    <w:p w14:paraId="0010285B" w14:textId="337BF32E" w:rsidR="00DB61DE" w:rsidRDefault="00DB61DE" w:rsidP="00DB61DE">
      <w:pPr>
        <w:spacing w:after="0" w:line="240" w:lineRule="auto"/>
        <w:jc w:val="center"/>
        <w:rPr>
          <w:rFonts w:cs="Times New Roman"/>
          <w:b/>
          <w:bCs/>
          <w:sz w:val="28"/>
          <w:szCs w:val="28"/>
        </w:rPr>
      </w:pPr>
    </w:p>
    <w:p w14:paraId="352CFD4F" w14:textId="11586FE4" w:rsidR="00251EE9" w:rsidRPr="00DE1337" w:rsidRDefault="00251EE9" w:rsidP="00DB61DE">
      <w:pPr>
        <w:spacing w:after="0" w:line="240" w:lineRule="auto"/>
        <w:jc w:val="center"/>
        <w:rPr>
          <w:rFonts w:cs="Times New Roman"/>
          <w:b/>
          <w:bCs/>
          <w:szCs w:val="24"/>
        </w:rPr>
      </w:pPr>
      <w:r w:rsidRPr="00DE1337">
        <w:rPr>
          <w:rFonts w:cs="Times New Roman"/>
          <w:b/>
          <w:bCs/>
          <w:szCs w:val="24"/>
        </w:rPr>
        <w:t>Mengetahui,</w:t>
      </w:r>
    </w:p>
    <w:p w14:paraId="08C92E63" w14:textId="11CCB252" w:rsidR="00251EE9" w:rsidRPr="00DE1337" w:rsidRDefault="00251EE9" w:rsidP="00DB61DE">
      <w:pPr>
        <w:spacing w:after="0" w:line="240" w:lineRule="auto"/>
        <w:jc w:val="center"/>
        <w:rPr>
          <w:rFonts w:cs="Times New Roman"/>
          <w:szCs w:val="24"/>
        </w:rPr>
      </w:pPr>
      <w:r w:rsidRPr="00DE1337">
        <w:rPr>
          <w:rFonts w:cs="Times New Roman"/>
          <w:szCs w:val="24"/>
        </w:rPr>
        <w:t>Ketua Jurusan Teknologi Informasi</w:t>
      </w:r>
    </w:p>
    <w:p w14:paraId="74E1A683" w14:textId="4116F0B4" w:rsidR="00251EE9" w:rsidRPr="00DE1337" w:rsidRDefault="00251EE9" w:rsidP="00DB61DE">
      <w:pPr>
        <w:spacing w:after="0" w:line="240" w:lineRule="auto"/>
        <w:jc w:val="center"/>
        <w:rPr>
          <w:rFonts w:cs="Times New Roman"/>
          <w:szCs w:val="24"/>
        </w:rPr>
      </w:pPr>
      <w:r w:rsidRPr="00DE1337">
        <w:rPr>
          <w:rFonts w:cs="Times New Roman"/>
          <w:szCs w:val="24"/>
        </w:rPr>
        <w:t>Politeknik Negeri Samarinda</w:t>
      </w:r>
    </w:p>
    <w:p w14:paraId="1F57893D" w14:textId="77777777" w:rsidR="00D15945" w:rsidRPr="00DE1337" w:rsidRDefault="00D15945" w:rsidP="00DB61DE">
      <w:pPr>
        <w:spacing w:after="0" w:line="240" w:lineRule="auto"/>
        <w:jc w:val="center"/>
        <w:rPr>
          <w:rFonts w:cs="Times New Roman"/>
          <w:szCs w:val="24"/>
        </w:rPr>
      </w:pPr>
    </w:p>
    <w:p w14:paraId="2BD39ABF" w14:textId="77777777" w:rsidR="00974723" w:rsidRPr="00DE1337" w:rsidRDefault="00974723" w:rsidP="00DB61DE">
      <w:pPr>
        <w:spacing w:after="0" w:line="240" w:lineRule="auto"/>
        <w:jc w:val="center"/>
        <w:rPr>
          <w:rFonts w:cs="Times New Roman"/>
          <w:szCs w:val="24"/>
        </w:rPr>
      </w:pPr>
    </w:p>
    <w:p w14:paraId="3ACB419E" w14:textId="77777777" w:rsidR="00A60245" w:rsidRPr="00DE1337" w:rsidRDefault="00A60245" w:rsidP="00A60245">
      <w:pPr>
        <w:spacing w:after="0" w:line="240" w:lineRule="auto"/>
        <w:jc w:val="center"/>
        <w:rPr>
          <w:rFonts w:cs="Times New Roman"/>
          <w:szCs w:val="24"/>
          <w:u w:val="single"/>
        </w:rPr>
      </w:pPr>
      <w:r w:rsidRPr="00DE1337">
        <w:rPr>
          <w:rFonts w:cs="Times New Roman"/>
          <w:szCs w:val="24"/>
          <w:u w:val="single"/>
        </w:rPr>
        <w:t>M. Farman Andrijasa, S.Kom., M.Kom</w:t>
      </w:r>
    </w:p>
    <w:p w14:paraId="5D1E10F5" w14:textId="22A12D28" w:rsidR="00251EE9" w:rsidRPr="00DE1337" w:rsidRDefault="00A60245" w:rsidP="00A60245">
      <w:pPr>
        <w:spacing w:after="0" w:line="240" w:lineRule="auto"/>
        <w:jc w:val="center"/>
        <w:rPr>
          <w:rFonts w:cs="Times New Roman"/>
          <w:szCs w:val="24"/>
        </w:rPr>
      </w:pPr>
      <w:r w:rsidRPr="00DE1337">
        <w:rPr>
          <w:rFonts w:cs="Times New Roman"/>
          <w:szCs w:val="24"/>
          <w:u w:val="single"/>
        </w:rPr>
        <w:t>NIP 197060116 200112 1 003</w:t>
      </w:r>
    </w:p>
    <w:p w14:paraId="36DBF328" w14:textId="77777777" w:rsidR="00E44AE4" w:rsidRDefault="00E44AE4" w:rsidP="00A96E60">
      <w:pPr>
        <w:pStyle w:val="Heading1"/>
        <w:jc w:val="left"/>
      </w:pPr>
    </w:p>
    <w:p w14:paraId="76D84BC3" w14:textId="0DF2CE2B" w:rsidR="00785267" w:rsidRDefault="00E44AE4" w:rsidP="00D15945">
      <w:pPr>
        <w:pStyle w:val="Heading1"/>
      </w:pPr>
      <w:bookmarkStart w:id="7" w:name="_Toc97932973"/>
      <w:r>
        <w:lastRenderedPageBreak/>
        <w:t>ABSTRAK</w:t>
      </w:r>
      <w:bookmarkEnd w:id="7"/>
    </w:p>
    <w:p w14:paraId="7EC7C26E" w14:textId="18A0FC56" w:rsidR="00A96E60" w:rsidRPr="005776ED" w:rsidRDefault="00A96E60" w:rsidP="005776ED">
      <w:pPr>
        <w:pStyle w:val="BodyText"/>
        <w:jc w:val="both"/>
      </w:pPr>
      <w:r w:rsidRPr="005776ED">
        <w:t xml:space="preserve">Penelitian ini berjudul, “Implementasi Sistem Aplikasi Rukun Tetangga Online Sebagai Solusi Optimalisasi Layanan Kepada Masyarakat”. </w:t>
      </w:r>
      <w:r w:rsidR="00A3516C" w:rsidRPr="005776ED">
        <w:t>Penelitian ini dilatarbelakangi oleh proses pengolahan surat pengantar masih dalam bentuk manual yang diproses melalui Word dan</w:t>
      </w:r>
      <w:r w:rsidRPr="005776ED">
        <w:t xml:space="preserve"> sebagai penyelenggara negara terhadap masyarakat untuk memenuhi kebutuhan masyarakat itu sendiri dan memiliki tujuan untuk meningkatkan kesejahteraan masyarakat. </w:t>
      </w:r>
      <w:r w:rsidR="00535DE8" w:rsidRPr="005776ED">
        <w:t xml:space="preserve">Pengujian fungsionalitas pada aplikasi sistem pelayanan administrasi Rukun Tetangga dilakukan dengan menggunakan metode Black Box Testing. Black box testing merupakan pengujian kualitas perangkat lunak yang berfokus pada fungsionalitas perangkat lunak. </w:t>
      </w:r>
      <w:r w:rsidRPr="005776ED">
        <w:t>Bentuk-bentuk pelayanan yang ada di lingkungan Rukun tetangga meliputi pelayanan administrasi dasar misalnya:</w:t>
      </w:r>
      <w:r w:rsidR="002C4F97" w:rsidRPr="005776ED">
        <w:t xml:space="preserve"> Membuat surat pengantar ke kelurahan </w:t>
      </w:r>
      <w:r w:rsidRPr="005776ED">
        <w:t>. Selain itu juga dalam pelaksanaannya masih banyak terjadinya kesulitan dalam mengurus pelayanan jika ketu</w:t>
      </w:r>
      <w:r w:rsidR="002C4F97" w:rsidRPr="005776ED">
        <w:t>a</w:t>
      </w:r>
      <w:r w:rsidRPr="005776ED">
        <w:t xml:space="preserve"> RT</w:t>
      </w:r>
      <w:r w:rsidR="00534832" w:rsidRPr="005776ED">
        <w:t xml:space="preserve"> 028</w:t>
      </w:r>
      <w:r w:rsidRPr="005776ED">
        <w:t xml:space="preserve"> sedang berada di luar rumah ataupun luar kota. Implementasi dari pelayanan publik ini menggunakan metode Waterfall , metode ini adalah dengan model pengerjaannya yang linear, sehingga meminimalisir kesalahan. Selain itu, pengerjaan yang terstruktur dan terlihat jelas arahnya, membuat metode ini juga bisa menjadi pilihan yang cocok dalam pengembangan </w:t>
      </w:r>
      <w:r w:rsidRPr="005776ED">
        <w:rPr>
          <w:rStyle w:val="Emphasis"/>
          <w:i w:val="0"/>
          <w:iCs w:val="0"/>
        </w:rPr>
        <w:t>software.</w:t>
      </w:r>
      <w:r w:rsidR="00A3516C" w:rsidRPr="005776ED">
        <w:t xml:space="preserve"> Berdasarkan pada hasil penelitian ini dapat disimpulkan bahwa sistem aplikasi RT </w:t>
      </w:r>
      <w:r w:rsidR="005776ED" w:rsidRPr="005776ED">
        <w:t xml:space="preserve">028 </w:t>
      </w:r>
      <w:r w:rsidR="00A3516C" w:rsidRPr="005776ED">
        <w:t>online Berbasis Web dinyatakan berhasil karena mampu memberikan kemudahan dan sesuai kebutuhan dan fungsi dari sistem yang telah dibuat merupakan tujuan dari penelitian ini telah tercapai.</w:t>
      </w:r>
    </w:p>
    <w:p w14:paraId="507AE18F" w14:textId="662C9FD7" w:rsidR="00A96E60" w:rsidRPr="00E96340" w:rsidRDefault="00A96E60" w:rsidP="00A96E60">
      <w:pPr>
        <w:spacing w:line="360" w:lineRule="auto"/>
        <w:jc w:val="both"/>
        <w:rPr>
          <w:rFonts w:cs="Times New Roman"/>
          <w:szCs w:val="24"/>
        </w:rPr>
      </w:pPr>
      <w:r w:rsidRPr="00E96340">
        <w:rPr>
          <w:rFonts w:cs="Times New Roman"/>
          <w:szCs w:val="24"/>
        </w:rPr>
        <w:t xml:space="preserve">Kata Kunci : Implementasi, </w:t>
      </w:r>
      <w:r w:rsidR="00535DE8">
        <w:rPr>
          <w:rFonts w:cs="Times New Roman"/>
          <w:szCs w:val="24"/>
        </w:rPr>
        <w:t>Black Box</w:t>
      </w:r>
      <w:r w:rsidRPr="00E96340">
        <w:rPr>
          <w:rFonts w:cs="Times New Roman"/>
          <w:szCs w:val="24"/>
        </w:rPr>
        <w:t xml:space="preserve">, </w:t>
      </w:r>
      <w:r w:rsidRPr="00E96340">
        <w:rPr>
          <w:rFonts w:cs="Times New Roman"/>
          <w:color w:val="212529"/>
          <w:szCs w:val="24"/>
          <w:shd w:val="clear" w:color="auto" w:fill="FFFFFF"/>
        </w:rPr>
        <w:t>Waterfall</w:t>
      </w:r>
    </w:p>
    <w:p w14:paraId="613E6BB7" w14:textId="35119682" w:rsidR="00394F68" w:rsidRDefault="00394F68" w:rsidP="00394F68">
      <w:pPr>
        <w:spacing w:line="360" w:lineRule="auto"/>
        <w:jc w:val="both"/>
      </w:pPr>
      <w:r>
        <w:t xml:space="preserve"> </w:t>
      </w:r>
    </w:p>
    <w:p w14:paraId="775C5779" w14:textId="68E00AE7" w:rsidR="00E44AE4" w:rsidRDefault="00E44AE4" w:rsidP="00E44AE4">
      <w:pPr>
        <w:spacing w:line="360" w:lineRule="auto"/>
        <w:ind w:firstLine="720"/>
        <w:jc w:val="both"/>
      </w:pPr>
    </w:p>
    <w:p w14:paraId="760F27FE" w14:textId="5CBA8911" w:rsidR="0085201B" w:rsidRDefault="0085201B" w:rsidP="00E44AE4">
      <w:pPr>
        <w:spacing w:line="360" w:lineRule="auto"/>
        <w:ind w:firstLine="720"/>
        <w:jc w:val="both"/>
      </w:pPr>
    </w:p>
    <w:p w14:paraId="7B292B50" w14:textId="756F899B" w:rsidR="00D512C8" w:rsidRDefault="00D512C8" w:rsidP="00E44AE4">
      <w:pPr>
        <w:spacing w:line="360" w:lineRule="auto"/>
        <w:ind w:firstLine="720"/>
        <w:jc w:val="both"/>
      </w:pPr>
    </w:p>
    <w:p w14:paraId="52FEEEBA" w14:textId="77777777" w:rsidR="00D512C8" w:rsidRDefault="00D512C8" w:rsidP="00E44AE4">
      <w:pPr>
        <w:spacing w:line="360" w:lineRule="auto"/>
        <w:ind w:firstLine="720"/>
        <w:jc w:val="both"/>
      </w:pPr>
    </w:p>
    <w:p w14:paraId="07B4976D" w14:textId="77777777" w:rsidR="0085201B" w:rsidRPr="00E44AE4" w:rsidRDefault="0085201B" w:rsidP="00C04574">
      <w:pPr>
        <w:spacing w:line="360" w:lineRule="auto"/>
        <w:jc w:val="both"/>
      </w:pPr>
    </w:p>
    <w:p w14:paraId="3323E320" w14:textId="77777777" w:rsidR="00785267" w:rsidRDefault="003F5A88" w:rsidP="00D15945">
      <w:pPr>
        <w:pStyle w:val="Heading1"/>
      </w:pPr>
      <w:bookmarkStart w:id="8" w:name="_Toc87255772"/>
      <w:bookmarkStart w:id="9" w:name="_Toc97932974"/>
      <w:r>
        <w:t>KATA PENGANTAR</w:t>
      </w:r>
      <w:bookmarkEnd w:id="8"/>
      <w:bookmarkEnd w:id="9"/>
    </w:p>
    <w:p w14:paraId="73F44FC9" w14:textId="132972DF" w:rsidR="00987356" w:rsidRDefault="00987356" w:rsidP="00987356">
      <w:pPr>
        <w:pStyle w:val="BodyText"/>
        <w:spacing w:after="0"/>
        <w:ind w:firstLine="740"/>
        <w:jc w:val="both"/>
      </w:pPr>
      <w:r>
        <w:rPr>
          <w:color w:val="000000"/>
          <w:szCs w:val="24"/>
          <w:lang w:bidi="en-US"/>
        </w:rPr>
        <w:t xml:space="preserve">Puji dan syukur penulis panjatkan kepada Allah SWT yang telah </w:t>
      </w:r>
      <w:r>
        <w:rPr>
          <w:color w:val="000000"/>
          <w:szCs w:val="24"/>
          <w:lang w:val="id-ID" w:eastAsia="id-ID" w:bidi="id-ID"/>
        </w:rPr>
        <w:t>memberikan rahmat dan karunia-Nya sehingga penulis dapat menyelesaikan proposal tugas akhir yang berjudul “</w:t>
      </w:r>
      <w:r w:rsidR="00A96E60" w:rsidRPr="00E96340">
        <w:rPr>
          <w:rStyle w:val="BodyTextChar"/>
        </w:rPr>
        <w:t>Implementasi Sistem Aplikasi Rukun Tetangga Online Sebagai Solusi Optimalisasi Layanan Kepada Masyarakat</w:t>
      </w:r>
      <w:r>
        <w:rPr>
          <w:color w:val="000000"/>
          <w:szCs w:val="24"/>
          <w:lang w:val="id-ID" w:eastAsia="id-ID" w:bidi="id-ID"/>
        </w:rPr>
        <w:t>” dengan baik. Proposal ini disusun sebagai persyaratan untuk mengajukan judul tugas akhir dan menyelesaikan studi penulis di Jurusan Teknologi Informasi Politeknik Negeri Samarinda.</w:t>
      </w:r>
    </w:p>
    <w:p w14:paraId="7EA5CDB9" w14:textId="77777777" w:rsidR="00987356" w:rsidRDefault="00987356" w:rsidP="00987356">
      <w:pPr>
        <w:pStyle w:val="BodyText"/>
        <w:spacing w:after="0"/>
        <w:ind w:firstLine="740"/>
        <w:jc w:val="both"/>
      </w:pPr>
      <w:r>
        <w:rPr>
          <w:color w:val="000000"/>
          <w:szCs w:val="24"/>
          <w:lang w:val="id-ID" w:eastAsia="id-ID" w:bidi="id-ID"/>
        </w:rPr>
        <w:t>Banyak rintangan yang dihadapi oleh penulis, dalam penyusunan proposal ini. Akan tetapi berkat bimbingan, bantuan, serta dorongan dari berbagai pihak, akhirnya penulis dapat melalui hambatan yang dihadapi hingga akhirnya proposal ini dapat terselesaikan oleh karena itu dalam kesempatan ini penulis menyampaikan terima kasih dan penghargaan setinggi-tingginya kepada:</w:t>
      </w:r>
    </w:p>
    <w:p w14:paraId="39D22E37" w14:textId="77777777" w:rsidR="00987356" w:rsidRDefault="00987356" w:rsidP="00987356">
      <w:pPr>
        <w:pStyle w:val="BodyText"/>
        <w:numPr>
          <w:ilvl w:val="0"/>
          <w:numId w:val="7"/>
        </w:numPr>
        <w:tabs>
          <w:tab w:val="left" w:pos="579"/>
        </w:tabs>
        <w:spacing w:after="0"/>
        <w:ind w:firstLine="300"/>
        <w:jc w:val="both"/>
      </w:pPr>
      <w:r>
        <w:rPr>
          <w:color w:val="000000"/>
          <w:szCs w:val="24"/>
          <w:lang w:val="id-ID" w:eastAsia="id-ID" w:bidi="id-ID"/>
        </w:rPr>
        <w:t>Bapak Ramli, ST, M.Eng selaku Direktur Politeknik Negeri Samarinda.</w:t>
      </w:r>
    </w:p>
    <w:p w14:paraId="4F43BF22" w14:textId="77777777" w:rsidR="00987356" w:rsidRDefault="00987356" w:rsidP="00987356">
      <w:pPr>
        <w:pStyle w:val="BodyText"/>
        <w:numPr>
          <w:ilvl w:val="0"/>
          <w:numId w:val="7"/>
        </w:numPr>
        <w:tabs>
          <w:tab w:val="left" w:pos="598"/>
        </w:tabs>
        <w:spacing w:after="0"/>
        <w:ind w:left="580" w:hanging="280"/>
        <w:jc w:val="both"/>
      </w:pPr>
      <w:r>
        <w:rPr>
          <w:color w:val="000000"/>
          <w:szCs w:val="24"/>
          <w:lang w:val="id-ID" w:eastAsia="id-ID" w:bidi="id-ID"/>
        </w:rPr>
        <w:t>Bapak M. Farman Andrijasa, S.Kom., M.Kom selaku Ketua Jurusan Teknologi Informasi.</w:t>
      </w:r>
    </w:p>
    <w:p w14:paraId="75085C4E" w14:textId="4B16ACAA" w:rsidR="00987356" w:rsidRDefault="00987356" w:rsidP="00987356">
      <w:pPr>
        <w:pStyle w:val="BodyText"/>
        <w:numPr>
          <w:ilvl w:val="0"/>
          <w:numId w:val="7"/>
        </w:numPr>
        <w:tabs>
          <w:tab w:val="left" w:pos="594"/>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Calon Dosen Pembimbing I.</w:t>
      </w:r>
    </w:p>
    <w:p w14:paraId="5CCA1E2F" w14:textId="02C10618" w:rsidR="00987356" w:rsidRDefault="00987356" w:rsidP="00987356">
      <w:pPr>
        <w:pStyle w:val="BodyText"/>
        <w:numPr>
          <w:ilvl w:val="0"/>
          <w:numId w:val="7"/>
        </w:numPr>
        <w:tabs>
          <w:tab w:val="left" w:pos="603"/>
        </w:tabs>
        <w:spacing w:after="0"/>
        <w:ind w:left="580" w:hanging="280"/>
        <w:jc w:val="both"/>
      </w:pPr>
      <w:r>
        <w:rPr>
          <w:color w:val="000000"/>
          <w:szCs w:val="24"/>
          <w:lang w:val="id-ID" w:eastAsia="id-ID" w:bidi="id-ID"/>
        </w:rPr>
        <w:t xml:space="preserve">Bapak </w:t>
      </w:r>
      <w:r w:rsidR="00AE5A04">
        <w:rPr>
          <w:color w:val="000000"/>
          <w:szCs w:val="24"/>
          <w:lang w:eastAsia="id-ID" w:bidi="id-ID"/>
        </w:rPr>
        <w:t>…………………………………….</w:t>
      </w:r>
      <w:r>
        <w:rPr>
          <w:color w:val="000000"/>
          <w:szCs w:val="24"/>
          <w:lang w:val="id-ID" w:eastAsia="id-ID" w:bidi="id-ID"/>
        </w:rPr>
        <w:t xml:space="preserve"> selaku </w:t>
      </w:r>
      <w:r w:rsidR="00AE5A04">
        <w:rPr>
          <w:color w:val="000000"/>
          <w:szCs w:val="24"/>
          <w:lang w:eastAsia="id-ID" w:bidi="id-ID"/>
        </w:rPr>
        <w:t xml:space="preserve">Calon </w:t>
      </w:r>
      <w:r>
        <w:rPr>
          <w:color w:val="000000"/>
          <w:szCs w:val="24"/>
          <w:lang w:val="id-ID" w:eastAsia="id-ID" w:bidi="id-ID"/>
        </w:rPr>
        <w:t>Dosen Pembimbing II.</w:t>
      </w:r>
    </w:p>
    <w:p w14:paraId="50F4E909" w14:textId="77777777" w:rsidR="00987356" w:rsidRDefault="00987356" w:rsidP="00987356">
      <w:pPr>
        <w:pStyle w:val="BodyText"/>
        <w:spacing w:after="240"/>
        <w:ind w:firstLine="580"/>
        <w:jc w:val="both"/>
      </w:pPr>
      <w:r>
        <w:rPr>
          <w:color w:val="000000"/>
          <w:szCs w:val="24"/>
          <w:lang w:val="id-ID" w:eastAsia="id-ID" w:bidi="id-ID"/>
        </w:rPr>
        <w:t>Mengingat keterbatasan waktu, maka tidak menutup kemungkinan bahwa dalam penulisan proposal ini masih jauh dari sempurna sehingga apabila terdapat kesalahan bahasa, penulisan nama dan gelar serta isi proposal tersebut, sehingga penulis sangat mengharapkan apabila ada kritik dan saran sebagai masukan yang bersifat membangun.</w:t>
      </w:r>
    </w:p>
    <w:p w14:paraId="5E9CD0B0" w14:textId="3F310482" w:rsidR="00987356" w:rsidRDefault="00987356" w:rsidP="00A96E60">
      <w:pPr>
        <w:pStyle w:val="BodyText"/>
        <w:spacing w:after="820"/>
        <w:ind w:firstLine="0"/>
        <w:jc w:val="right"/>
      </w:pPr>
      <w:r>
        <w:rPr>
          <w:color w:val="000000"/>
          <w:szCs w:val="24"/>
          <w:lang w:val="id-ID" w:eastAsia="id-ID" w:bidi="id-ID"/>
        </w:rPr>
        <w:t>Samarinda, 1</w:t>
      </w:r>
      <w:r w:rsidR="00D8691B">
        <w:rPr>
          <w:color w:val="000000"/>
          <w:szCs w:val="24"/>
          <w:lang w:eastAsia="id-ID" w:bidi="id-ID"/>
        </w:rPr>
        <w:t>7</w:t>
      </w:r>
      <w:r>
        <w:rPr>
          <w:color w:val="000000"/>
          <w:szCs w:val="24"/>
          <w:lang w:val="id-ID" w:eastAsia="id-ID" w:bidi="id-ID"/>
        </w:rPr>
        <w:t xml:space="preserve"> Maret 2021</w:t>
      </w:r>
    </w:p>
    <w:p w14:paraId="1FFDE6A7" w14:textId="7DBA0E13" w:rsidR="00221DB2" w:rsidRDefault="00A96E60" w:rsidP="00A96E60">
      <w:pPr>
        <w:jc w:val="right"/>
      </w:pPr>
      <w:r>
        <w:rPr>
          <w:color w:val="000000"/>
          <w:szCs w:val="24"/>
          <w:lang w:eastAsia="id-ID" w:bidi="id-ID"/>
        </w:rPr>
        <w:t>Muhammad Al Arif Baihaqi Warkani</w:t>
      </w:r>
      <w:r>
        <w:t xml:space="preserve"> </w:t>
      </w:r>
      <w:r w:rsidR="00221DB2">
        <w:br w:type="page"/>
      </w:r>
    </w:p>
    <w:p w14:paraId="76380CB6" w14:textId="54FDA26D" w:rsidR="0006001D" w:rsidRDefault="00C856BC" w:rsidP="0006001D">
      <w:pPr>
        <w:pStyle w:val="Heading1"/>
      </w:pPr>
      <w:bookmarkStart w:id="10" w:name="_Toc87255773"/>
      <w:bookmarkStart w:id="11" w:name="_Toc97932975"/>
      <w:r>
        <w:lastRenderedPageBreak/>
        <w:t>DAFTAR ISI</w:t>
      </w:r>
      <w:bookmarkStart w:id="12" w:name="_Toc87255774"/>
      <w:bookmarkEnd w:id="10"/>
      <w:bookmarkEnd w:id="11"/>
    </w:p>
    <w:sdt>
      <w:sdtPr>
        <w:rPr>
          <w:rFonts w:ascii="Times New Roman" w:eastAsiaTheme="minorHAnsi" w:hAnsi="Times New Roman" w:cstheme="minorBidi"/>
          <w:color w:val="auto"/>
          <w:sz w:val="22"/>
          <w:szCs w:val="22"/>
        </w:rPr>
        <w:id w:val="-1654528986"/>
        <w:docPartObj>
          <w:docPartGallery w:val="Table of Contents"/>
          <w:docPartUnique/>
        </w:docPartObj>
      </w:sdtPr>
      <w:sdtEndPr>
        <w:rPr>
          <w:b/>
          <w:bCs/>
          <w:noProof/>
        </w:rPr>
      </w:sdtEndPr>
      <w:sdtContent>
        <w:p w14:paraId="3A96FCDD" w14:textId="600FB0C7" w:rsidR="0006001D" w:rsidRPr="0006001D" w:rsidRDefault="0006001D">
          <w:pPr>
            <w:pStyle w:val="TOCHeading"/>
            <w:rPr>
              <w:sz w:val="22"/>
              <w:szCs w:val="22"/>
            </w:rPr>
          </w:pPr>
        </w:p>
        <w:p w14:paraId="23582D1F" w14:textId="77777777" w:rsidR="00F57684" w:rsidRDefault="0006001D">
          <w:pPr>
            <w:pStyle w:val="TOC1"/>
            <w:rPr>
              <w:rFonts w:asciiTheme="minorHAnsi" w:eastAsiaTheme="minorEastAsia" w:hAnsiTheme="minorHAnsi"/>
              <w:noProof/>
              <w:sz w:val="22"/>
            </w:rPr>
          </w:pPr>
          <w:r w:rsidRPr="0006001D">
            <w:rPr>
              <w:sz w:val="22"/>
            </w:rPr>
            <w:fldChar w:fldCharType="begin"/>
          </w:r>
          <w:r w:rsidRPr="0006001D">
            <w:rPr>
              <w:sz w:val="22"/>
            </w:rPr>
            <w:instrText xml:space="preserve"> TOC \o "1-3" \h \z \u </w:instrText>
          </w:r>
          <w:r w:rsidRPr="0006001D">
            <w:rPr>
              <w:sz w:val="22"/>
            </w:rPr>
            <w:fldChar w:fldCharType="separate"/>
          </w:r>
          <w:hyperlink w:anchor="_Toc97932970" w:history="1">
            <w:r w:rsidR="00F57684" w:rsidRPr="00477D47">
              <w:rPr>
                <w:rStyle w:val="Hyperlink"/>
                <w:noProof/>
              </w:rPr>
              <w:t>HALAMAN SAMPUL</w:t>
            </w:r>
            <w:r w:rsidR="00F57684">
              <w:rPr>
                <w:noProof/>
                <w:webHidden/>
              </w:rPr>
              <w:tab/>
            </w:r>
            <w:r w:rsidR="00F57684">
              <w:rPr>
                <w:noProof/>
                <w:webHidden/>
              </w:rPr>
              <w:fldChar w:fldCharType="begin"/>
            </w:r>
            <w:r w:rsidR="00F57684">
              <w:rPr>
                <w:noProof/>
                <w:webHidden/>
              </w:rPr>
              <w:instrText xml:space="preserve"> PAGEREF _Toc97932970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8C7B244" w14:textId="77777777" w:rsidR="00F57684" w:rsidRDefault="000815CC">
          <w:pPr>
            <w:pStyle w:val="TOC1"/>
            <w:rPr>
              <w:rFonts w:asciiTheme="minorHAnsi" w:eastAsiaTheme="minorEastAsia" w:hAnsiTheme="minorHAnsi"/>
              <w:noProof/>
              <w:sz w:val="22"/>
            </w:rPr>
          </w:pPr>
          <w:hyperlink w:anchor="_Toc97932971" w:history="1">
            <w:r w:rsidR="00F57684" w:rsidRPr="00477D47">
              <w:rPr>
                <w:rStyle w:val="Hyperlink"/>
                <w:noProof/>
              </w:rPr>
              <w:t>HALAMAN PERSETUJUAN</w:t>
            </w:r>
            <w:r w:rsidR="00F57684">
              <w:rPr>
                <w:noProof/>
                <w:webHidden/>
              </w:rPr>
              <w:tab/>
            </w:r>
            <w:r w:rsidR="00F57684">
              <w:rPr>
                <w:noProof/>
                <w:webHidden/>
              </w:rPr>
              <w:fldChar w:fldCharType="begin"/>
            </w:r>
            <w:r w:rsidR="00F57684">
              <w:rPr>
                <w:noProof/>
                <w:webHidden/>
              </w:rPr>
              <w:instrText xml:space="preserve"> PAGEREF _Toc97932971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700E906D" w14:textId="77777777" w:rsidR="00F57684" w:rsidRDefault="000815CC">
          <w:pPr>
            <w:pStyle w:val="TOC1"/>
            <w:rPr>
              <w:rFonts w:asciiTheme="minorHAnsi" w:eastAsiaTheme="minorEastAsia" w:hAnsiTheme="minorHAnsi"/>
              <w:noProof/>
              <w:sz w:val="22"/>
            </w:rPr>
          </w:pPr>
          <w:hyperlink w:anchor="_Toc97932972" w:history="1">
            <w:r w:rsidR="00F57684" w:rsidRPr="00477D47">
              <w:rPr>
                <w:rStyle w:val="Hyperlink"/>
                <w:noProof/>
              </w:rPr>
              <w:t>LEMBAR PENGESAHAN PROPOSAL</w:t>
            </w:r>
            <w:r w:rsidR="00F57684">
              <w:rPr>
                <w:noProof/>
                <w:webHidden/>
              </w:rPr>
              <w:tab/>
            </w:r>
            <w:r w:rsidR="00F57684">
              <w:rPr>
                <w:noProof/>
                <w:webHidden/>
              </w:rPr>
              <w:fldChar w:fldCharType="begin"/>
            </w:r>
            <w:r w:rsidR="00F57684">
              <w:rPr>
                <w:noProof/>
                <w:webHidden/>
              </w:rPr>
              <w:instrText xml:space="preserve"> PAGEREF _Toc97932972 \h </w:instrText>
            </w:r>
            <w:r w:rsidR="00F57684">
              <w:rPr>
                <w:noProof/>
                <w:webHidden/>
              </w:rPr>
            </w:r>
            <w:r w:rsidR="00F57684">
              <w:rPr>
                <w:noProof/>
                <w:webHidden/>
              </w:rPr>
              <w:fldChar w:fldCharType="separate"/>
            </w:r>
            <w:r w:rsidR="004306FC">
              <w:rPr>
                <w:noProof/>
                <w:webHidden/>
              </w:rPr>
              <w:t>iii</w:t>
            </w:r>
            <w:r w:rsidR="00F57684">
              <w:rPr>
                <w:noProof/>
                <w:webHidden/>
              </w:rPr>
              <w:fldChar w:fldCharType="end"/>
            </w:r>
          </w:hyperlink>
        </w:p>
        <w:p w14:paraId="79C78880" w14:textId="77777777" w:rsidR="00F57684" w:rsidRDefault="000815CC">
          <w:pPr>
            <w:pStyle w:val="TOC1"/>
            <w:rPr>
              <w:rFonts w:asciiTheme="minorHAnsi" w:eastAsiaTheme="minorEastAsia" w:hAnsiTheme="minorHAnsi"/>
              <w:noProof/>
              <w:sz w:val="22"/>
            </w:rPr>
          </w:pPr>
          <w:hyperlink w:anchor="_Toc97932973" w:history="1">
            <w:r w:rsidR="00F57684" w:rsidRPr="00477D47">
              <w:rPr>
                <w:rStyle w:val="Hyperlink"/>
                <w:noProof/>
              </w:rPr>
              <w:t>ABSTRAK</w:t>
            </w:r>
            <w:r w:rsidR="00F57684">
              <w:rPr>
                <w:noProof/>
                <w:webHidden/>
              </w:rPr>
              <w:tab/>
            </w:r>
            <w:r w:rsidR="00F57684">
              <w:rPr>
                <w:noProof/>
                <w:webHidden/>
              </w:rPr>
              <w:fldChar w:fldCharType="begin"/>
            </w:r>
            <w:r w:rsidR="00F57684">
              <w:rPr>
                <w:noProof/>
                <w:webHidden/>
              </w:rPr>
              <w:instrText xml:space="preserve"> PAGEREF _Toc97932973 \h </w:instrText>
            </w:r>
            <w:r w:rsidR="00F57684">
              <w:rPr>
                <w:noProof/>
                <w:webHidden/>
              </w:rPr>
            </w:r>
            <w:r w:rsidR="00F57684">
              <w:rPr>
                <w:noProof/>
                <w:webHidden/>
              </w:rPr>
              <w:fldChar w:fldCharType="separate"/>
            </w:r>
            <w:r w:rsidR="004306FC">
              <w:rPr>
                <w:noProof/>
                <w:webHidden/>
              </w:rPr>
              <w:t>iv</w:t>
            </w:r>
            <w:r w:rsidR="00F57684">
              <w:rPr>
                <w:noProof/>
                <w:webHidden/>
              </w:rPr>
              <w:fldChar w:fldCharType="end"/>
            </w:r>
          </w:hyperlink>
        </w:p>
        <w:p w14:paraId="76CC8DB5" w14:textId="77777777" w:rsidR="00F57684" w:rsidRDefault="000815CC">
          <w:pPr>
            <w:pStyle w:val="TOC1"/>
            <w:rPr>
              <w:rFonts w:asciiTheme="minorHAnsi" w:eastAsiaTheme="minorEastAsia" w:hAnsiTheme="minorHAnsi"/>
              <w:noProof/>
              <w:sz w:val="22"/>
            </w:rPr>
          </w:pPr>
          <w:hyperlink w:anchor="_Toc97932974" w:history="1">
            <w:r w:rsidR="00F57684" w:rsidRPr="00477D47">
              <w:rPr>
                <w:rStyle w:val="Hyperlink"/>
                <w:noProof/>
              </w:rPr>
              <w:t>KATA PENGANTAR</w:t>
            </w:r>
            <w:r w:rsidR="00F57684">
              <w:rPr>
                <w:noProof/>
                <w:webHidden/>
              </w:rPr>
              <w:tab/>
            </w:r>
            <w:r w:rsidR="00F57684">
              <w:rPr>
                <w:noProof/>
                <w:webHidden/>
              </w:rPr>
              <w:fldChar w:fldCharType="begin"/>
            </w:r>
            <w:r w:rsidR="00F57684">
              <w:rPr>
                <w:noProof/>
                <w:webHidden/>
              </w:rPr>
              <w:instrText xml:space="preserve"> PAGEREF _Toc97932974 \h </w:instrText>
            </w:r>
            <w:r w:rsidR="00F57684">
              <w:rPr>
                <w:noProof/>
                <w:webHidden/>
              </w:rPr>
            </w:r>
            <w:r w:rsidR="00F57684">
              <w:rPr>
                <w:noProof/>
                <w:webHidden/>
              </w:rPr>
              <w:fldChar w:fldCharType="separate"/>
            </w:r>
            <w:r w:rsidR="004306FC">
              <w:rPr>
                <w:noProof/>
                <w:webHidden/>
              </w:rPr>
              <w:t>v</w:t>
            </w:r>
            <w:r w:rsidR="00F57684">
              <w:rPr>
                <w:noProof/>
                <w:webHidden/>
              </w:rPr>
              <w:fldChar w:fldCharType="end"/>
            </w:r>
          </w:hyperlink>
        </w:p>
        <w:p w14:paraId="206558A9" w14:textId="77777777" w:rsidR="00F57684" w:rsidRDefault="000815CC">
          <w:pPr>
            <w:pStyle w:val="TOC1"/>
            <w:rPr>
              <w:rFonts w:asciiTheme="minorHAnsi" w:eastAsiaTheme="minorEastAsia" w:hAnsiTheme="minorHAnsi"/>
              <w:noProof/>
              <w:sz w:val="22"/>
            </w:rPr>
          </w:pPr>
          <w:hyperlink w:anchor="_Toc97932975" w:history="1">
            <w:r w:rsidR="00F57684" w:rsidRPr="00477D47">
              <w:rPr>
                <w:rStyle w:val="Hyperlink"/>
                <w:noProof/>
              </w:rPr>
              <w:t>DAFTAR ISI</w:t>
            </w:r>
            <w:r w:rsidR="00F57684">
              <w:rPr>
                <w:noProof/>
                <w:webHidden/>
              </w:rPr>
              <w:tab/>
            </w:r>
            <w:r w:rsidR="00F57684">
              <w:rPr>
                <w:noProof/>
                <w:webHidden/>
              </w:rPr>
              <w:fldChar w:fldCharType="begin"/>
            </w:r>
            <w:r w:rsidR="00F57684">
              <w:rPr>
                <w:noProof/>
                <w:webHidden/>
              </w:rPr>
              <w:instrText xml:space="preserve"> PAGEREF _Toc97932975 \h </w:instrText>
            </w:r>
            <w:r w:rsidR="00F57684">
              <w:rPr>
                <w:noProof/>
                <w:webHidden/>
              </w:rPr>
            </w:r>
            <w:r w:rsidR="00F57684">
              <w:rPr>
                <w:noProof/>
                <w:webHidden/>
              </w:rPr>
              <w:fldChar w:fldCharType="separate"/>
            </w:r>
            <w:r w:rsidR="004306FC">
              <w:rPr>
                <w:noProof/>
                <w:webHidden/>
              </w:rPr>
              <w:t>vi</w:t>
            </w:r>
            <w:r w:rsidR="00F57684">
              <w:rPr>
                <w:noProof/>
                <w:webHidden/>
              </w:rPr>
              <w:fldChar w:fldCharType="end"/>
            </w:r>
          </w:hyperlink>
        </w:p>
        <w:p w14:paraId="6B070144" w14:textId="77777777" w:rsidR="00F57684" w:rsidRDefault="000815CC">
          <w:pPr>
            <w:pStyle w:val="TOC1"/>
            <w:rPr>
              <w:rFonts w:asciiTheme="minorHAnsi" w:eastAsiaTheme="minorEastAsia" w:hAnsiTheme="minorHAnsi"/>
              <w:noProof/>
              <w:sz w:val="22"/>
            </w:rPr>
          </w:pPr>
          <w:hyperlink w:anchor="_Toc97932976" w:history="1">
            <w:r w:rsidR="00F57684" w:rsidRPr="00477D47">
              <w:rPr>
                <w:rStyle w:val="Hyperlink"/>
                <w:noProof/>
              </w:rPr>
              <w:t>DAFTAR GAMBAR</w:t>
            </w:r>
            <w:r w:rsidR="00F57684">
              <w:rPr>
                <w:noProof/>
                <w:webHidden/>
              </w:rPr>
              <w:tab/>
            </w:r>
            <w:r w:rsidR="00F57684">
              <w:rPr>
                <w:noProof/>
                <w:webHidden/>
              </w:rPr>
              <w:fldChar w:fldCharType="begin"/>
            </w:r>
            <w:r w:rsidR="00F57684">
              <w:rPr>
                <w:noProof/>
                <w:webHidden/>
              </w:rPr>
              <w:instrText xml:space="preserve"> PAGEREF _Toc97932976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06C87E8D" w14:textId="77777777" w:rsidR="00F57684" w:rsidRDefault="000815CC">
          <w:pPr>
            <w:pStyle w:val="TOC1"/>
            <w:rPr>
              <w:rFonts w:asciiTheme="minorHAnsi" w:eastAsiaTheme="minorEastAsia" w:hAnsiTheme="minorHAnsi"/>
              <w:noProof/>
              <w:sz w:val="22"/>
            </w:rPr>
          </w:pPr>
          <w:hyperlink w:anchor="_Toc97932977" w:history="1">
            <w:r w:rsidR="00F57684" w:rsidRPr="00477D47">
              <w:rPr>
                <w:rStyle w:val="Hyperlink"/>
                <w:noProof/>
              </w:rPr>
              <w:t>DAFTAR TABEL</w:t>
            </w:r>
            <w:r w:rsidR="00F57684">
              <w:rPr>
                <w:noProof/>
                <w:webHidden/>
              </w:rPr>
              <w:tab/>
            </w:r>
            <w:r w:rsidR="00F57684">
              <w:rPr>
                <w:noProof/>
                <w:webHidden/>
              </w:rPr>
              <w:fldChar w:fldCharType="begin"/>
            </w:r>
            <w:r w:rsidR="00F57684">
              <w:rPr>
                <w:noProof/>
                <w:webHidden/>
              </w:rPr>
              <w:instrText xml:space="preserve"> PAGEREF _Toc97932977 \h </w:instrText>
            </w:r>
            <w:r w:rsidR="00F57684">
              <w:rPr>
                <w:noProof/>
                <w:webHidden/>
              </w:rPr>
            </w:r>
            <w:r w:rsidR="00F57684">
              <w:rPr>
                <w:noProof/>
                <w:webHidden/>
              </w:rPr>
              <w:fldChar w:fldCharType="separate"/>
            </w:r>
            <w:r w:rsidR="004306FC">
              <w:rPr>
                <w:noProof/>
                <w:webHidden/>
              </w:rPr>
              <w:t>ii</w:t>
            </w:r>
            <w:r w:rsidR="00F57684">
              <w:rPr>
                <w:noProof/>
                <w:webHidden/>
              </w:rPr>
              <w:fldChar w:fldCharType="end"/>
            </w:r>
          </w:hyperlink>
        </w:p>
        <w:p w14:paraId="54AB8977" w14:textId="77777777" w:rsidR="00F57684" w:rsidRDefault="000815CC">
          <w:pPr>
            <w:pStyle w:val="TOC1"/>
            <w:rPr>
              <w:rFonts w:asciiTheme="minorHAnsi" w:eastAsiaTheme="minorEastAsia" w:hAnsiTheme="minorHAnsi"/>
              <w:noProof/>
              <w:sz w:val="22"/>
            </w:rPr>
          </w:pPr>
          <w:hyperlink w:anchor="_Toc97932978" w:history="1">
            <w:r w:rsidR="00F57684" w:rsidRPr="00477D47">
              <w:rPr>
                <w:rStyle w:val="Hyperlink"/>
                <w:noProof/>
              </w:rPr>
              <w:t>DAFTAR SIMBOL</w:t>
            </w:r>
            <w:r w:rsidR="00F57684">
              <w:rPr>
                <w:noProof/>
                <w:webHidden/>
              </w:rPr>
              <w:tab/>
            </w:r>
            <w:r w:rsidR="00F57684">
              <w:rPr>
                <w:noProof/>
                <w:webHidden/>
              </w:rPr>
              <w:fldChar w:fldCharType="begin"/>
            </w:r>
            <w:r w:rsidR="00F57684">
              <w:rPr>
                <w:noProof/>
                <w:webHidden/>
              </w:rPr>
              <w:instrText xml:space="preserve"> PAGEREF _Toc97932978 \h </w:instrText>
            </w:r>
            <w:r w:rsidR="00F57684">
              <w:rPr>
                <w:noProof/>
                <w:webHidden/>
              </w:rPr>
            </w:r>
            <w:r w:rsidR="00F57684">
              <w:rPr>
                <w:noProof/>
                <w:webHidden/>
              </w:rPr>
              <w:fldChar w:fldCharType="separate"/>
            </w:r>
            <w:r w:rsidR="004306FC">
              <w:rPr>
                <w:noProof/>
                <w:webHidden/>
              </w:rPr>
              <w:t>i</w:t>
            </w:r>
            <w:r w:rsidR="00F57684">
              <w:rPr>
                <w:noProof/>
                <w:webHidden/>
              </w:rPr>
              <w:fldChar w:fldCharType="end"/>
            </w:r>
          </w:hyperlink>
        </w:p>
        <w:p w14:paraId="53C57471" w14:textId="77777777" w:rsidR="00F57684" w:rsidRDefault="000815CC">
          <w:pPr>
            <w:pStyle w:val="TOC2"/>
            <w:tabs>
              <w:tab w:val="right" w:leader="dot" w:pos="8261"/>
            </w:tabs>
            <w:rPr>
              <w:rFonts w:asciiTheme="minorHAnsi" w:eastAsiaTheme="minorEastAsia" w:hAnsiTheme="minorHAnsi"/>
              <w:noProof/>
              <w:sz w:val="22"/>
            </w:rPr>
          </w:pPr>
          <w:hyperlink w:anchor="_Toc97932979" w:history="1">
            <w:r w:rsidR="00F57684" w:rsidRPr="00477D47">
              <w:rPr>
                <w:rStyle w:val="Hyperlink"/>
                <w:noProof/>
              </w:rPr>
              <w:t>1.1 Latar Belakang</w:t>
            </w:r>
            <w:r w:rsidR="00F57684">
              <w:rPr>
                <w:noProof/>
                <w:webHidden/>
              </w:rPr>
              <w:tab/>
            </w:r>
            <w:r w:rsidR="00F57684">
              <w:rPr>
                <w:noProof/>
                <w:webHidden/>
              </w:rPr>
              <w:fldChar w:fldCharType="begin"/>
            </w:r>
            <w:r w:rsidR="00F57684">
              <w:rPr>
                <w:noProof/>
                <w:webHidden/>
              </w:rPr>
              <w:instrText xml:space="preserve"> PAGEREF _Toc97932979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9110790" w14:textId="77777777" w:rsidR="00F57684" w:rsidRDefault="000815CC">
          <w:pPr>
            <w:pStyle w:val="TOC2"/>
            <w:tabs>
              <w:tab w:val="right" w:leader="dot" w:pos="8261"/>
            </w:tabs>
            <w:rPr>
              <w:rFonts w:asciiTheme="minorHAnsi" w:eastAsiaTheme="minorEastAsia" w:hAnsiTheme="minorHAnsi"/>
              <w:noProof/>
              <w:sz w:val="22"/>
            </w:rPr>
          </w:pPr>
          <w:hyperlink w:anchor="_Toc97932980" w:history="1">
            <w:r w:rsidR="00F57684" w:rsidRPr="00477D47">
              <w:rPr>
                <w:rStyle w:val="Hyperlink"/>
                <w:noProof/>
              </w:rPr>
              <w:t>1.2 Rumusan Masalah</w:t>
            </w:r>
            <w:r w:rsidR="00F57684">
              <w:rPr>
                <w:noProof/>
                <w:webHidden/>
              </w:rPr>
              <w:tab/>
            </w:r>
            <w:r w:rsidR="00F57684">
              <w:rPr>
                <w:noProof/>
                <w:webHidden/>
              </w:rPr>
              <w:fldChar w:fldCharType="begin"/>
            </w:r>
            <w:r w:rsidR="00F57684">
              <w:rPr>
                <w:noProof/>
                <w:webHidden/>
              </w:rPr>
              <w:instrText xml:space="preserve"> PAGEREF _Toc97932980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7D5C0A75" w14:textId="77777777" w:rsidR="00F57684" w:rsidRDefault="000815CC">
          <w:pPr>
            <w:pStyle w:val="TOC2"/>
            <w:tabs>
              <w:tab w:val="right" w:leader="dot" w:pos="8261"/>
            </w:tabs>
            <w:rPr>
              <w:rFonts w:asciiTheme="minorHAnsi" w:eastAsiaTheme="minorEastAsia" w:hAnsiTheme="minorHAnsi"/>
              <w:noProof/>
              <w:sz w:val="22"/>
            </w:rPr>
          </w:pPr>
          <w:hyperlink w:anchor="_Toc97932981" w:history="1">
            <w:r w:rsidR="00F57684" w:rsidRPr="00477D47">
              <w:rPr>
                <w:rStyle w:val="Hyperlink"/>
                <w:noProof/>
              </w:rPr>
              <w:t>1.3 Batasan Masalah</w:t>
            </w:r>
            <w:r w:rsidR="00F57684">
              <w:rPr>
                <w:noProof/>
                <w:webHidden/>
              </w:rPr>
              <w:tab/>
            </w:r>
            <w:r w:rsidR="00F57684">
              <w:rPr>
                <w:noProof/>
                <w:webHidden/>
              </w:rPr>
              <w:fldChar w:fldCharType="begin"/>
            </w:r>
            <w:r w:rsidR="00F57684">
              <w:rPr>
                <w:noProof/>
                <w:webHidden/>
              </w:rPr>
              <w:instrText xml:space="preserve"> PAGEREF _Toc9793298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F0A20F7" w14:textId="77777777" w:rsidR="00F57684" w:rsidRDefault="000815CC">
          <w:pPr>
            <w:pStyle w:val="TOC2"/>
            <w:tabs>
              <w:tab w:val="right" w:leader="dot" w:pos="8261"/>
            </w:tabs>
            <w:rPr>
              <w:rFonts w:asciiTheme="minorHAnsi" w:eastAsiaTheme="minorEastAsia" w:hAnsiTheme="minorHAnsi"/>
              <w:noProof/>
              <w:sz w:val="22"/>
            </w:rPr>
          </w:pPr>
          <w:hyperlink w:anchor="_Toc97932982" w:history="1">
            <w:r w:rsidR="00F57684" w:rsidRPr="00477D47">
              <w:rPr>
                <w:rStyle w:val="Hyperlink"/>
                <w:noProof/>
              </w:rPr>
              <w:t>1.4 Tujuan Penelitian</w:t>
            </w:r>
            <w:r w:rsidR="00F57684">
              <w:rPr>
                <w:noProof/>
                <w:webHidden/>
              </w:rPr>
              <w:tab/>
            </w:r>
            <w:r w:rsidR="00F57684">
              <w:rPr>
                <w:noProof/>
                <w:webHidden/>
              </w:rPr>
              <w:fldChar w:fldCharType="begin"/>
            </w:r>
            <w:r w:rsidR="00F57684">
              <w:rPr>
                <w:noProof/>
                <w:webHidden/>
              </w:rPr>
              <w:instrText xml:space="preserve"> PAGEREF _Toc9793298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29F8450" w14:textId="77777777" w:rsidR="00F57684" w:rsidRDefault="000815CC">
          <w:pPr>
            <w:pStyle w:val="TOC2"/>
            <w:tabs>
              <w:tab w:val="right" w:leader="dot" w:pos="8261"/>
            </w:tabs>
            <w:rPr>
              <w:rFonts w:asciiTheme="minorHAnsi" w:eastAsiaTheme="minorEastAsia" w:hAnsiTheme="minorHAnsi"/>
              <w:noProof/>
              <w:sz w:val="22"/>
            </w:rPr>
          </w:pPr>
          <w:hyperlink w:anchor="_Toc97932983" w:history="1">
            <w:r w:rsidR="00F57684" w:rsidRPr="00477D47">
              <w:rPr>
                <w:rStyle w:val="Hyperlink"/>
                <w:noProof/>
              </w:rPr>
              <w:t>1.5 Manfaat Penelitian</w:t>
            </w:r>
            <w:r w:rsidR="00F57684">
              <w:rPr>
                <w:noProof/>
                <w:webHidden/>
              </w:rPr>
              <w:tab/>
            </w:r>
            <w:r w:rsidR="00F57684">
              <w:rPr>
                <w:noProof/>
                <w:webHidden/>
              </w:rPr>
              <w:fldChar w:fldCharType="begin"/>
            </w:r>
            <w:r w:rsidR="00F57684">
              <w:rPr>
                <w:noProof/>
                <w:webHidden/>
              </w:rPr>
              <w:instrText xml:space="preserve"> PAGEREF _Toc9793298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A3D012" w14:textId="77777777" w:rsidR="00F57684" w:rsidRDefault="000815CC">
          <w:pPr>
            <w:pStyle w:val="TOC2"/>
            <w:tabs>
              <w:tab w:val="right" w:leader="dot" w:pos="8261"/>
            </w:tabs>
            <w:rPr>
              <w:rFonts w:asciiTheme="minorHAnsi" w:eastAsiaTheme="minorEastAsia" w:hAnsiTheme="minorHAnsi"/>
              <w:noProof/>
              <w:sz w:val="22"/>
            </w:rPr>
          </w:pPr>
          <w:hyperlink w:anchor="_Toc97932984" w:history="1">
            <w:r w:rsidR="00F57684" w:rsidRPr="00477D47">
              <w:rPr>
                <w:rStyle w:val="Hyperlink"/>
                <w:noProof/>
              </w:rPr>
              <w:t>2.1 Kajian Ilmiah</w:t>
            </w:r>
            <w:r w:rsidR="00F57684">
              <w:rPr>
                <w:noProof/>
                <w:webHidden/>
              </w:rPr>
              <w:tab/>
            </w:r>
            <w:r w:rsidR="00F57684">
              <w:rPr>
                <w:noProof/>
                <w:webHidden/>
              </w:rPr>
              <w:fldChar w:fldCharType="begin"/>
            </w:r>
            <w:r w:rsidR="00F57684">
              <w:rPr>
                <w:noProof/>
                <w:webHidden/>
              </w:rPr>
              <w:instrText xml:space="preserve"> PAGEREF _Toc97932984 \h </w:instrText>
            </w:r>
            <w:r w:rsidR="00F57684">
              <w:rPr>
                <w:noProof/>
                <w:webHidden/>
              </w:rPr>
            </w:r>
            <w:r w:rsidR="00F57684">
              <w:rPr>
                <w:noProof/>
                <w:webHidden/>
              </w:rPr>
              <w:fldChar w:fldCharType="separate"/>
            </w:r>
            <w:r w:rsidR="004306FC">
              <w:rPr>
                <w:noProof/>
                <w:webHidden/>
              </w:rPr>
              <w:t>5</w:t>
            </w:r>
            <w:r w:rsidR="00F57684">
              <w:rPr>
                <w:noProof/>
                <w:webHidden/>
              </w:rPr>
              <w:fldChar w:fldCharType="end"/>
            </w:r>
          </w:hyperlink>
        </w:p>
        <w:p w14:paraId="437228AB" w14:textId="77777777" w:rsidR="00F57684" w:rsidRDefault="000815CC">
          <w:pPr>
            <w:pStyle w:val="TOC2"/>
            <w:tabs>
              <w:tab w:val="right" w:leader="dot" w:pos="8261"/>
            </w:tabs>
            <w:rPr>
              <w:rFonts w:asciiTheme="minorHAnsi" w:eastAsiaTheme="minorEastAsia" w:hAnsiTheme="minorHAnsi"/>
              <w:noProof/>
              <w:sz w:val="22"/>
            </w:rPr>
          </w:pPr>
          <w:hyperlink w:anchor="_Toc97932985" w:history="1">
            <w:r w:rsidR="00F57684" w:rsidRPr="00477D47">
              <w:rPr>
                <w:rStyle w:val="Hyperlink"/>
                <w:noProof/>
              </w:rPr>
              <w:t>2.2 Kajian Teori</w:t>
            </w:r>
            <w:r w:rsidR="00F57684">
              <w:rPr>
                <w:noProof/>
                <w:webHidden/>
              </w:rPr>
              <w:tab/>
            </w:r>
            <w:r w:rsidR="00F57684">
              <w:rPr>
                <w:noProof/>
                <w:webHidden/>
              </w:rPr>
              <w:fldChar w:fldCharType="begin"/>
            </w:r>
            <w:r w:rsidR="00F57684">
              <w:rPr>
                <w:noProof/>
                <w:webHidden/>
              </w:rPr>
              <w:instrText xml:space="preserve"> PAGEREF _Toc97932985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0D8EF1B4" w14:textId="64062891" w:rsidR="00F57684" w:rsidRDefault="000815CC">
          <w:pPr>
            <w:pStyle w:val="TOC3"/>
            <w:tabs>
              <w:tab w:val="left" w:pos="1320"/>
              <w:tab w:val="right" w:leader="dot" w:pos="8261"/>
            </w:tabs>
            <w:rPr>
              <w:rFonts w:asciiTheme="minorHAnsi" w:eastAsiaTheme="minorEastAsia" w:hAnsiTheme="minorHAnsi"/>
              <w:noProof/>
              <w:sz w:val="22"/>
            </w:rPr>
          </w:pPr>
          <w:hyperlink w:anchor="_Toc97932986" w:history="1">
            <w:r w:rsidR="00F57684" w:rsidRPr="00477D47">
              <w:rPr>
                <w:rStyle w:val="Hyperlink"/>
                <w:noProof/>
              </w:rPr>
              <w:t>2.2.1</w:t>
            </w:r>
            <w:r w:rsidR="00F57684">
              <w:rPr>
                <w:rFonts w:asciiTheme="minorHAnsi" w:eastAsiaTheme="minorEastAsia" w:hAnsiTheme="minorHAnsi"/>
                <w:noProof/>
                <w:sz w:val="22"/>
              </w:rPr>
              <w:tab/>
            </w:r>
            <w:r w:rsidR="00F57684" w:rsidRPr="00477D47">
              <w:rPr>
                <w:rStyle w:val="Hyperlink"/>
                <w:noProof/>
              </w:rPr>
              <w:t>Rukun Tetangga</w:t>
            </w:r>
            <w:r w:rsidR="00F57684">
              <w:rPr>
                <w:noProof/>
                <w:webHidden/>
              </w:rPr>
              <w:tab/>
            </w:r>
            <w:r w:rsidR="00F57684">
              <w:rPr>
                <w:noProof/>
                <w:webHidden/>
              </w:rPr>
              <w:fldChar w:fldCharType="begin"/>
            </w:r>
            <w:r w:rsidR="00F57684">
              <w:rPr>
                <w:noProof/>
                <w:webHidden/>
              </w:rPr>
              <w:instrText xml:space="preserve"> PAGEREF _Toc97932986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3FDB481A"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2987" w:history="1">
            <w:r w:rsidR="00F57684" w:rsidRPr="00477D47">
              <w:rPr>
                <w:rStyle w:val="Hyperlink"/>
                <w:noProof/>
              </w:rPr>
              <w:t>2.2.2</w:t>
            </w:r>
            <w:r w:rsidR="00F57684">
              <w:rPr>
                <w:rFonts w:asciiTheme="minorHAnsi" w:eastAsiaTheme="minorEastAsia" w:hAnsiTheme="minorHAnsi"/>
                <w:noProof/>
                <w:sz w:val="22"/>
              </w:rPr>
              <w:tab/>
            </w:r>
            <w:r w:rsidR="00F57684" w:rsidRPr="00477D47">
              <w:rPr>
                <w:rStyle w:val="Hyperlink"/>
                <w:noProof/>
              </w:rPr>
              <w:t>Sistem Informasi</w:t>
            </w:r>
            <w:r w:rsidR="00F57684">
              <w:rPr>
                <w:noProof/>
                <w:webHidden/>
              </w:rPr>
              <w:tab/>
            </w:r>
            <w:r w:rsidR="00F57684">
              <w:rPr>
                <w:noProof/>
                <w:webHidden/>
              </w:rPr>
              <w:fldChar w:fldCharType="begin"/>
            </w:r>
            <w:r w:rsidR="00F57684">
              <w:rPr>
                <w:noProof/>
                <w:webHidden/>
              </w:rPr>
              <w:instrText xml:space="preserve"> PAGEREF _Toc97932987 \h </w:instrText>
            </w:r>
            <w:r w:rsidR="00F57684">
              <w:rPr>
                <w:noProof/>
                <w:webHidden/>
              </w:rPr>
            </w:r>
            <w:r w:rsidR="00F57684">
              <w:rPr>
                <w:noProof/>
                <w:webHidden/>
              </w:rPr>
              <w:fldChar w:fldCharType="separate"/>
            </w:r>
            <w:r w:rsidR="004306FC">
              <w:rPr>
                <w:noProof/>
                <w:webHidden/>
              </w:rPr>
              <w:t>11</w:t>
            </w:r>
            <w:r w:rsidR="00F57684">
              <w:rPr>
                <w:noProof/>
                <w:webHidden/>
              </w:rPr>
              <w:fldChar w:fldCharType="end"/>
            </w:r>
          </w:hyperlink>
        </w:p>
        <w:p w14:paraId="5A69F2BF"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2988" w:history="1">
            <w:r w:rsidR="00F57684" w:rsidRPr="00477D47">
              <w:rPr>
                <w:rStyle w:val="Hyperlink"/>
                <w:noProof/>
              </w:rPr>
              <w:t>2.2.3</w:t>
            </w:r>
            <w:r w:rsidR="00F57684">
              <w:rPr>
                <w:rFonts w:asciiTheme="minorHAnsi" w:eastAsiaTheme="minorEastAsia" w:hAnsiTheme="minorHAnsi"/>
                <w:noProof/>
                <w:sz w:val="22"/>
              </w:rPr>
              <w:tab/>
            </w:r>
            <w:r w:rsidR="00F57684" w:rsidRPr="00477D47">
              <w:rPr>
                <w:rStyle w:val="Hyperlink"/>
                <w:noProof/>
              </w:rPr>
              <w:t>XAMPP</w:t>
            </w:r>
            <w:r w:rsidR="00F57684">
              <w:rPr>
                <w:noProof/>
                <w:webHidden/>
              </w:rPr>
              <w:tab/>
            </w:r>
            <w:r w:rsidR="00F57684">
              <w:rPr>
                <w:noProof/>
                <w:webHidden/>
              </w:rPr>
              <w:fldChar w:fldCharType="begin"/>
            </w:r>
            <w:r w:rsidR="00F57684">
              <w:rPr>
                <w:noProof/>
                <w:webHidden/>
              </w:rPr>
              <w:instrText xml:space="preserve"> PAGEREF _Toc97932988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2D927968"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2989" w:history="1">
            <w:r w:rsidR="00F57684" w:rsidRPr="00477D47">
              <w:rPr>
                <w:rStyle w:val="Hyperlink"/>
                <w:noProof/>
              </w:rPr>
              <w:t>2.2.4</w:t>
            </w:r>
            <w:r w:rsidR="00F57684">
              <w:rPr>
                <w:rFonts w:asciiTheme="minorHAnsi" w:eastAsiaTheme="minorEastAsia" w:hAnsiTheme="minorHAnsi"/>
                <w:noProof/>
                <w:sz w:val="22"/>
              </w:rPr>
              <w:tab/>
            </w:r>
            <w:r w:rsidR="00F57684" w:rsidRPr="00477D47">
              <w:rPr>
                <w:rStyle w:val="Hyperlink"/>
                <w:noProof/>
              </w:rPr>
              <w:t>MySQL</w:t>
            </w:r>
            <w:r w:rsidR="00F57684">
              <w:rPr>
                <w:noProof/>
                <w:webHidden/>
              </w:rPr>
              <w:tab/>
            </w:r>
            <w:r w:rsidR="00F57684">
              <w:rPr>
                <w:noProof/>
                <w:webHidden/>
              </w:rPr>
              <w:fldChar w:fldCharType="begin"/>
            </w:r>
            <w:r w:rsidR="00F57684">
              <w:rPr>
                <w:noProof/>
                <w:webHidden/>
              </w:rPr>
              <w:instrText xml:space="preserve"> PAGEREF _Toc97932989 \h </w:instrText>
            </w:r>
            <w:r w:rsidR="00F57684">
              <w:rPr>
                <w:noProof/>
                <w:webHidden/>
              </w:rPr>
            </w:r>
            <w:r w:rsidR="00F57684">
              <w:rPr>
                <w:noProof/>
                <w:webHidden/>
              </w:rPr>
              <w:fldChar w:fldCharType="separate"/>
            </w:r>
            <w:r w:rsidR="004306FC">
              <w:rPr>
                <w:noProof/>
                <w:webHidden/>
              </w:rPr>
              <w:t>13</w:t>
            </w:r>
            <w:r w:rsidR="00F57684">
              <w:rPr>
                <w:noProof/>
                <w:webHidden/>
              </w:rPr>
              <w:fldChar w:fldCharType="end"/>
            </w:r>
          </w:hyperlink>
        </w:p>
        <w:p w14:paraId="67485376"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2990" w:history="1">
            <w:r w:rsidR="00F57684" w:rsidRPr="00477D47">
              <w:rPr>
                <w:rStyle w:val="Hyperlink"/>
                <w:noProof/>
              </w:rPr>
              <w:t>2.2.5</w:t>
            </w:r>
            <w:r w:rsidR="00F57684">
              <w:rPr>
                <w:rFonts w:asciiTheme="minorHAnsi" w:eastAsiaTheme="minorEastAsia" w:hAnsiTheme="minorHAnsi"/>
                <w:noProof/>
                <w:sz w:val="22"/>
              </w:rPr>
              <w:tab/>
            </w:r>
            <w:r w:rsidR="00F57684" w:rsidRPr="00477D47">
              <w:rPr>
                <w:rStyle w:val="Hyperlink"/>
                <w:noProof/>
                <w:lang w:val="id-ID" w:eastAsia="en-ID"/>
              </w:rPr>
              <w:t>PHP</w:t>
            </w:r>
            <w:r w:rsidR="00F57684">
              <w:rPr>
                <w:noProof/>
                <w:webHidden/>
              </w:rPr>
              <w:tab/>
            </w:r>
            <w:r w:rsidR="00F57684">
              <w:rPr>
                <w:noProof/>
                <w:webHidden/>
              </w:rPr>
              <w:fldChar w:fldCharType="begin"/>
            </w:r>
            <w:r w:rsidR="00F57684">
              <w:rPr>
                <w:noProof/>
                <w:webHidden/>
              </w:rPr>
              <w:instrText xml:space="preserve"> PAGEREF _Toc97932990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5CB6B70C"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2991" w:history="1">
            <w:r w:rsidR="00F57684" w:rsidRPr="00477D47">
              <w:rPr>
                <w:rStyle w:val="Hyperlink"/>
                <w:noProof/>
              </w:rPr>
              <w:t>2.2.6</w:t>
            </w:r>
            <w:r w:rsidR="00F57684">
              <w:rPr>
                <w:rFonts w:asciiTheme="minorHAnsi" w:eastAsiaTheme="minorEastAsia" w:hAnsiTheme="minorHAnsi"/>
                <w:noProof/>
                <w:sz w:val="22"/>
              </w:rPr>
              <w:tab/>
            </w:r>
            <w:r w:rsidR="00F57684" w:rsidRPr="00477D47">
              <w:rPr>
                <w:rStyle w:val="Hyperlink"/>
                <w:i/>
                <w:noProof/>
                <w:lang w:eastAsia="en-ID"/>
              </w:rPr>
              <w:t>Waterfall</w:t>
            </w:r>
            <w:r w:rsidR="00F57684">
              <w:rPr>
                <w:noProof/>
                <w:webHidden/>
              </w:rPr>
              <w:tab/>
            </w:r>
            <w:r w:rsidR="00F57684">
              <w:rPr>
                <w:noProof/>
                <w:webHidden/>
              </w:rPr>
              <w:fldChar w:fldCharType="begin"/>
            </w:r>
            <w:r w:rsidR="00F57684">
              <w:rPr>
                <w:noProof/>
                <w:webHidden/>
              </w:rPr>
              <w:instrText xml:space="preserve"> PAGEREF _Toc97932991 \h </w:instrText>
            </w:r>
            <w:r w:rsidR="00F57684">
              <w:rPr>
                <w:noProof/>
                <w:webHidden/>
              </w:rPr>
            </w:r>
            <w:r w:rsidR="00F57684">
              <w:rPr>
                <w:noProof/>
                <w:webHidden/>
              </w:rPr>
              <w:fldChar w:fldCharType="separate"/>
            </w:r>
            <w:r w:rsidR="004306FC">
              <w:rPr>
                <w:noProof/>
                <w:webHidden/>
              </w:rPr>
              <w:t>14</w:t>
            </w:r>
            <w:r w:rsidR="00F57684">
              <w:rPr>
                <w:noProof/>
                <w:webHidden/>
              </w:rPr>
              <w:fldChar w:fldCharType="end"/>
            </w:r>
          </w:hyperlink>
        </w:p>
        <w:p w14:paraId="689937C0"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2992" w:history="1">
            <w:r w:rsidR="00F57684" w:rsidRPr="00477D47">
              <w:rPr>
                <w:rStyle w:val="Hyperlink"/>
                <w:noProof/>
              </w:rPr>
              <w:t>2.2.7</w:t>
            </w:r>
            <w:r w:rsidR="00F57684">
              <w:rPr>
                <w:rFonts w:asciiTheme="minorHAnsi" w:eastAsiaTheme="minorEastAsia" w:hAnsiTheme="minorHAnsi"/>
                <w:noProof/>
                <w:sz w:val="22"/>
              </w:rPr>
              <w:tab/>
            </w:r>
            <w:r w:rsidR="00F57684" w:rsidRPr="00477D47">
              <w:rPr>
                <w:rStyle w:val="Hyperlink"/>
                <w:i/>
                <w:noProof/>
                <w:lang w:eastAsia="en-ID"/>
              </w:rPr>
              <w:t>Black Box</w:t>
            </w:r>
            <w:r w:rsidR="00F57684">
              <w:rPr>
                <w:noProof/>
                <w:webHidden/>
              </w:rPr>
              <w:tab/>
            </w:r>
            <w:r w:rsidR="00F57684">
              <w:rPr>
                <w:noProof/>
                <w:webHidden/>
              </w:rPr>
              <w:fldChar w:fldCharType="begin"/>
            </w:r>
            <w:r w:rsidR="00F57684">
              <w:rPr>
                <w:noProof/>
                <w:webHidden/>
              </w:rPr>
              <w:instrText xml:space="preserve"> PAGEREF _Toc97932992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58FCAC45"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2993" w:history="1">
            <w:r w:rsidR="00F57684" w:rsidRPr="00477D47">
              <w:rPr>
                <w:rStyle w:val="Hyperlink"/>
                <w:noProof/>
              </w:rPr>
              <w:t>2.2.8</w:t>
            </w:r>
            <w:r w:rsidR="00F57684">
              <w:rPr>
                <w:rFonts w:asciiTheme="minorHAnsi" w:eastAsiaTheme="minorEastAsia" w:hAnsiTheme="minorHAnsi"/>
                <w:noProof/>
                <w:sz w:val="22"/>
              </w:rPr>
              <w:tab/>
            </w:r>
            <w:r w:rsidR="00F57684" w:rsidRPr="00477D47">
              <w:rPr>
                <w:rStyle w:val="Hyperlink"/>
                <w:noProof/>
              </w:rPr>
              <w:t>Basis Data</w:t>
            </w:r>
            <w:r w:rsidR="00F57684">
              <w:rPr>
                <w:noProof/>
                <w:webHidden/>
              </w:rPr>
              <w:tab/>
            </w:r>
            <w:r w:rsidR="00F57684">
              <w:rPr>
                <w:noProof/>
                <w:webHidden/>
              </w:rPr>
              <w:fldChar w:fldCharType="begin"/>
            </w:r>
            <w:r w:rsidR="00F57684">
              <w:rPr>
                <w:noProof/>
                <w:webHidden/>
              </w:rPr>
              <w:instrText xml:space="preserve"> PAGEREF _Toc97932993 \h </w:instrText>
            </w:r>
            <w:r w:rsidR="00F57684">
              <w:rPr>
                <w:noProof/>
                <w:webHidden/>
              </w:rPr>
            </w:r>
            <w:r w:rsidR="00F57684">
              <w:rPr>
                <w:noProof/>
                <w:webHidden/>
              </w:rPr>
              <w:fldChar w:fldCharType="separate"/>
            </w:r>
            <w:r w:rsidR="004306FC">
              <w:rPr>
                <w:noProof/>
                <w:webHidden/>
              </w:rPr>
              <w:t>16</w:t>
            </w:r>
            <w:r w:rsidR="00F57684">
              <w:rPr>
                <w:noProof/>
                <w:webHidden/>
              </w:rPr>
              <w:fldChar w:fldCharType="end"/>
            </w:r>
          </w:hyperlink>
        </w:p>
        <w:p w14:paraId="7069C601"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2994" w:history="1">
            <w:r w:rsidR="00F57684" w:rsidRPr="00477D47">
              <w:rPr>
                <w:rStyle w:val="Hyperlink"/>
                <w:noProof/>
              </w:rPr>
              <w:t>2.2.9</w:t>
            </w:r>
            <w:r w:rsidR="00F57684">
              <w:rPr>
                <w:rFonts w:asciiTheme="minorHAnsi" w:eastAsiaTheme="minorEastAsia" w:hAnsiTheme="minorHAnsi"/>
                <w:noProof/>
                <w:sz w:val="22"/>
              </w:rPr>
              <w:tab/>
            </w:r>
            <w:r w:rsidR="00F57684" w:rsidRPr="00477D47">
              <w:rPr>
                <w:rStyle w:val="Hyperlink"/>
                <w:noProof/>
              </w:rPr>
              <w:t>Data Flow Diagram (DFD)</w:t>
            </w:r>
            <w:r w:rsidR="00F57684">
              <w:rPr>
                <w:noProof/>
                <w:webHidden/>
              </w:rPr>
              <w:tab/>
            </w:r>
            <w:r w:rsidR="00F57684">
              <w:rPr>
                <w:noProof/>
                <w:webHidden/>
              </w:rPr>
              <w:fldChar w:fldCharType="begin"/>
            </w:r>
            <w:r w:rsidR="00F57684">
              <w:rPr>
                <w:noProof/>
                <w:webHidden/>
              </w:rPr>
              <w:instrText xml:space="preserve"> PAGEREF _Toc97932994 \h </w:instrText>
            </w:r>
            <w:r w:rsidR="00F57684">
              <w:rPr>
                <w:noProof/>
                <w:webHidden/>
              </w:rPr>
            </w:r>
            <w:r w:rsidR="00F57684">
              <w:rPr>
                <w:noProof/>
                <w:webHidden/>
              </w:rPr>
              <w:fldChar w:fldCharType="separate"/>
            </w:r>
            <w:r w:rsidR="004306FC">
              <w:rPr>
                <w:noProof/>
                <w:webHidden/>
              </w:rPr>
              <w:t>17</w:t>
            </w:r>
            <w:r w:rsidR="00F57684">
              <w:rPr>
                <w:noProof/>
                <w:webHidden/>
              </w:rPr>
              <w:fldChar w:fldCharType="end"/>
            </w:r>
          </w:hyperlink>
        </w:p>
        <w:p w14:paraId="24DE06A2"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2995" w:history="1">
            <w:r w:rsidR="00F57684" w:rsidRPr="00477D47">
              <w:rPr>
                <w:rStyle w:val="Hyperlink"/>
                <w:noProof/>
              </w:rPr>
              <w:t>2.2.10</w:t>
            </w:r>
            <w:r w:rsidR="00F57684">
              <w:rPr>
                <w:rFonts w:asciiTheme="minorHAnsi" w:eastAsiaTheme="minorEastAsia" w:hAnsiTheme="minorHAnsi"/>
                <w:noProof/>
                <w:sz w:val="22"/>
              </w:rPr>
              <w:tab/>
            </w:r>
            <w:r w:rsidR="00F57684" w:rsidRPr="00477D47">
              <w:rPr>
                <w:rStyle w:val="Hyperlink"/>
                <w:noProof/>
              </w:rPr>
              <w:t>Entity Relationship Diagram (ERD)</w:t>
            </w:r>
            <w:r w:rsidR="00F57684">
              <w:rPr>
                <w:noProof/>
                <w:webHidden/>
              </w:rPr>
              <w:tab/>
            </w:r>
            <w:r w:rsidR="00F57684">
              <w:rPr>
                <w:noProof/>
                <w:webHidden/>
              </w:rPr>
              <w:fldChar w:fldCharType="begin"/>
            </w:r>
            <w:r w:rsidR="00F57684">
              <w:rPr>
                <w:noProof/>
                <w:webHidden/>
              </w:rPr>
              <w:instrText xml:space="preserve"> PAGEREF _Toc97932995 \h </w:instrText>
            </w:r>
            <w:r w:rsidR="00F57684">
              <w:rPr>
                <w:noProof/>
                <w:webHidden/>
              </w:rPr>
            </w:r>
            <w:r w:rsidR="00F57684">
              <w:rPr>
                <w:noProof/>
                <w:webHidden/>
              </w:rPr>
              <w:fldChar w:fldCharType="separate"/>
            </w:r>
            <w:r w:rsidR="004306FC">
              <w:rPr>
                <w:noProof/>
                <w:webHidden/>
              </w:rPr>
              <w:t>18</w:t>
            </w:r>
            <w:r w:rsidR="00F57684">
              <w:rPr>
                <w:noProof/>
                <w:webHidden/>
              </w:rPr>
              <w:fldChar w:fldCharType="end"/>
            </w:r>
          </w:hyperlink>
        </w:p>
        <w:p w14:paraId="74B12879" w14:textId="77777777" w:rsidR="00F57684" w:rsidRDefault="000815CC">
          <w:pPr>
            <w:pStyle w:val="TOC2"/>
            <w:tabs>
              <w:tab w:val="right" w:leader="dot" w:pos="8261"/>
            </w:tabs>
            <w:rPr>
              <w:rFonts w:asciiTheme="minorHAnsi" w:eastAsiaTheme="minorEastAsia" w:hAnsiTheme="minorHAnsi"/>
              <w:noProof/>
              <w:sz w:val="22"/>
            </w:rPr>
          </w:pPr>
          <w:hyperlink w:anchor="_Toc97932996" w:history="1">
            <w:r w:rsidR="00F57684" w:rsidRPr="00477D47">
              <w:rPr>
                <w:rStyle w:val="Hyperlink"/>
                <w:noProof/>
              </w:rPr>
              <w:t>3.1 Tempat dan Waktu Penelitian</w:t>
            </w:r>
            <w:r w:rsidR="00F57684">
              <w:rPr>
                <w:noProof/>
                <w:webHidden/>
              </w:rPr>
              <w:tab/>
            </w:r>
            <w:r w:rsidR="00F57684">
              <w:rPr>
                <w:noProof/>
                <w:webHidden/>
              </w:rPr>
              <w:fldChar w:fldCharType="begin"/>
            </w:r>
            <w:r w:rsidR="00F57684">
              <w:rPr>
                <w:noProof/>
                <w:webHidden/>
              </w:rPr>
              <w:instrText xml:space="preserve"> PAGEREF _Toc97932996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B6AAFEE" w14:textId="77777777" w:rsidR="00F57684" w:rsidRDefault="000815CC">
          <w:pPr>
            <w:pStyle w:val="TOC2"/>
            <w:tabs>
              <w:tab w:val="right" w:leader="dot" w:pos="8261"/>
            </w:tabs>
            <w:rPr>
              <w:rFonts w:asciiTheme="minorHAnsi" w:eastAsiaTheme="minorEastAsia" w:hAnsiTheme="minorHAnsi"/>
              <w:noProof/>
              <w:sz w:val="22"/>
            </w:rPr>
          </w:pPr>
          <w:hyperlink w:anchor="_Toc97932997" w:history="1">
            <w:r w:rsidR="00F57684" w:rsidRPr="00477D47">
              <w:rPr>
                <w:rStyle w:val="Hyperlink"/>
                <w:noProof/>
              </w:rPr>
              <w:t>3.2 Objek Penelitian</w:t>
            </w:r>
            <w:r w:rsidR="00F57684">
              <w:rPr>
                <w:noProof/>
                <w:webHidden/>
              </w:rPr>
              <w:tab/>
            </w:r>
            <w:r w:rsidR="00F57684">
              <w:rPr>
                <w:noProof/>
                <w:webHidden/>
              </w:rPr>
              <w:fldChar w:fldCharType="begin"/>
            </w:r>
            <w:r w:rsidR="00F57684">
              <w:rPr>
                <w:noProof/>
                <w:webHidden/>
              </w:rPr>
              <w:instrText xml:space="preserve"> PAGEREF _Toc97932997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56EC0E9B" w14:textId="77777777" w:rsidR="00F57684" w:rsidRDefault="000815CC">
          <w:pPr>
            <w:pStyle w:val="TOC2"/>
            <w:tabs>
              <w:tab w:val="right" w:leader="dot" w:pos="8261"/>
            </w:tabs>
            <w:rPr>
              <w:rFonts w:asciiTheme="minorHAnsi" w:eastAsiaTheme="minorEastAsia" w:hAnsiTheme="minorHAnsi"/>
              <w:noProof/>
              <w:sz w:val="22"/>
            </w:rPr>
          </w:pPr>
          <w:hyperlink w:anchor="_Toc97932998" w:history="1">
            <w:r w:rsidR="00F57684" w:rsidRPr="00477D47">
              <w:rPr>
                <w:rStyle w:val="Hyperlink"/>
                <w:noProof/>
              </w:rPr>
              <w:t>3.3 Alat dan Bahan</w:t>
            </w:r>
            <w:r w:rsidR="00F57684">
              <w:rPr>
                <w:noProof/>
                <w:webHidden/>
              </w:rPr>
              <w:tab/>
            </w:r>
            <w:r w:rsidR="00F57684">
              <w:rPr>
                <w:noProof/>
                <w:webHidden/>
              </w:rPr>
              <w:fldChar w:fldCharType="begin"/>
            </w:r>
            <w:r w:rsidR="00F57684">
              <w:rPr>
                <w:noProof/>
                <w:webHidden/>
              </w:rPr>
              <w:instrText xml:space="preserve"> PAGEREF _Toc97932998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38F945A6" w14:textId="77777777" w:rsidR="00F57684" w:rsidRDefault="000815CC">
          <w:pPr>
            <w:pStyle w:val="TOC2"/>
            <w:tabs>
              <w:tab w:val="right" w:leader="dot" w:pos="8261"/>
            </w:tabs>
            <w:rPr>
              <w:rFonts w:asciiTheme="minorHAnsi" w:eastAsiaTheme="minorEastAsia" w:hAnsiTheme="minorHAnsi"/>
              <w:noProof/>
              <w:sz w:val="22"/>
            </w:rPr>
          </w:pPr>
          <w:hyperlink w:anchor="_Toc97932999" w:history="1">
            <w:r w:rsidR="00F57684" w:rsidRPr="00477D47">
              <w:rPr>
                <w:rStyle w:val="Hyperlink"/>
                <w:noProof/>
              </w:rPr>
              <w:t>3.4 Tahapan Penelitian</w:t>
            </w:r>
            <w:r w:rsidR="00F57684">
              <w:rPr>
                <w:noProof/>
                <w:webHidden/>
              </w:rPr>
              <w:tab/>
            </w:r>
            <w:r w:rsidR="00F57684">
              <w:rPr>
                <w:noProof/>
                <w:webHidden/>
              </w:rPr>
              <w:fldChar w:fldCharType="begin"/>
            </w:r>
            <w:r w:rsidR="00F57684">
              <w:rPr>
                <w:noProof/>
                <w:webHidden/>
              </w:rPr>
              <w:instrText xml:space="preserve"> PAGEREF _Toc97932999 \h </w:instrText>
            </w:r>
            <w:r w:rsidR="00F57684">
              <w:rPr>
                <w:noProof/>
                <w:webHidden/>
              </w:rPr>
            </w:r>
            <w:r w:rsidR="00F57684">
              <w:rPr>
                <w:noProof/>
                <w:webHidden/>
              </w:rPr>
              <w:fldChar w:fldCharType="separate"/>
            </w:r>
            <w:r w:rsidR="004306FC">
              <w:rPr>
                <w:noProof/>
                <w:webHidden/>
              </w:rPr>
              <w:t>2</w:t>
            </w:r>
            <w:r w:rsidR="00F57684">
              <w:rPr>
                <w:noProof/>
                <w:webHidden/>
              </w:rPr>
              <w:fldChar w:fldCharType="end"/>
            </w:r>
          </w:hyperlink>
        </w:p>
        <w:p w14:paraId="4DF1B603"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3000" w:history="1">
            <w:r w:rsidR="00F57684" w:rsidRPr="00477D47">
              <w:rPr>
                <w:rStyle w:val="Hyperlink"/>
                <w:noProof/>
              </w:rPr>
              <w:t>3.4.1</w:t>
            </w:r>
            <w:r w:rsidR="00F57684">
              <w:rPr>
                <w:rFonts w:asciiTheme="minorHAnsi" w:eastAsiaTheme="minorEastAsia" w:hAnsiTheme="minorHAnsi"/>
                <w:noProof/>
                <w:sz w:val="22"/>
              </w:rPr>
              <w:tab/>
            </w:r>
            <w:r w:rsidR="00F57684" w:rsidRPr="00477D47">
              <w:rPr>
                <w:rStyle w:val="Hyperlink"/>
                <w:noProof/>
              </w:rPr>
              <w:t>Menentukan Permasalahan</w:t>
            </w:r>
            <w:r w:rsidR="00F57684">
              <w:rPr>
                <w:noProof/>
                <w:webHidden/>
              </w:rPr>
              <w:tab/>
            </w:r>
            <w:r w:rsidR="00F57684">
              <w:rPr>
                <w:noProof/>
                <w:webHidden/>
              </w:rPr>
              <w:fldChar w:fldCharType="begin"/>
            </w:r>
            <w:r w:rsidR="00F57684">
              <w:rPr>
                <w:noProof/>
                <w:webHidden/>
              </w:rPr>
              <w:instrText xml:space="preserve"> PAGEREF _Toc97933000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E08095"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3001" w:history="1">
            <w:r w:rsidR="00F57684" w:rsidRPr="00477D47">
              <w:rPr>
                <w:rStyle w:val="Hyperlink"/>
                <w:noProof/>
              </w:rPr>
              <w:t>3.4.2</w:t>
            </w:r>
            <w:r w:rsidR="00F57684">
              <w:rPr>
                <w:rFonts w:asciiTheme="minorHAnsi" w:eastAsiaTheme="minorEastAsia" w:hAnsiTheme="minorHAnsi"/>
                <w:noProof/>
                <w:sz w:val="22"/>
              </w:rPr>
              <w:tab/>
            </w:r>
            <w:r w:rsidR="00F57684" w:rsidRPr="00477D47">
              <w:rPr>
                <w:rStyle w:val="Hyperlink"/>
                <w:noProof/>
              </w:rPr>
              <w:t>Studi Literatur</w:t>
            </w:r>
            <w:r w:rsidR="00F57684">
              <w:rPr>
                <w:noProof/>
                <w:webHidden/>
              </w:rPr>
              <w:tab/>
            </w:r>
            <w:r w:rsidR="00F57684">
              <w:rPr>
                <w:noProof/>
                <w:webHidden/>
              </w:rPr>
              <w:fldChar w:fldCharType="begin"/>
            </w:r>
            <w:r w:rsidR="00F57684">
              <w:rPr>
                <w:noProof/>
                <w:webHidden/>
              </w:rPr>
              <w:instrText xml:space="preserve"> PAGEREF _Toc97933001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5BB1B8C2"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3002" w:history="1">
            <w:r w:rsidR="00F57684" w:rsidRPr="00477D47">
              <w:rPr>
                <w:rStyle w:val="Hyperlink"/>
                <w:noProof/>
              </w:rPr>
              <w:t>3.4.3</w:t>
            </w:r>
            <w:r w:rsidR="00F57684">
              <w:rPr>
                <w:rFonts w:asciiTheme="minorHAnsi" w:eastAsiaTheme="minorEastAsia" w:hAnsiTheme="minorHAnsi"/>
                <w:noProof/>
                <w:sz w:val="22"/>
              </w:rPr>
              <w:tab/>
            </w:r>
            <w:r w:rsidR="00F57684" w:rsidRPr="00477D47">
              <w:rPr>
                <w:rStyle w:val="Hyperlink"/>
                <w:noProof/>
              </w:rPr>
              <w:t>Pengumpulan Data</w:t>
            </w:r>
            <w:r w:rsidR="00F57684">
              <w:rPr>
                <w:noProof/>
                <w:webHidden/>
              </w:rPr>
              <w:tab/>
            </w:r>
            <w:r w:rsidR="00F57684">
              <w:rPr>
                <w:noProof/>
                <w:webHidden/>
              </w:rPr>
              <w:fldChar w:fldCharType="begin"/>
            </w:r>
            <w:r w:rsidR="00F57684">
              <w:rPr>
                <w:noProof/>
                <w:webHidden/>
              </w:rPr>
              <w:instrText xml:space="preserve"> PAGEREF _Toc97933002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C09C224"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3003" w:history="1">
            <w:r w:rsidR="00F57684" w:rsidRPr="00477D47">
              <w:rPr>
                <w:rStyle w:val="Hyperlink"/>
                <w:noProof/>
              </w:rPr>
              <w:t>3.4.4</w:t>
            </w:r>
            <w:r w:rsidR="00F57684">
              <w:rPr>
                <w:rFonts w:asciiTheme="minorHAnsi" w:eastAsiaTheme="minorEastAsia" w:hAnsiTheme="minorHAnsi"/>
                <w:noProof/>
                <w:sz w:val="22"/>
              </w:rPr>
              <w:tab/>
            </w:r>
            <w:r w:rsidR="00F57684" w:rsidRPr="00477D47">
              <w:rPr>
                <w:rStyle w:val="Hyperlink"/>
                <w:noProof/>
              </w:rPr>
              <w:t>Analisis Data</w:t>
            </w:r>
            <w:r w:rsidR="00F57684">
              <w:rPr>
                <w:noProof/>
                <w:webHidden/>
              </w:rPr>
              <w:tab/>
            </w:r>
            <w:r w:rsidR="00F57684">
              <w:rPr>
                <w:noProof/>
                <w:webHidden/>
              </w:rPr>
              <w:fldChar w:fldCharType="begin"/>
            </w:r>
            <w:r w:rsidR="00F57684">
              <w:rPr>
                <w:noProof/>
                <w:webHidden/>
              </w:rPr>
              <w:instrText xml:space="preserve"> PAGEREF _Toc97933003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2D69CCD9"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3004" w:history="1">
            <w:r w:rsidR="00F57684" w:rsidRPr="00477D47">
              <w:rPr>
                <w:rStyle w:val="Hyperlink"/>
                <w:noProof/>
              </w:rPr>
              <w:t>3.4.5</w:t>
            </w:r>
            <w:r w:rsidR="00F57684">
              <w:rPr>
                <w:rFonts w:asciiTheme="minorHAnsi" w:eastAsiaTheme="minorEastAsia" w:hAnsiTheme="minorHAnsi"/>
                <w:noProof/>
                <w:sz w:val="22"/>
              </w:rPr>
              <w:tab/>
            </w:r>
            <w:r w:rsidR="00F57684" w:rsidRPr="00477D47">
              <w:rPr>
                <w:rStyle w:val="Hyperlink"/>
                <w:noProof/>
              </w:rPr>
              <w:t>Perancangan</w:t>
            </w:r>
            <w:r w:rsidR="00F57684">
              <w:rPr>
                <w:noProof/>
                <w:webHidden/>
              </w:rPr>
              <w:tab/>
            </w:r>
            <w:r w:rsidR="00F57684">
              <w:rPr>
                <w:noProof/>
                <w:webHidden/>
              </w:rPr>
              <w:fldChar w:fldCharType="begin"/>
            </w:r>
            <w:r w:rsidR="00F57684">
              <w:rPr>
                <w:noProof/>
                <w:webHidden/>
              </w:rPr>
              <w:instrText xml:space="preserve"> PAGEREF _Toc97933004 \h </w:instrText>
            </w:r>
            <w:r w:rsidR="00F57684">
              <w:rPr>
                <w:noProof/>
                <w:webHidden/>
              </w:rPr>
            </w:r>
            <w:r w:rsidR="00F57684">
              <w:rPr>
                <w:noProof/>
                <w:webHidden/>
              </w:rPr>
              <w:fldChar w:fldCharType="separate"/>
            </w:r>
            <w:r w:rsidR="004306FC">
              <w:rPr>
                <w:noProof/>
                <w:webHidden/>
              </w:rPr>
              <w:t>3</w:t>
            </w:r>
            <w:r w:rsidR="00F57684">
              <w:rPr>
                <w:noProof/>
                <w:webHidden/>
              </w:rPr>
              <w:fldChar w:fldCharType="end"/>
            </w:r>
          </w:hyperlink>
        </w:p>
        <w:p w14:paraId="4EE47EA4"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3005" w:history="1">
            <w:r w:rsidR="00F57684" w:rsidRPr="00477D47">
              <w:rPr>
                <w:rStyle w:val="Hyperlink"/>
                <w:noProof/>
              </w:rPr>
              <w:t>3.4.6</w:t>
            </w:r>
            <w:r w:rsidR="00F57684">
              <w:rPr>
                <w:rFonts w:asciiTheme="minorHAnsi" w:eastAsiaTheme="minorEastAsia" w:hAnsiTheme="minorHAnsi"/>
                <w:noProof/>
                <w:sz w:val="22"/>
              </w:rPr>
              <w:tab/>
            </w:r>
            <w:r w:rsidR="00F57684" w:rsidRPr="00477D47">
              <w:rPr>
                <w:rStyle w:val="Hyperlink"/>
                <w:noProof/>
              </w:rPr>
              <w:t>Pembuatan</w:t>
            </w:r>
            <w:r w:rsidR="00F57684">
              <w:rPr>
                <w:noProof/>
                <w:webHidden/>
              </w:rPr>
              <w:tab/>
            </w:r>
            <w:r w:rsidR="00F57684">
              <w:rPr>
                <w:noProof/>
                <w:webHidden/>
              </w:rPr>
              <w:fldChar w:fldCharType="begin"/>
            </w:r>
            <w:r w:rsidR="00F57684">
              <w:rPr>
                <w:noProof/>
                <w:webHidden/>
              </w:rPr>
              <w:instrText xml:space="preserve"> PAGEREF _Toc97933005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EDB434E" w14:textId="77777777" w:rsidR="00F57684" w:rsidRDefault="000815CC">
          <w:pPr>
            <w:pStyle w:val="TOC3"/>
            <w:tabs>
              <w:tab w:val="left" w:pos="1320"/>
              <w:tab w:val="right" w:leader="dot" w:pos="8261"/>
            </w:tabs>
            <w:rPr>
              <w:rFonts w:asciiTheme="minorHAnsi" w:eastAsiaTheme="minorEastAsia" w:hAnsiTheme="minorHAnsi"/>
              <w:noProof/>
              <w:sz w:val="22"/>
            </w:rPr>
          </w:pPr>
          <w:hyperlink w:anchor="_Toc97933006" w:history="1">
            <w:r w:rsidR="00F57684" w:rsidRPr="00477D47">
              <w:rPr>
                <w:rStyle w:val="Hyperlink"/>
                <w:noProof/>
              </w:rPr>
              <w:t>3.4.7</w:t>
            </w:r>
            <w:r w:rsidR="00F57684">
              <w:rPr>
                <w:rFonts w:asciiTheme="minorHAnsi" w:eastAsiaTheme="minorEastAsia" w:hAnsiTheme="minorHAnsi"/>
                <w:noProof/>
                <w:sz w:val="22"/>
              </w:rPr>
              <w:tab/>
            </w:r>
            <w:r w:rsidR="00F57684" w:rsidRPr="00477D47">
              <w:rPr>
                <w:rStyle w:val="Hyperlink"/>
                <w:noProof/>
              </w:rPr>
              <w:t>Pengujian</w:t>
            </w:r>
            <w:r w:rsidR="00F57684">
              <w:rPr>
                <w:noProof/>
                <w:webHidden/>
              </w:rPr>
              <w:tab/>
            </w:r>
            <w:r w:rsidR="00F57684">
              <w:rPr>
                <w:noProof/>
                <w:webHidden/>
              </w:rPr>
              <w:fldChar w:fldCharType="begin"/>
            </w:r>
            <w:r w:rsidR="00F57684">
              <w:rPr>
                <w:noProof/>
                <w:webHidden/>
              </w:rPr>
              <w:instrText xml:space="preserve"> PAGEREF _Toc97933006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CB1C621" w14:textId="77777777" w:rsidR="00F57684" w:rsidRDefault="000815CC">
          <w:pPr>
            <w:pStyle w:val="TOC2"/>
            <w:tabs>
              <w:tab w:val="right" w:leader="dot" w:pos="8261"/>
            </w:tabs>
            <w:rPr>
              <w:rFonts w:asciiTheme="minorHAnsi" w:eastAsiaTheme="minorEastAsia" w:hAnsiTheme="minorHAnsi"/>
              <w:noProof/>
              <w:sz w:val="22"/>
            </w:rPr>
          </w:pPr>
          <w:hyperlink w:anchor="_Toc97933007" w:history="1">
            <w:r w:rsidR="00F57684" w:rsidRPr="00477D47">
              <w:rPr>
                <w:rStyle w:val="Hyperlink"/>
                <w:noProof/>
              </w:rPr>
              <w:t>3.5 Teknik Pengumpulan dan Analisis Data</w:t>
            </w:r>
            <w:r w:rsidR="00F57684">
              <w:rPr>
                <w:noProof/>
                <w:webHidden/>
              </w:rPr>
              <w:tab/>
            </w:r>
            <w:r w:rsidR="00F57684">
              <w:rPr>
                <w:noProof/>
                <w:webHidden/>
              </w:rPr>
              <w:fldChar w:fldCharType="begin"/>
            </w:r>
            <w:r w:rsidR="00F57684">
              <w:rPr>
                <w:noProof/>
                <w:webHidden/>
              </w:rPr>
              <w:instrText xml:space="preserve"> PAGEREF _Toc97933007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3B0A9BB5" w14:textId="77777777" w:rsidR="00F57684" w:rsidRDefault="000815CC">
          <w:pPr>
            <w:pStyle w:val="TOC3"/>
            <w:tabs>
              <w:tab w:val="right" w:leader="dot" w:pos="8261"/>
            </w:tabs>
            <w:rPr>
              <w:rFonts w:asciiTheme="minorHAnsi" w:eastAsiaTheme="minorEastAsia" w:hAnsiTheme="minorHAnsi"/>
              <w:noProof/>
              <w:sz w:val="22"/>
            </w:rPr>
          </w:pPr>
          <w:hyperlink w:anchor="_Toc97933008" w:history="1">
            <w:r w:rsidR="00F57684" w:rsidRPr="00477D47">
              <w:rPr>
                <w:rStyle w:val="Hyperlink"/>
                <w:noProof/>
              </w:rPr>
              <w:t>3.5.1 Teknik pengumpulan data</w:t>
            </w:r>
            <w:r w:rsidR="00F57684">
              <w:rPr>
                <w:noProof/>
                <w:webHidden/>
              </w:rPr>
              <w:tab/>
            </w:r>
            <w:r w:rsidR="00F57684">
              <w:rPr>
                <w:noProof/>
                <w:webHidden/>
              </w:rPr>
              <w:fldChar w:fldCharType="begin"/>
            </w:r>
            <w:r w:rsidR="00F57684">
              <w:rPr>
                <w:noProof/>
                <w:webHidden/>
              </w:rPr>
              <w:instrText xml:space="preserve"> PAGEREF _Toc97933008 \h </w:instrText>
            </w:r>
            <w:r w:rsidR="00F57684">
              <w:rPr>
                <w:noProof/>
                <w:webHidden/>
              </w:rPr>
            </w:r>
            <w:r w:rsidR="00F57684">
              <w:rPr>
                <w:noProof/>
                <w:webHidden/>
              </w:rPr>
              <w:fldChar w:fldCharType="separate"/>
            </w:r>
            <w:r w:rsidR="004306FC">
              <w:rPr>
                <w:noProof/>
                <w:webHidden/>
              </w:rPr>
              <w:t>4</w:t>
            </w:r>
            <w:r w:rsidR="00F57684">
              <w:rPr>
                <w:noProof/>
                <w:webHidden/>
              </w:rPr>
              <w:fldChar w:fldCharType="end"/>
            </w:r>
          </w:hyperlink>
        </w:p>
        <w:p w14:paraId="21043FAE" w14:textId="77777777" w:rsidR="00F57684" w:rsidRDefault="000815CC">
          <w:pPr>
            <w:pStyle w:val="TOC2"/>
            <w:tabs>
              <w:tab w:val="right" w:leader="dot" w:pos="8261"/>
            </w:tabs>
            <w:rPr>
              <w:rFonts w:asciiTheme="minorHAnsi" w:eastAsiaTheme="minorEastAsia" w:hAnsiTheme="minorHAnsi"/>
              <w:noProof/>
              <w:sz w:val="22"/>
            </w:rPr>
          </w:pPr>
          <w:hyperlink w:anchor="_Toc97933009" w:history="1">
            <w:r w:rsidR="00F57684" w:rsidRPr="00477D47">
              <w:rPr>
                <w:rStyle w:val="Hyperlink"/>
                <w:noProof/>
              </w:rPr>
              <w:t>3.6 Jadwal Pelaksanaan (</w:t>
            </w:r>
            <w:r w:rsidR="00F57684" w:rsidRPr="00477D47">
              <w:rPr>
                <w:rStyle w:val="Hyperlink"/>
                <w:i/>
                <w:iCs/>
                <w:noProof/>
              </w:rPr>
              <w:t>Schedule</w:t>
            </w:r>
            <w:r w:rsidR="00F57684" w:rsidRPr="00477D47">
              <w:rPr>
                <w:rStyle w:val="Hyperlink"/>
                <w:noProof/>
              </w:rPr>
              <w:t>)</w:t>
            </w:r>
            <w:r w:rsidR="00F57684">
              <w:rPr>
                <w:noProof/>
                <w:webHidden/>
              </w:rPr>
              <w:tab/>
            </w:r>
            <w:r w:rsidR="00F57684">
              <w:rPr>
                <w:noProof/>
                <w:webHidden/>
              </w:rPr>
              <w:fldChar w:fldCharType="begin"/>
            </w:r>
            <w:r w:rsidR="00F57684">
              <w:rPr>
                <w:noProof/>
                <w:webHidden/>
              </w:rPr>
              <w:instrText xml:space="preserve"> PAGEREF _Toc97933009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3B0BB048" w14:textId="77777777" w:rsidR="00F57684" w:rsidRDefault="000815CC">
          <w:pPr>
            <w:pStyle w:val="TOC2"/>
            <w:tabs>
              <w:tab w:val="right" w:leader="dot" w:pos="8261"/>
            </w:tabs>
            <w:rPr>
              <w:rFonts w:asciiTheme="minorHAnsi" w:eastAsiaTheme="minorEastAsia" w:hAnsiTheme="minorHAnsi"/>
              <w:noProof/>
              <w:sz w:val="22"/>
            </w:rPr>
          </w:pPr>
          <w:hyperlink w:anchor="_Toc97933010" w:history="1">
            <w:r w:rsidR="00F57684" w:rsidRPr="00477D47">
              <w:rPr>
                <w:rStyle w:val="Hyperlink"/>
                <w:noProof/>
              </w:rPr>
              <w:t>3.7 Perkiraan Biaya Skripsi</w:t>
            </w:r>
            <w:r w:rsidR="00F57684">
              <w:rPr>
                <w:noProof/>
                <w:webHidden/>
              </w:rPr>
              <w:tab/>
            </w:r>
            <w:r w:rsidR="00F57684">
              <w:rPr>
                <w:noProof/>
                <w:webHidden/>
              </w:rPr>
              <w:fldChar w:fldCharType="begin"/>
            </w:r>
            <w:r w:rsidR="00F57684">
              <w:rPr>
                <w:noProof/>
                <w:webHidden/>
              </w:rPr>
              <w:instrText xml:space="preserve"> PAGEREF _Toc97933010 \h </w:instrText>
            </w:r>
            <w:r w:rsidR="00F57684">
              <w:rPr>
                <w:noProof/>
                <w:webHidden/>
              </w:rPr>
            </w:r>
            <w:r w:rsidR="00F57684">
              <w:rPr>
                <w:noProof/>
                <w:webHidden/>
              </w:rPr>
              <w:fldChar w:fldCharType="separate"/>
            </w:r>
            <w:r w:rsidR="004306FC">
              <w:rPr>
                <w:noProof/>
                <w:webHidden/>
              </w:rPr>
              <w:t>6</w:t>
            </w:r>
            <w:r w:rsidR="00F57684">
              <w:rPr>
                <w:noProof/>
                <w:webHidden/>
              </w:rPr>
              <w:fldChar w:fldCharType="end"/>
            </w:r>
          </w:hyperlink>
        </w:p>
        <w:p w14:paraId="4A768B3A" w14:textId="77777777" w:rsidR="00F57684" w:rsidRDefault="000815CC">
          <w:pPr>
            <w:pStyle w:val="TOC1"/>
            <w:rPr>
              <w:rFonts w:asciiTheme="minorHAnsi" w:eastAsiaTheme="minorEastAsia" w:hAnsiTheme="minorHAnsi"/>
              <w:noProof/>
              <w:sz w:val="22"/>
            </w:rPr>
          </w:pPr>
          <w:hyperlink w:anchor="_Toc97933011" w:history="1">
            <w:r w:rsidR="00F57684" w:rsidRPr="00477D47">
              <w:rPr>
                <w:rStyle w:val="Hyperlink"/>
                <w:noProof/>
              </w:rPr>
              <w:t>DAFTAR PUSTAKA</w:t>
            </w:r>
            <w:r w:rsidR="00F57684">
              <w:rPr>
                <w:noProof/>
                <w:webHidden/>
              </w:rPr>
              <w:tab/>
            </w:r>
            <w:r w:rsidR="00F57684">
              <w:rPr>
                <w:noProof/>
                <w:webHidden/>
              </w:rPr>
              <w:fldChar w:fldCharType="begin"/>
            </w:r>
            <w:r w:rsidR="00F57684">
              <w:rPr>
                <w:noProof/>
                <w:webHidden/>
              </w:rPr>
              <w:instrText xml:space="preserve"> PAGEREF _Toc97933011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40C81E71" w14:textId="77777777" w:rsidR="00F57684" w:rsidRDefault="000815CC">
          <w:pPr>
            <w:pStyle w:val="TOC1"/>
            <w:rPr>
              <w:rFonts w:asciiTheme="minorHAnsi" w:eastAsiaTheme="minorEastAsia" w:hAnsiTheme="minorHAnsi"/>
              <w:noProof/>
              <w:sz w:val="22"/>
            </w:rPr>
          </w:pPr>
          <w:hyperlink w:anchor="_Toc97933012" w:history="1">
            <w:r w:rsidR="00F57684" w:rsidRPr="00477D47">
              <w:rPr>
                <w:rStyle w:val="Hyperlink"/>
                <w:noProof/>
              </w:rPr>
              <w:t>LAMPIRAN</w:t>
            </w:r>
            <w:r w:rsidR="00F57684">
              <w:rPr>
                <w:noProof/>
                <w:webHidden/>
              </w:rPr>
              <w:tab/>
            </w:r>
            <w:r w:rsidR="00F57684">
              <w:rPr>
                <w:noProof/>
                <w:webHidden/>
              </w:rPr>
              <w:fldChar w:fldCharType="begin"/>
            </w:r>
            <w:r w:rsidR="00F57684">
              <w:rPr>
                <w:noProof/>
                <w:webHidden/>
              </w:rPr>
              <w:instrText xml:space="preserve"> PAGEREF _Toc97933012 \h </w:instrText>
            </w:r>
            <w:r w:rsidR="00F57684">
              <w:rPr>
                <w:noProof/>
                <w:webHidden/>
              </w:rPr>
            </w:r>
            <w:r w:rsidR="00F57684">
              <w:rPr>
                <w:noProof/>
                <w:webHidden/>
              </w:rPr>
              <w:fldChar w:fldCharType="separate"/>
            </w:r>
            <w:r w:rsidR="004306FC">
              <w:rPr>
                <w:noProof/>
                <w:webHidden/>
              </w:rPr>
              <w:t>1</w:t>
            </w:r>
            <w:r w:rsidR="00F57684">
              <w:rPr>
                <w:noProof/>
                <w:webHidden/>
              </w:rPr>
              <w:fldChar w:fldCharType="end"/>
            </w:r>
          </w:hyperlink>
        </w:p>
        <w:p w14:paraId="7B70C0E7" w14:textId="4592499E" w:rsidR="0006001D" w:rsidRPr="0006001D" w:rsidRDefault="0006001D" w:rsidP="0006001D">
          <w:pPr>
            <w:rPr>
              <w:sz w:val="22"/>
            </w:rPr>
          </w:pPr>
          <w:r w:rsidRPr="0006001D">
            <w:rPr>
              <w:b/>
              <w:bCs/>
              <w:noProof/>
              <w:sz w:val="22"/>
            </w:rPr>
            <w:fldChar w:fldCharType="end"/>
          </w:r>
        </w:p>
      </w:sdtContent>
    </w:sdt>
    <w:p w14:paraId="3F34ACB9" w14:textId="77777777" w:rsidR="00CD1DD5" w:rsidRDefault="00CD1DD5" w:rsidP="00D51FDD">
      <w:pPr>
        <w:pStyle w:val="Heading1"/>
      </w:pPr>
    </w:p>
    <w:p w14:paraId="62D31B68" w14:textId="77777777" w:rsidR="00CD1DD5" w:rsidRDefault="00CD1DD5" w:rsidP="00D51FDD">
      <w:pPr>
        <w:pStyle w:val="Heading1"/>
      </w:pPr>
    </w:p>
    <w:p w14:paraId="57CF5BB1" w14:textId="77777777" w:rsidR="00CD1DD5" w:rsidRDefault="00CD1DD5" w:rsidP="00D51FDD">
      <w:pPr>
        <w:pStyle w:val="Heading1"/>
      </w:pPr>
    </w:p>
    <w:p w14:paraId="48FD7941" w14:textId="77777777" w:rsidR="00CD1DD5" w:rsidRDefault="00CD1DD5" w:rsidP="00D51FDD">
      <w:pPr>
        <w:pStyle w:val="Heading1"/>
      </w:pPr>
    </w:p>
    <w:p w14:paraId="3F21984B" w14:textId="77777777" w:rsidR="00CD1DD5" w:rsidRDefault="00CD1DD5" w:rsidP="00D51FDD">
      <w:pPr>
        <w:pStyle w:val="Heading1"/>
      </w:pPr>
    </w:p>
    <w:p w14:paraId="06DC3B62" w14:textId="77777777" w:rsidR="00CD1DD5" w:rsidRDefault="00CD1DD5" w:rsidP="00D51FDD">
      <w:pPr>
        <w:pStyle w:val="Heading1"/>
      </w:pPr>
    </w:p>
    <w:p w14:paraId="49DED2AD" w14:textId="77777777" w:rsidR="00CD1DD5" w:rsidRDefault="00CD1DD5" w:rsidP="00D51FDD">
      <w:pPr>
        <w:pStyle w:val="Heading1"/>
      </w:pPr>
    </w:p>
    <w:p w14:paraId="044519E8" w14:textId="77777777" w:rsidR="00CD1DD5" w:rsidRDefault="00CD1DD5" w:rsidP="00D51FDD">
      <w:pPr>
        <w:pStyle w:val="Heading1"/>
      </w:pPr>
    </w:p>
    <w:p w14:paraId="69FF91B3" w14:textId="77777777" w:rsidR="00CD1DD5" w:rsidRDefault="00CD1DD5" w:rsidP="00D51FDD">
      <w:pPr>
        <w:pStyle w:val="Heading1"/>
      </w:pPr>
    </w:p>
    <w:p w14:paraId="78D5C52A" w14:textId="77777777" w:rsidR="00CD1DD5" w:rsidRDefault="00CD1DD5" w:rsidP="004F0F50">
      <w:pPr>
        <w:pStyle w:val="Heading1"/>
        <w:jc w:val="left"/>
      </w:pPr>
    </w:p>
    <w:p w14:paraId="3BF9CCA7" w14:textId="77777777" w:rsidR="00CD1DD5" w:rsidRDefault="00CD1DD5" w:rsidP="00D51FDD">
      <w:pPr>
        <w:pStyle w:val="Heading1"/>
      </w:pPr>
    </w:p>
    <w:p w14:paraId="03B64F0A" w14:textId="77777777" w:rsidR="004F0F50" w:rsidRDefault="004F0F50" w:rsidP="00D51FDD">
      <w:pPr>
        <w:pStyle w:val="Heading1"/>
        <w:sectPr w:rsidR="004F0F50" w:rsidSect="00B73B55">
          <w:headerReference w:type="default" r:id="rId10"/>
          <w:footerReference w:type="default" r:id="rId11"/>
          <w:footerReference w:type="first" r:id="rId12"/>
          <w:pgSz w:w="12240" w:h="15840"/>
          <w:pgMar w:top="1701" w:right="1701" w:bottom="1701" w:left="2268" w:header="720" w:footer="720" w:gutter="0"/>
          <w:pgNumType w:fmt="lowerRoman" w:start="1"/>
          <w:cols w:space="720"/>
          <w:titlePg/>
          <w:docGrid w:linePitch="360"/>
        </w:sectPr>
      </w:pPr>
    </w:p>
    <w:p w14:paraId="3FB80084" w14:textId="5C60AC13" w:rsidR="00221DB2" w:rsidRDefault="00D51FDD" w:rsidP="00D51FDD">
      <w:pPr>
        <w:pStyle w:val="Heading1"/>
      </w:pPr>
      <w:bookmarkStart w:id="13" w:name="_Toc97932976"/>
      <w:r>
        <w:lastRenderedPageBreak/>
        <w:t>DAFTAR GAMBAR</w:t>
      </w:r>
      <w:bookmarkEnd w:id="12"/>
      <w:bookmarkEnd w:id="13"/>
    </w:p>
    <w:p w14:paraId="010BC3B0" w14:textId="52CB4E92" w:rsidR="00221DB2" w:rsidRDefault="00221DB2">
      <w:pPr>
        <w:rPr>
          <w:rFonts w:cs="Times New Roman"/>
          <w:b/>
          <w:bCs/>
          <w:sz w:val="28"/>
          <w:szCs w:val="28"/>
        </w:rPr>
      </w:pPr>
    </w:p>
    <w:bookmarkStart w:id="14" w:name="_Toc97932977" w:displacedByCustomXml="next"/>
    <w:bookmarkStart w:id="15" w:name="_Toc87255775" w:displacedByCustomXml="next"/>
    <w:sdt>
      <w:sdtPr>
        <w:rPr>
          <w:rFonts w:ascii="Times New Roman" w:eastAsiaTheme="minorHAnsi" w:hAnsi="Times New Roman" w:cstheme="minorBidi"/>
          <w:color w:val="auto"/>
          <w:sz w:val="24"/>
          <w:szCs w:val="22"/>
        </w:rPr>
        <w:id w:val="-253351956"/>
        <w:docPartObj>
          <w:docPartGallery w:val="Table of Contents"/>
          <w:docPartUnique/>
        </w:docPartObj>
      </w:sdtPr>
      <w:sdtEndPr/>
      <w:sdtContent>
        <w:p w14:paraId="130D55FE" w14:textId="70AF465E" w:rsidR="0016461A" w:rsidRDefault="0016461A">
          <w:pPr>
            <w:pStyle w:val="TOCHeading"/>
          </w:pPr>
        </w:p>
        <w:p w14:paraId="01A89EAF" w14:textId="77777777" w:rsidR="0016461A" w:rsidRDefault="000815CC">
          <w:pPr>
            <w:pStyle w:val="TOC1"/>
          </w:pPr>
          <w:sdt>
            <w:sdtPr>
              <w:rPr>
                <w:b/>
                <w:bCs/>
              </w:rPr>
              <w:id w:val="183865962"/>
              <w:temporary/>
              <w:showingPlcHdr/>
            </w:sdtPr>
            <w:sdtEndPr/>
            <w:sdtContent>
              <w:r w:rsidR="0016461A">
                <w:rPr>
                  <w:b/>
                  <w:bCs/>
                </w:rPr>
                <w:t>Type chapter title (level 1)</w:t>
              </w:r>
            </w:sdtContent>
          </w:sdt>
          <w:r w:rsidR="0016461A">
            <w:ptab w:relativeTo="margin" w:alignment="right" w:leader="dot"/>
          </w:r>
          <w:r w:rsidR="0016461A">
            <w:rPr>
              <w:b/>
              <w:bCs/>
            </w:rPr>
            <w:t>1</w:t>
          </w:r>
        </w:p>
        <w:p w14:paraId="3CDC55E6" w14:textId="77777777" w:rsidR="0016461A" w:rsidRDefault="000815CC">
          <w:pPr>
            <w:pStyle w:val="TOC2"/>
            <w:ind w:left="216"/>
          </w:pPr>
          <w:sdt>
            <w:sdtPr>
              <w:id w:val="1667506712"/>
              <w:temporary/>
              <w:showingPlcHdr/>
            </w:sdtPr>
            <w:sdtEndPr/>
            <w:sdtContent>
              <w:r w:rsidR="0016461A">
                <w:t>Type chapter title (level 2)</w:t>
              </w:r>
            </w:sdtContent>
          </w:sdt>
          <w:r w:rsidR="0016461A">
            <w:ptab w:relativeTo="margin" w:alignment="right" w:leader="dot"/>
          </w:r>
          <w:r w:rsidR="0016461A">
            <w:t>2</w:t>
          </w:r>
        </w:p>
        <w:p w14:paraId="6BD8267B" w14:textId="77777777" w:rsidR="0016461A" w:rsidRDefault="000815CC">
          <w:pPr>
            <w:pStyle w:val="TOC3"/>
            <w:ind w:left="446"/>
          </w:pPr>
          <w:sdt>
            <w:sdtPr>
              <w:id w:val="93059032"/>
              <w:temporary/>
              <w:showingPlcHdr/>
            </w:sdtPr>
            <w:sdtEndPr/>
            <w:sdtContent>
              <w:r w:rsidR="0016461A">
                <w:t>Type chapter title (level 3)</w:t>
              </w:r>
            </w:sdtContent>
          </w:sdt>
          <w:r w:rsidR="0016461A">
            <w:ptab w:relativeTo="margin" w:alignment="right" w:leader="dot"/>
          </w:r>
          <w:r w:rsidR="0016461A">
            <w:t>3</w:t>
          </w:r>
        </w:p>
        <w:p w14:paraId="5E491E63" w14:textId="77777777" w:rsidR="0016461A" w:rsidRDefault="000815CC">
          <w:pPr>
            <w:pStyle w:val="TOC1"/>
          </w:pPr>
          <w:sdt>
            <w:sdtPr>
              <w:rPr>
                <w:b/>
                <w:bCs/>
              </w:rPr>
              <w:id w:val="183865966"/>
              <w:temporary/>
              <w:showingPlcHdr/>
            </w:sdtPr>
            <w:sdtEndPr/>
            <w:sdtContent>
              <w:r w:rsidR="0016461A">
                <w:rPr>
                  <w:b/>
                  <w:bCs/>
                </w:rPr>
                <w:t>Type chapter title (level 1)</w:t>
              </w:r>
            </w:sdtContent>
          </w:sdt>
          <w:r w:rsidR="0016461A">
            <w:ptab w:relativeTo="margin" w:alignment="right" w:leader="dot"/>
          </w:r>
          <w:r w:rsidR="0016461A">
            <w:rPr>
              <w:b/>
              <w:bCs/>
            </w:rPr>
            <w:t>4</w:t>
          </w:r>
        </w:p>
        <w:p w14:paraId="361FB6C6" w14:textId="77777777" w:rsidR="0016461A" w:rsidRDefault="000815CC">
          <w:pPr>
            <w:pStyle w:val="TOC2"/>
            <w:ind w:left="216"/>
          </w:pPr>
          <w:sdt>
            <w:sdtPr>
              <w:id w:val="93059040"/>
              <w:temporary/>
              <w:showingPlcHdr/>
            </w:sdtPr>
            <w:sdtEndPr/>
            <w:sdtContent>
              <w:r w:rsidR="0016461A">
                <w:t>Type chapter title (level 2)</w:t>
              </w:r>
            </w:sdtContent>
          </w:sdt>
          <w:r w:rsidR="0016461A">
            <w:ptab w:relativeTo="margin" w:alignment="right" w:leader="dot"/>
          </w:r>
          <w:r w:rsidR="0016461A">
            <w:t>5</w:t>
          </w:r>
        </w:p>
        <w:p w14:paraId="79B3989A" w14:textId="640A484F" w:rsidR="0016461A" w:rsidRDefault="000815CC">
          <w:pPr>
            <w:pStyle w:val="TOC3"/>
            <w:ind w:left="446"/>
          </w:pPr>
          <w:sdt>
            <w:sdtPr>
              <w:id w:val="93059044"/>
              <w:temporary/>
              <w:showingPlcHdr/>
            </w:sdtPr>
            <w:sdtEndPr/>
            <w:sdtContent>
              <w:r w:rsidR="0016461A">
                <w:t>Type chapter title (level 3)</w:t>
              </w:r>
            </w:sdtContent>
          </w:sdt>
          <w:r w:rsidR="0016461A">
            <w:ptab w:relativeTo="margin" w:alignment="right" w:leader="dot"/>
          </w:r>
          <w:r w:rsidR="0016461A">
            <w:t>6</w:t>
          </w:r>
        </w:p>
      </w:sdtContent>
    </w:sdt>
    <w:p w14:paraId="6DC61511" w14:textId="77777777" w:rsidR="004306FC" w:rsidRDefault="004306FC" w:rsidP="00CD60C7">
      <w:pPr>
        <w:pStyle w:val="Heading1"/>
        <w:sectPr w:rsidR="004306FC" w:rsidSect="00B73B55">
          <w:pgSz w:w="12240" w:h="15840"/>
          <w:pgMar w:top="1701" w:right="1701" w:bottom="1701" w:left="2268" w:header="720" w:footer="720" w:gutter="0"/>
          <w:pgNumType w:fmt="lowerRoman" w:start="1"/>
          <w:cols w:space="720"/>
          <w:titlePg/>
          <w:docGrid w:linePitch="360"/>
        </w:sectPr>
      </w:pPr>
    </w:p>
    <w:p w14:paraId="5524BBA0" w14:textId="5C9225EE" w:rsidR="00CD60C7" w:rsidRDefault="00D51FDD" w:rsidP="00CD60C7">
      <w:pPr>
        <w:pStyle w:val="Heading1"/>
      </w:pPr>
      <w:r>
        <w:lastRenderedPageBreak/>
        <w:t>DAFTAR TABE</w:t>
      </w:r>
      <w:r w:rsidR="00D8691B">
        <w:t>L</w:t>
      </w:r>
      <w:bookmarkEnd w:id="15"/>
      <w:bookmarkEnd w:id="14"/>
    </w:p>
    <w:p w14:paraId="6B48F538" w14:textId="77777777" w:rsidR="00D512C8" w:rsidRDefault="00D512C8" w:rsidP="00D512C8"/>
    <w:p w14:paraId="01E5C940" w14:textId="77777777" w:rsidR="00D512C8" w:rsidRDefault="00D512C8" w:rsidP="00D512C8"/>
    <w:p w14:paraId="5A1ECEFA" w14:textId="77777777" w:rsidR="00D512C8" w:rsidRDefault="00D512C8" w:rsidP="00D512C8"/>
    <w:p w14:paraId="297891B4" w14:textId="77777777" w:rsidR="00D512C8" w:rsidRDefault="00D512C8" w:rsidP="00D512C8"/>
    <w:p w14:paraId="1F68D938" w14:textId="77777777" w:rsidR="00D512C8" w:rsidRDefault="00D512C8" w:rsidP="00D512C8"/>
    <w:p w14:paraId="0B7C4954" w14:textId="77777777" w:rsidR="00D512C8" w:rsidRDefault="00D512C8" w:rsidP="00D512C8"/>
    <w:p w14:paraId="7070C66D" w14:textId="77777777" w:rsidR="00D512C8" w:rsidRDefault="00D512C8" w:rsidP="00D512C8"/>
    <w:p w14:paraId="14479FEE" w14:textId="77777777" w:rsidR="00D512C8" w:rsidRDefault="00D512C8" w:rsidP="00D512C8"/>
    <w:p w14:paraId="17BC4286" w14:textId="77777777" w:rsidR="00D512C8" w:rsidRDefault="00D512C8" w:rsidP="00D512C8"/>
    <w:p w14:paraId="355FBA39" w14:textId="77777777" w:rsidR="00D512C8" w:rsidRDefault="00D512C8" w:rsidP="00D512C8"/>
    <w:p w14:paraId="7A00819B" w14:textId="77777777" w:rsidR="00D512C8" w:rsidRDefault="00D512C8" w:rsidP="00D512C8"/>
    <w:p w14:paraId="3E180A7A" w14:textId="77777777" w:rsidR="00D512C8" w:rsidRDefault="00D512C8" w:rsidP="00D512C8"/>
    <w:p w14:paraId="08BEEC68" w14:textId="77777777" w:rsidR="00D512C8" w:rsidRDefault="00D512C8" w:rsidP="00D512C8"/>
    <w:p w14:paraId="0F6D2E99" w14:textId="77777777" w:rsidR="00D512C8" w:rsidRDefault="00D512C8" w:rsidP="00D512C8"/>
    <w:p w14:paraId="4AA12B9A" w14:textId="77777777" w:rsidR="00D512C8" w:rsidRDefault="00D512C8" w:rsidP="00D512C8"/>
    <w:p w14:paraId="79E5E7B3" w14:textId="77777777" w:rsidR="00D512C8" w:rsidRDefault="00D512C8" w:rsidP="00D512C8"/>
    <w:p w14:paraId="2D739D98" w14:textId="77777777" w:rsidR="00D512C8" w:rsidRDefault="00D512C8" w:rsidP="00D512C8"/>
    <w:p w14:paraId="6C0F1038" w14:textId="77777777" w:rsidR="00D512C8" w:rsidRDefault="00D512C8" w:rsidP="00D512C8"/>
    <w:p w14:paraId="008BC846" w14:textId="77777777" w:rsidR="00D512C8" w:rsidRDefault="00D512C8" w:rsidP="00D512C8"/>
    <w:p w14:paraId="3DCA9AF2" w14:textId="77777777" w:rsidR="00D512C8" w:rsidRDefault="00D512C8" w:rsidP="00D512C8"/>
    <w:p w14:paraId="4130020D" w14:textId="77777777" w:rsidR="00D512C8" w:rsidRDefault="00D512C8" w:rsidP="00D512C8"/>
    <w:p w14:paraId="61323776" w14:textId="77777777" w:rsidR="00D512C8" w:rsidRDefault="00D512C8" w:rsidP="00D512C8"/>
    <w:p w14:paraId="7EAFCCED" w14:textId="77777777" w:rsidR="004F0F50" w:rsidRDefault="004F0F50" w:rsidP="00655C15">
      <w:pPr>
        <w:pStyle w:val="Heading1"/>
        <w:sectPr w:rsidR="004F0F50" w:rsidSect="00B73B55">
          <w:pgSz w:w="12240" w:h="15840"/>
          <w:pgMar w:top="1701" w:right="1701" w:bottom="1701" w:left="2268" w:header="720" w:footer="720" w:gutter="0"/>
          <w:pgNumType w:fmt="lowerRoman" w:start="1"/>
          <w:cols w:space="720"/>
          <w:titlePg/>
          <w:docGrid w:linePitch="360"/>
        </w:sectPr>
      </w:pPr>
    </w:p>
    <w:p w14:paraId="56CA77DF" w14:textId="0402E8F6" w:rsidR="00D512C8" w:rsidRDefault="00D512C8" w:rsidP="00655C15">
      <w:pPr>
        <w:pStyle w:val="Heading1"/>
      </w:pPr>
      <w:bookmarkStart w:id="16" w:name="_Toc97932978"/>
      <w:r w:rsidRPr="00655C15">
        <w:lastRenderedPageBreak/>
        <w:t>DAFTAR SIMBOL</w:t>
      </w:r>
      <w:bookmarkEnd w:id="16"/>
    </w:p>
    <w:p w14:paraId="4D791A7F" w14:textId="39FA52A1" w:rsidR="00655C15" w:rsidRDefault="00655C15" w:rsidP="00655C15"/>
    <w:p w14:paraId="5340BD48" w14:textId="1B093E42" w:rsidR="00655C15" w:rsidRDefault="00655C15" w:rsidP="00655C15"/>
    <w:p w14:paraId="4CA62E76" w14:textId="1E513F75" w:rsidR="00655C15" w:rsidRDefault="00655C15" w:rsidP="00655C15"/>
    <w:p w14:paraId="2DFC3622" w14:textId="7C4BBD27" w:rsidR="00655C15" w:rsidRDefault="00655C15" w:rsidP="00655C15"/>
    <w:p w14:paraId="00A48BA4" w14:textId="3799F1B3" w:rsidR="00655C15" w:rsidRDefault="00655C15" w:rsidP="00655C15"/>
    <w:p w14:paraId="27DA3406" w14:textId="335F5D32" w:rsidR="00655C15" w:rsidRDefault="00655C15" w:rsidP="00655C15"/>
    <w:p w14:paraId="6C872007" w14:textId="1B8F75DB" w:rsidR="00655C15" w:rsidRDefault="00655C15" w:rsidP="00655C15"/>
    <w:p w14:paraId="69A9219B" w14:textId="164FAC66" w:rsidR="00655C15" w:rsidRDefault="00655C15" w:rsidP="00655C15"/>
    <w:p w14:paraId="099572D7" w14:textId="09B306DA" w:rsidR="00655C15" w:rsidRDefault="00655C15" w:rsidP="00655C15"/>
    <w:p w14:paraId="0FCD5475" w14:textId="092C08DE" w:rsidR="00655C15" w:rsidRDefault="00655C15" w:rsidP="00655C15"/>
    <w:p w14:paraId="3C9A6531" w14:textId="77777777" w:rsidR="00A7736C" w:rsidRDefault="00A7736C" w:rsidP="00655C15">
      <w:pPr>
        <w:sectPr w:rsidR="00A7736C" w:rsidSect="00B73B55">
          <w:pgSz w:w="12240" w:h="15840"/>
          <w:pgMar w:top="1701" w:right="1701" w:bottom="1701" w:left="2268" w:header="720" w:footer="720" w:gutter="0"/>
          <w:pgNumType w:fmt="lowerRoman" w:start="1"/>
          <w:cols w:space="720"/>
          <w:titlePg/>
          <w:docGrid w:linePitch="360"/>
        </w:sectPr>
      </w:pPr>
    </w:p>
    <w:p w14:paraId="777E7CAD" w14:textId="246981EE" w:rsidR="00D57CB3" w:rsidRDefault="004F0F50" w:rsidP="009D4CB6">
      <w:pPr>
        <w:tabs>
          <w:tab w:val="left" w:pos="3628"/>
        </w:tabs>
        <w:spacing w:line="480" w:lineRule="auto"/>
        <w:rPr>
          <w:rFonts w:cs="Times New Roman"/>
          <w:b/>
          <w:bCs/>
          <w:sz w:val="28"/>
          <w:szCs w:val="28"/>
        </w:rPr>
      </w:pPr>
      <w:r>
        <w:lastRenderedPageBreak/>
        <w:tab/>
      </w:r>
      <w:bookmarkStart w:id="17" w:name="_Toc87255777"/>
      <w:r w:rsidR="00D57CB3">
        <w:rPr>
          <w:rFonts w:cs="Times New Roman"/>
          <w:b/>
          <w:bCs/>
          <w:sz w:val="28"/>
          <w:szCs w:val="28"/>
        </w:rPr>
        <w:t>BAB I</w:t>
      </w:r>
    </w:p>
    <w:p w14:paraId="3CD02CDC" w14:textId="179E4946" w:rsidR="00D57CB3" w:rsidRPr="006324D4" w:rsidRDefault="00D57CB3" w:rsidP="009D4CB6">
      <w:pPr>
        <w:spacing w:line="480" w:lineRule="auto"/>
        <w:jc w:val="center"/>
        <w:rPr>
          <w:rFonts w:cs="Times New Roman"/>
          <w:b/>
          <w:bCs/>
          <w:sz w:val="28"/>
          <w:szCs w:val="28"/>
        </w:rPr>
      </w:pPr>
      <w:r>
        <w:rPr>
          <w:rFonts w:cs="Times New Roman"/>
          <w:b/>
          <w:bCs/>
          <w:sz w:val="28"/>
          <w:szCs w:val="28"/>
        </w:rPr>
        <w:t>PENDAHULUAN</w:t>
      </w:r>
      <w:r w:rsidR="006324D4">
        <w:rPr>
          <w:rFonts w:cs="Times New Roman"/>
          <w:b/>
          <w:bCs/>
          <w:sz w:val="28"/>
          <w:szCs w:val="28"/>
        </w:rPr>
        <w:br/>
      </w:r>
      <w:r w:rsidRPr="00C63639">
        <w:rPr>
          <w:color w:val="FFFFFF" w:themeColor="background1"/>
        </w:rPr>
        <w:t>BAB I PENDAHULUAN</w:t>
      </w:r>
    </w:p>
    <w:p w14:paraId="4273A3A9" w14:textId="3BFFB0A5" w:rsidR="005A5CF2" w:rsidRDefault="006A5ADA" w:rsidP="009D4CB6">
      <w:pPr>
        <w:pStyle w:val="Heading2"/>
        <w:spacing w:line="480" w:lineRule="auto"/>
      </w:pPr>
      <w:bookmarkStart w:id="18" w:name="_Toc97932979"/>
      <w:r w:rsidRPr="004124DB">
        <w:t xml:space="preserve">1.1 </w:t>
      </w:r>
      <w:r w:rsidR="00B64A8A" w:rsidRPr="004124DB">
        <w:t>Latar Belakang</w:t>
      </w:r>
      <w:bookmarkEnd w:id="17"/>
      <w:bookmarkEnd w:id="18"/>
    </w:p>
    <w:p w14:paraId="2426F1DE" w14:textId="77777777" w:rsidR="0065054A" w:rsidRDefault="00534832" w:rsidP="009D4CB6">
      <w:pPr>
        <w:pStyle w:val="BodyText"/>
        <w:spacing w:line="480" w:lineRule="auto"/>
        <w:ind w:right="44" w:firstLine="567"/>
        <w:jc w:val="both"/>
      </w:pPr>
      <w: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w:t>
      </w:r>
      <w:r w:rsidR="00F6334B">
        <w:t xml:space="preserve"> </w:t>
      </w:r>
      <w:r w:rsidR="00AE346D">
        <w:t>(</w:t>
      </w:r>
      <w:r w:rsidR="0040375D">
        <w:t>Mendrofa</w:t>
      </w:r>
      <w:r w:rsidR="00E560D0">
        <w:t xml:space="preserve"> &amp;</w:t>
      </w:r>
      <w:r w:rsidR="0040375D">
        <w:t xml:space="preserve"> Kholiq,</w:t>
      </w:r>
      <w:r w:rsidR="00AE346D">
        <w:t xml:space="preserve"> 2021)</w:t>
      </w:r>
      <w:r w:rsidR="00EA5CAF">
        <w:t xml:space="preserve">. </w:t>
      </w:r>
    </w:p>
    <w:p w14:paraId="4028E8A6" w14:textId="05199816" w:rsidR="001A2670" w:rsidRDefault="005776ED" w:rsidP="009D4CB6">
      <w:pPr>
        <w:pStyle w:val="BodyText"/>
        <w:spacing w:line="480" w:lineRule="auto"/>
        <w:ind w:right="44" w:firstLine="567"/>
        <w:jc w:val="both"/>
      </w:pPr>
      <w:r>
        <w:t>Rukun tetangga (</w:t>
      </w:r>
      <w:r w:rsidR="00BD659E">
        <w:t>RT</w:t>
      </w:r>
      <w:r>
        <w:t>)</w:t>
      </w:r>
      <w:r w:rsidR="00EA5CAF">
        <w:t xml:space="preserve"> memiliki peran penting dalam memelihara dan melestarikan nilai-nilai kehidupan masyarakat yang berdasarkan gotong royong dan kekeluargaan, meningkatkan kelancaran pelaksanaan tugas pemerintah desa atau kelurahan dalam pembangunan dan kemasyarakatan serta memberdayakan seluruh potensi swadaya masyarakat dan usaha meningkatkan kesejahteraan masy</w:t>
      </w:r>
      <w:r w:rsidR="001A2670">
        <w:t>arakat</w:t>
      </w:r>
      <w:r w:rsidR="00762FA0">
        <w:t>. Oleh karena itu RT</w:t>
      </w:r>
      <w:r w:rsidR="00EA5CAF">
        <w:t xml:space="preserve"> harus dapat memberikan layanan yang baik bagi warganya sehingga tercipta lingkungan masyarakat yang kond</w:t>
      </w:r>
      <w:r w:rsidR="00762FA0">
        <w:t>usif</w:t>
      </w:r>
      <w:r w:rsidR="00534832">
        <w:t xml:space="preserve"> </w:t>
      </w:r>
      <w:r w:rsidR="00762FA0">
        <w:t xml:space="preserve">. </w:t>
      </w:r>
    </w:p>
    <w:p w14:paraId="76C20D87" w14:textId="6CEA16D1" w:rsidR="00DA5AA8" w:rsidRDefault="00762FA0" w:rsidP="009D4CB6">
      <w:pPr>
        <w:pStyle w:val="BodyText"/>
        <w:spacing w:line="480" w:lineRule="auto"/>
        <w:ind w:right="44" w:firstLine="567"/>
        <w:jc w:val="both"/>
      </w:pPr>
      <w:r>
        <w:t>Kendala yang dialami RT</w:t>
      </w:r>
      <w:r w:rsidR="00534832">
        <w:t xml:space="preserve"> dalam </w:t>
      </w:r>
      <w:r w:rsidR="00EA5CAF">
        <w:t xml:space="preserve">menjalankan tugasnya berbenturan dengan haknya sebagai personal dan kepala keluarga yang harus mencari nafkah bagi keluarganya sehingga layanan pada masyarakat hanya dapat diberikan pada saat sore </w:t>
      </w:r>
      <w:r w:rsidR="00EA5CAF">
        <w:lastRenderedPageBreak/>
        <w:t xml:space="preserve">hari atau hari libur, padahal kebutuhan layanan masyarakat dapat terjadi kapan saja. Dari sisi warga, hal tersebut membawa dampak yang cukup signifikan, masyarakat kurang mendapat informasi dan pengajuan layanan terganggu dan penyaluran aspirasi warga juga kurang dapat terwadai, sedangkan dari sisi </w:t>
      </w:r>
      <w:r>
        <w:t>pengurus RT</w:t>
      </w:r>
      <w:r w:rsidR="00EA5CAF">
        <w:t xml:space="preserve"> juga memberi dampak yang buruk</w:t>
      </w:r>
      <w:r w:rsidR="00534832">
        <w:t xml:space="preserve"> </w:t>
      </w:r>
      <w:r w:rsidR="00BD659E">
        <w:t xml:space="preserve">. </w:t>
      </w:r>
      <w:r w:rsidR="0009491C">
        <w:t xml:space="preserve"> </w:t>
      </w:r>
      <w:r w:rsidR="00EA5CAF">
        <w:t xml:space="preserve">Dengan adanya perkembangan teknologi hal tersebut dapat diatasi dengan membangun sistem informasi berbasis web yang mampu memberikan informasi </w:t>
      </w:r>
      <w:r>
        <w:t>serta pelayana</w:t>
      </w:r>
      <w:r w:rsidR="00534832">
        <w:t>n surat pengantar dari ketua RT 028</w:t>
      </w:r>
      <w:r w:rsidR="00EA5CAF">
        <w:t xml:space="preserve"> Melalui sistem ini warga maupun </w:t>
      </w:r>
      <w:r w:rsidR="00BD659E">
        <w:t>RT</w:t>
      </w:r>
      <w:r w:rsidR="005776ED">
        <w:t xml:space="preserve"> 028</w:t>
      </w:r>
      <w:r w:rsidR="00EA5CAF">
        <w:t xml:space="preserve"> dapat mengakses sistem melalui ko</w:t>
      </w:r>
      <w:r>
        <w:t xml:space="preserve">mputer maupun perangkat </w:t>
      </w:r>
      <w:r w:rsidRPr="00762FA0">
        <w:rPr>
          <w:i/>
        </w:rPr>
        <w:t>mobile</w:t>
      </w:r>
      <w:r w:rsidR="00EA5CAF">
        <w:t xml:space="preserve"> untuk pengajuan layanan. Dengan sistem ini pula </w:t>
      </w:r>
      <w:r w:rsidR="005776ED">
        <w:t xml:space="preserve">ketua </w:t>
      </w:r>
      <w:r w:rsidR="00BD659E">
        <w:t>RT</w:t>
      </w:r>
      <w:r w:rsidR="005776ED">
        <w:t xml:space="preserve"> 028</w:t>
      </w:r>
      <w:r w:rsidR="00EA5CAF">
        <w:t xml:space="preserve"> dapat memberikan layanan pada warga dengan tidak berbatas waktu maupun tempat sehingga pelayanan akan lebih optimal</w:t>
      </w:r>
      <w:r w:rsidR="00534832">
        <w:t xml:space="preserve"> </w:t>
      </w:r>
      <w:r w:rsidR="00EA5CAF">
        <w:t>.</w:t>
      </w:r>
    </w:p>
    <w:p w14:paraId="02191D4D" w14:textId="73EF99A0" w:rsidR="00A96E60" w:rsidRPr="00A96E60" w:rsidRDefault="004565B9" w:rsidP="009D4CB6">
      <w:pPr>
        <w:spacing w:line="480" w:lineRule="auto"/>
        <w:ind w:right="44" w:firstLine="567"/>
        <w:jc w:val="both"/>
      </w:pPr>
      <w:r w:rsidRPr="00EA5CAF">
        <w:rPr>
          <w:rFonts w:eastAsia="Times New Roman" w:cs="Times New Roman"/>
        </w:rPr>
        <w:t>Berdasarkan permasalahan tersebut, maka penelitian ini bermaksud membuat suatu</w:t>
      </w:r>
      <w:r w:rsidR="00547439" w:rsidRPr="00EA5CAF">
        <w:rPr>
          <w:rFonts w:eastAsia="Times New Roman" w:cs="Times New Roman"/>
        </w:rPr>
        <w:t xml:space="preserve"> sistem</w:t>
      </w:r>
      <w:r w:rsidRPr="00EA5CAF">
        <w:rPr>
          <w:rFonts w:eastAsia="Times New Roman" w:cs="Times New Roman"/>
        </w:rPr>
        <w:t xml:space="preserve"> </w:t>
      </w:r>
      <w:r w:rsidR="00547439" w:rsidRPr="00EA5CAF">
        <w:rPr>
          <w:rFonts w:eastAsia="Times New Roman" w:cs="Times New Roman"/>
        </w:rPr>
        <w:t>aplikasi</w:t>
      </w:r>
      <w:r w:rsidRPr="00EA5CAF">
        <w:rPr>
          <w:rFonts w:eastAsia="Times New Roman" w:cs="Times New Roman"/>
        </w:rPr>
        <w:t xml:space="preserve"> </w:t>
      </w:r>
      <w:r w:rsidR="00762FA0">
        <w:rPr>
          <w:rFonts w:eastAsia="Times New Roman" w:cs="Times New Roman"/>
        </w:rPr>
        <w:t>RT</w:t>
      </w:r>
      <w:r w:rsidR="005776ED">
        <w:rPr>
          <w:rFonts w:eastAsia="Times New Roman" w:cs="Times New Roman"/>
        </w:rPr>
        <w:t xml:space="preserve"> 028</w:t>
      </w:r>
      <w:r w:rsidR="00762FA0">
        <w:rPr>
          <w:rFonts w:eastAsia="Times New Roman" w:cs="Times New Roman"/>
        </w:rPr>
        <w:t xml:space="preserve"> Online </w:t>
      </w:r>
      <w:r w:rsidRPr="00EA5CAF">
        <w:rPr>
          <w:rFonts w:eastAsia="Times New Roman" w:cs="Times New Roman"/>
        </w:rPr>
        <w:t xml:space="preserve">yang diharapkan dapat mempermudah dalam </w:t>
      </w:r>
      <w:r w:rsidR="00BD659E">
        <w:rPr>
          <w:rFonts w:eastAsia="Times New Roman" w:cs="Times New Roman"/>
        </w:rPr>
        <w:t>pelyana</w:t>
      </w:r>
      <w:r w:rsidRPr="00EA5CAF">
        <w:rPr>
          <w:rFonts w:eastAsia="Times New Roman" w:cs="Times New Roman"/>
        </w:rPr>
        <w:t xml:space="preserve"> </w:t>
      </w:r>
      <w:r w:rsidR="00C95A26" w:rsidRPr="00EA5CAF">
        <w:rPr>
          <w:rFonts w:eastAsia="Times New Roman" w:cs="Times New Roman"/>
        </w:rPr>
        <w:t>administratif</w:t>
      </w:r>
      <w:r w:rsidR="00BD659E">
        <w:rPr>
          <w:rFonts w:eastAsia="Times New Roman" w:cs="Times New Roman"/>
        </w:rPr>
        <w:t xml:space="preserve"> RT</w:t>
      </w:r>
      <w:r>
        <w:t xml:space="preserve"> dengan </w:t>
      </w:r>
      <w:r w:rsidRPr="00126831">
        <w:rPr>
          <w:szCs w:val="24"/>
        </w:rPr>
        <w:t>judul “</w:t>
      </w:r>
      <w:r w:rsidR="00A96E60" w:rsidRPr="00A96E60">
        <w:rPr>
          <w:b/>
        </w:rPr>
        <w:t>IMPLEMENTASI SISTEM APLIKASI RUKUN TETANGGA ONLINE SEBAGAI SOLUSI OPTIMALISASI LAYANAN KEPADA MASYARAKAT</w:t>
      </w:r>
      <w:r w:rsidRPr="00126831">
        <w:rPr>
          <w:szCs w:val="24"/>
        </w:rPr>
        <w:t>”.</w:t>
      </w:r>
    </w:p>
    <w:p w14:paraId="016D323B" w14:textId="3C59F1AB" w:rsidR="00B64A8A" w:rsidRDefault="004124DB" w:rsidP="009D4CB6">
      <w:pPr>
        <w:pStyle w:val="Heading2"/>
        <w:spacing w:line="480" w:lineRule="auto"/>
      </w:pPr>
      <w:bookmarkStart w:id="19" w:name="_Toc87255778"/>
      <w:bookmarkStart w:id="20" w:name="_Toc97932980"/>
      <w:r>
        <w:t xml:space="preserve">1.2 </w:t>
      </w:r>
      <w:r w:rsidR="00B64A8A">
        <w:t>Rumusan Masalah</w:t>
      </w:r>
      <w:bookmarkEnd w:id="19"/>
      <w:bookmarkEnd w:id="20"/>
    </w:p>
    <w:p w14:paraId="14E2597A" w14:textId="573468C3" w:rsidR="00F11CDE" w:rsidRDefault="00B600D3" w:rsidP="009D4CB6">
      <w:pPr>
        <w:pStyle w:val="ListParagraph"/>
        <w:spacing w:line="480" w:lineRule="auto"/>
        <w:ind w:left="42" w:firstLine="318"/>
        <w:jc w:val="both"/>
      </w:pPr>
      <w:r>
        <w:t>R</w:t>
      </w:r>
      <w:r w:rsidR="00574634">
        <w:t xml:space="preserve">umusan masalah </w:t>
      </w:r>
      <w:r>
        <w:t xml:space="preserve">sesuai </w:t>
      </w:r>
      <w:r w:rsidR="00AA7014">
        <w:t xml:space="preserve">uraian </w:t>
      </w:r>
      <w:r>
        <w:t xml:space="preserve">latar belakang yang </w:t>
      </w:r>
      <w:r w:rsidR="00574634">
        <w:t xml:space="preserve">berkaitan dengan penelitian ini </w:t>
      </w:r>
      <w:r w:rsidR="00F11CDE">
        <w:t xml:space="preserve">yaitu </w:t>
      </w:r>
      <w:r w:rsidR="00E61E88">
        <w:t>:</w:t>
      </w:r>
    </w:p>
    <w:p w14:paraId="4AC67C98" w14:textId="76748153" w:rsidR="00CD1DD5" w:rsidRPr="009D4CB6" w:rsidRDefault="00A96E60" w:rsidP="009D4CB6">
      <w:pPr>
        <w:pStyle w:val="ListParagraph"/>
        <w:spacing w:line="480" w:lineRule="auto"/>
        <w:ind w:left="42" w:firstLine="525"/>
        <w:jc w:val="both"/>
        <w:rPr>
          <w:i/>
          <w:iCs/>
        </w:rPr>
      </w:pPr>
      <w:r>
        <w:rPr>
          <w:i/>
          <w:iCs/>
        </w:rPr>
        <w:lastRenderedPageBreak/>
        <w:t>Bagaimana mengimplementasikan sistem aplikasi rukun tetangga sehingga mempermudah ketua rukun tetangga (RT)</w:t>
      </w:r>
      <w:r w:rsidR="00AE346D">
        <w:rPr>
          <w:i/>
          <w:iCs/>
        </w:rPr>
        <w:t xml:space="preserve"> 028</w:t>
      </w:r>
      <w:r>
        <w:rPr>
          <w:i/>
          <w:iCs/>
        </w:rPr>
        <w:t xml:space="preserve"> maupun masyarakat dalam mengurus pelayanan administrasi masyarakat ? </w:t>
      </w:r>
    </w:p>
    <w:p w14:paraId="74773934" w14:textId="465980CA" w:rsidR="00B64A8A" w:rsidRDefault="006A5ADA" w:rsidP="009D4CB6">
      <w:pPr>
        <w:pStyle w:val="Heading2"/>
        <w:spacing w:line="480" w:lineRule="auto"/>
      </w:pPr>
      <w:bookmarkStart w:id="21" w:name="_Toc87255779"/>
      <w:bookmarkStart w:id="22" w:name="_Toc97932981"/>
      <w:r>
        <w:t>1.</w:t>
      </w:r>
      <w:r w:rsidR="004124DB">
        <w:t>3</w:t>
      </w:r>
      <w:r>
        <w:t xml:space="preserve"> </w:t>
      </w:r>
      <w:r w:rsidR="00B64A8A">
        <w:t>Batasan Masalah</w:t>
      </w:r>
      <w:bookmarkEnd w:id="21"/>
      <w:bookmarkEnd w:id="22"/>
    </w:p>
    <w:p w14:paraId="34BD7309" w14:textId="6E7EC9DD" w:rsidR="00C95A26" w:rsidRDefault="00C95A26" w:rsidP="009D4CB6">
      <w:pPr>
        <w:pStyle w:val="ListParagraph"/>
        <w:spacing w:line="480" w:lineRule="auto"/>
        <w:ind w:left="0" w:firstLine="360"/>
        <w:jc w:val="both"/>
      </w:pPr>
      <w:r>
        <w:t xml:space="preserve">Untuk menjaga pelaksanaan penelitian dapat </w:t>
      </w:r>
      <w:r w:rsidR="00C840BE">
        <w:t>focus menjawab permasalahan maka lingkup permasalahan dapat dirumuskan sebagai berikut :</w:t>
      </w:r>
    </w:p>
    <w:p w14:paraId="403F6954" w14:textId="77777777" w:rsidR="00A96E60" w:rsidRDefault="00A96E60" w:rsidP="009D4CB6">
      <w:pPr>
        <w:pStyle w:val="ListParagraph"/>
        <w:numPr>
          <w:ilvl w:val="0"/>
          <w:numId w:val="10"/>
        </w:numPr>
        <w:spacing w:line="480" w:lineRule="auto"/>
        <w:jc w:val="both"/>
      </w:pPr>
      <w:r>
        <w:t>Aplikasi sistem Rukun Tetangga di bangun berbasis web.</w:t>
      </w:r>
    </w:p>
    <w:p w14:paraId="1AF51C66" w14:textId="388EE347" w:rsidR="00A96E60" w:rsidRDefault="00A96E60" w:rsidP="009D4CB6">
      <w:pPr>
        <w:pStyle w:val="ListParagraph"/>
        <w:numPr>
          <w:ilvl w:val="0"/>
          <w:numId w:val="10"/>
        </w:numPr>
        <w:spacing w:line="480" w:lineRule="auto"/>
        <w:jc w:val="both"/>
      </w:pPr>
      <w:r>
        <w:t>Lingkup perizinan meliputi pelayanan Administrasi Rukun Tetangga.</w:t>
      </w:r>
      <w:bookmarkStart w:id="23" w:name="_Toc87255780"/>
    </w:p>
    <w:p w14:paraId="57809ABA" w14:textId="0E1955A4" w:rsidR="00733BC9" w:rsidRDefault="00733BC9" w:rsidP="009D4CB6">
      <w:pPr>
        <w:pStyle w:val="ListParagraph"/>
        <w:numPr>
          <w:ilvl w:val="0"/>
          <w:numId w:val="10"/>
        </w:numPr>
        <w:spacing w:line="480" w:lineRule="auto"/>
        <w:jc w:val="both"/>
      </w:pPr>
      <w:r>
        <w:t xml:space="preserve">Menggunakan bahasa pemrograman PHP dan </w:t>
      </w:r>
      <w:r w:rsidR="00E1476C">
        <w:t xml:space="preserve">di tunjang oleh HTML dan CSS serta menggunakan </w:t>
      </w:r>
      <w:r>
        <w:t>DBMS MySQL</w:t>
      </w:r>
      <w:r w:rsidR="00024464">
        <w:t>.</w:t>
      </w:r>
    </w:p>
    <w:p w14:paraId="50100451" w14:textId="656B356E" w:rsidR="00733BC9" w:rsidRDefault="00733BC9" w:rsidP="009D4CB6">
      <w:pPr>
        <w:pStyle w:val="ListParagraph"/>
        <w:numPr>
          <w:ilvl w:val="0"/>
          <w:numId w:val="10"/>
        </w:numPr>
        <w:spacing w:line="480" w:lineRule="auto"/>
        <w:jc w:val="both"/>
      </w:pPr>
      <w:r>
        <w:t>Yang  bisa mengakses aplikasi hanya Ketua RT dan Warga Masyarakan RT…</w:t>
      </w:r>
    </w:p>
    <w:p w14:paraId="4F47932E" w14:textId="10469390" w:rsidR="00024464" w:rsidRDefault="00024464" w:rsidP="009D4CB6">
      <w:pPr>
        <w:pStyle w:val="ListParagraph"/>
        <w:numPr>
          <w:ilvl w:val="0"/>
          <w:numId w:val="10"/>
        </w:numPr>
        <w:spacing w:line="480" w:lineRule="auto"/>
        <w:jc w:val="both"/>
      </w:pPr>
      <w:r>
        <w:t xml:space="preserve">Daur hidup pengembangan sistem menggunakan </w:t>
      </w:r>
      <w:r w:rsidRPr="00024464">
        <w:rPr>
          <w:i/>
        </w:rPr>
        <w:t>Waterfall</w:t>
      </w:r>
      <w:r>
        <w:t xml:space="preserve"> model.</w:t>
      </w:r>
    </w:p>
    <w:p w14:paraId="3DF3E871" w14:textId="30B77887" w:rsidR="00B64A8A" w:rsidRDefault="006A5ADA" w:rsidP="009D4CB6">
      <w:pPr>
        <w:pStyle w:val="Heading2"/>
        <w:spacing w:line="480" w:lineRule="auto"/>
      </w:pPr>
      <w:bookmarkStart w:id="24" w:name="_Toc97932982"/>
      <w:r>
        <w:t>1.</w:t>
      </w:r>
      <w:r w:rsidR="004124DB">
        <w:t>4</w:t>
      </w:r>
      <w:r>
        <w:t xml:space="preserve"> </w:t>
      </w:r>
      <w:r w:rsidR="00B64A8A">
        <w:t>Tujuan Penelitian</w:t>
      </w:r>
      <w:bookmarkEnd w:id="23"/>
      <w:bookmarkEnd w:id="24"/>
    </w:p>
    <w:p w14:paraId="4ECD7E54" w14:textId="6DA64B5E" w:rsidR="00A96E60" w:rsidRDefault="00A96E60" w:rsidP="009D4CB6">
      <w:pPr>
        <w:pStyle w:val="ListParagraph"/>
        <w:spacing w:line="480" w:lineRule="auto"/>
        <w:ind w:left="0" w:firstLine="360"/>
        <w:jc w:val="both"/>
      </w:pPr>
      <w:bookmarkStart w:id="25" w:name="_Toc87255781"/>
      <w:r>
        <w:t>Tujuan dari penelitian ini adalah merancang bangun implementasi sistem aplikasi rukun tetangga (RT)</w:t>
      </w:r>
      <w:r w:rsidR="00685ADF">
        <w:t xml:space="preserve"> 028 Kelurahan Karang Anyar</w:t>
      </w:r>
      <w:r>
        <w:t xml:space="preserve"> , sehingga diharapkan setelah aplikasi diimplementasikan dapat mempercepat dan mempe</w:t>
      </w:r>
      <w:r w:rsidR="00685ADF">
        <w:t>rmudah ketua rukun tetangga (RT) 028 Kelurahan Karang Anyar</w:t>
      </w:r>
      <w:r>
        <w:t xml:space="preserve"> dan masyarakat dalam mengurus proses pelayanan administrasi</w:t>
      </w:r>
      <w:r w:rsidR="00024464">
        <w:t>.</w:t>
      </w:r>
      <w:r>
        <w:t xml:space="preserve"> </w:t>
      </w:r>
    </w:p>
    <w:p w14:paraId="2FF1251A" w14:textId="16C55A55" w:rsidR="00B64A8A" w:rsidRDefault="006A5ADA" w:rsidP="009D4CB6">
      <w:pPr>
        <w:pStyle w:val="Heading2"/>
        <w:spacing w:line="480" w:lineRule="auto"/>
      </w:pPr>
      <w:bookmarkStart w:id="26" w:name="_Toc97932983"/>
      <w:r>
        <w:t>1.</w:t>
      </w:r>
      <w:r w:rsidR="004124DB">
        <w:t>5</w:t>
      </w:r>
      <w:r>
        <w:t xml:space="preserve"> </w:t>
      </w:r>
      <w:r w:rsidR="00B64A8A">
        <w:t>Manfaat Penelitian</w:t>
      </w:r>
      <w:bookmarkEnd w:id="25"/>
      <w:bookmarkEnd w:id="26"/>
    </w:p>
    <w:p w14:paraId="1BF709B2" w14:textId="77777777" w:rsidR="00A96E60" w:rsidRDefault="00A96E60" w:rsidP="009D4CB6">
      <w:pPr>
        <w:pStyle w:val="ListParagraph"/>
        <w:numPr>
          <w:ilvl w:val="0"/>
          <w:numId w:val="3"/>
        </w:numPr>
        <w:spacing w:line="480" w:lineRule="auto"/>
        <w:jc w:val="both"/>
      </w:pPr>
      <w:r>
        <w:t xml:space="preserve">Bagi Penulis </w:t>
      </w:r>
    </w:p>
    <w:p w14:paraId="6F3BB03A" w14:textId="77777777" w:rsidR="00A96E60" w:rsidRDefault="00A96E60" w:rsidP="009D4CB6">
      <w:pPr>
        <w:pStyle w:val="ListParagraph"/>
        <w:numPr>
          <w:ilvl w:val="0"/>
          <w:numId w:val="4"/>
        </w:numPr>
        <w:spacing w:line="480" w:lineRule="auto"/>
        <w:ind w:left="1134"/>
        <w:jc w:val="both"/>
      </w:pPr>
      <w:r>
        <w:lastRenderedPageBreak/>
        <w:t>Untuk memenuhi salah satu syarat dalam memperoleh gelar strata satu Jurusan Teknologi Informasi Prodi Teknik Informatika Multimedia Politeknik Negeri Samarinda.</w:t>
      </w:r>
    </w:p>
    <w:p w14:paraId="5FE4949C" w14:textId="77777777" w:rsidR="00A96E60" w:rsidRDefault="00A96E60" w:rsidP="009D4CB6">
      <w:pPr>
        <w:pStyle w:val="ListParagraph"/>
        <w:numPr>
          <w:ilvl w:val="0"/>
          <w:numId w:val="4"/>
        </w:numPr>
        <w:spacing w:line="480" w:lineRule="auto"/>
        <w:ind w:left="1134"/>
        <w:jc w:val="both"/>
      </w:pPr>
      <w:r>
        <w:t>Menambah wawasan penulis tentang sistem informasi serta memperdalam ilmu yang telah penulis dapatkan selama masa perkuliahan, khususnya dalam ruang lingkup implementasikan sistem Rukun Tetangga sistem berbasis website.</w:t>
      </w:r>
    </w:p>
    <w:p w14:paraId="5F26021B" w14:textId="35E25DC7" w:rsidR="00A96E60" w:rsidRDefault="00A96E60" w:rsidP="009D4CB6">
      <w:pPr>
        <w:pStyle w:val="ListParagraph"/>
        <w:numPr>
          <w:ilvl w:val="0"/>
          <w:numId w:val="3"/>
        </w:numPr>
        <w:spacing w:line="480" w:lineRule="auto"/>
        <w:jc w:val="both"/>
      </w:pPr>
      <w:r>
        <w:t xml:space="preserve">Bagi </w:t>
      </w:r>
      <w:r w:rsidR="00685ADF">
        <w:t xml:space="preserve">Ketua </w:t>
      </w:r>
      <w:r>
        <w:t>Rukun Tetangga</w:t>
      </w:r>
      <w:r w:rsidR="00685ADF">
        <w:t xml:space="preserve"> (RT)</w:t>
      </w:r>
    </w:p>
    <w:p w14:paraId="502BB30E" w14:textId="77777777" w:rsidR="00A96E60" w:rsidRDefault="00A96E60" w:rsidP="009D4CB6">
      <w:pPr>
        <w:pStyle w:val="ListParagraph"/>
        <w:numPr>
          <w:ilvl w:val="0"/>
          <w:numId w:val="5"/>
        </w:numPr>
        <w:spacing w:line="480" w:lineRule="auto"/>
        <w:ind w:left="1134"/>
        <w:jc w:val="both"/>
      </w:pPr>
      <w:r>
        <w:t>Dengan penelitian ini, Ketua RT dengan mudah dan cepat dalam mengurus pelayanan administrasi masyarakat.</w:t>
      </w:r>
    </w:p>
    <w:p w14:paraId="08291214" w14:textId="2D24A03D" w:rsidR="005C6C4F" w:rsidRDefault="00A96E60" w:rsidP="009D4CB6">
      <w:pPr>
        <w:pStyle w:val="ListParagraph"/>
        <w:numPr>
          <w:ilvl w:val="0"/>
          <w:numId w:val="5"/>
        </w:numPr>
        <w:spacing w:line="480" w:lineRule="auto"/>
        <w:ind w:left="1134"/>
        <w:jc w:val="both"/>
      </w:pPr>
      <w:r>
        <w:t>Ketua RT dapat melakukan efisiensi waktu dan tenaga dalam hal pengelolaan Pelayanan administrasi masyarakat.</w:t>
      </w:r>
    </w:p>
    <w:p w14:paraId="3B96E622" w14:textId="77777777" w:rsidR="006324D4" w:rsidRPr="00D57CB3" w:rsidRDefault="006324D4" w:rsidP="009D4CB6">
      <w:pPr>
        <w:pStyle w:val="ListParagraph"/>
        <w:spacing w:line="480" w:lineRule="auto"/>
        <w:ind w:left="1134"/>
        <w:jc w:val="both"/>
      </w:pPr>
    </w:p>
    <w:p w14:paraId="74386A9B" w14:textId="77777777" w:rsidR="001A2670" w:rsidRDefault="001A2670" w:rsidP="009D4CB6">
      <w:pPr>
        <w:spacing w:line="480" w:lineRule="auto"/>
        <w:jc w:val="center"/>
        <w:rPr>
          <w:rFonts w:cs="Times New Roman"/>
          <w:b/>
          <w:bCs/>
          <w:sz w:val="28"/>
          <w:szCs w:val="28"/>
        </w:rPr>
      </w:pPr>
    </w:p>
    <w:p w14:paraId="335EB279" w14:textId="77777777" w:rsidR="001A2670" w:rsidRDefault="001A2670" w:rsidP="009D4CB6">
      <w:pPr>
        <w:spacing w:line="480" w:lineRule="auto"/>
        <w:jc w:val="center"/>
        <w:rPr>
          <w:rFonts w:cs="Times New Roman"/>
          <w:b/>
          <w:bCs/>
          <w:sz w:val="28"/>
          <w:szCs w:val="28"/>
        </w:rPr>
      </w:pPr>
    </w:p>
    <w:p w14:paraId="52F190AA" w14:textId="77777777" w:rsidR="001A2670" w:rsidRDefault="001A2670" w:rsidP="009D4CB6">
      <w:pPr>
        <w:spacing w:line="480" w:lineRule="auto"/>
        <w:jc w:val="center"/>
        <w:rPr>
          <w:rFonts w:cs="Times New Roman"/>
          <w:b/>
          <w:bCs/>
          <w:sz w:val="28"/>
          <w:szCs w:val="28"/>
        </w:rPr>
      </w:pPr>
    </w:p>
    <w:p w14:paraId="1847B941" w14:textId="77777777" w:rsidR="001A2670" w:rsidRDefault="001A2670" w:rsidP="009D4CB6">
      <w:pPr>
        <w:spacing w:line="480" w:lineRule="auto"/>
        <w:jc w:val="center"/>
        <w:rPr>
          <w:rFonts w:cs="Times New Roman"/>
          <w:b/>
          <w:bCs/>
          <w:sz w:val="28"/>
          <w:szCs w:val="28"/>
        </w:rPr>
      </w:pPr>
    </w:p>
    <w:p w14:paraId="129AB0E2" w14:textId="77777777" w:rsidR="001A2670" w:rsidRDefault="001A2670" w:rsidP="009D4CB6">
      <w:pPr>
        <w:spacing w:line="480" w:lineRule="auto"/>
        <w:jc w:val="center"/>
        <w:rPr>
          <w:rFonts w:cs="Times New Roman"/>
          <w:b/>
          <w:bCs/>
          <w:sz w:val="28"/>
          <w:szCs w:val="28"/>
        </w:rPr>
      </w:pPr>
    </w:p>
    <w:p w14:paraId="06D6291B" w14:textId="77777777" w:rsidR="00C018F2" w:rsidRDefault="00C018F2" w:rsidP="009D4CB6">
      <w:pPr>
        <w:spacing w:line="480" w:lineRule="auto"/>
        <w:rPr>
          <w:rFonts w:cs="Times New Roman"/>
          <w:b/>
          <w:bCs/>
          <w:sz w:val="28"/>
          <w:szCs w:val="28"/>
        </w:rPr>
      </w:pPr>
    </w:p>
    <w:p w14:paraId="356E994C" w14:textId="2F8BC3FC" w:rsidR="00330A3C" w:rsidRDefault="00330A3C" w:rsidP="009D4CB6">
      <w:pPr>
        <w:spacing w:line="480" w:lineRule="auto"/>
        <w:jc w:val="center"/>
        <w:rPr>
          <w:rFonts w:cs="Times New Roman"/>
          <w:b/>
          <w:bCs/>
          <w:sz w:val="28"/>
          <w:szCs w:val="28"/>
        </w:rPr>
      </w:pPr>
      <w:r>
        <w:rPr>
          <w:rFonts w:cs="Times New Roman"/>
          <w:b/>
          <w:bCs/>
          <w:sz w:val="28"/>
          <w:szCs w:val="28"/>
        </w:rPr>
        <w:lastRenderedPageBreak/>
        <w:t>BAB II</w:t>
      </w:r>
    </w:p>
    <w:p w14:paraId="148AA91D" w14:textId="0357AFF7" w:rsidR="00375AD1" w:rsidRPr="006324D4" w:rsidRDefault="00330A3C" w:rsidP="009D4CB6">
      <w:pPr>
        <w:spacing w:line="480" w:lineRule="auto"/>
        <w:jc w:val="center"/>
        <w:rPr>
          <w:rFonts w:cs="Times New Roman"/>
          <w:b/>
          <w:bCs/>
          <w:sz w:val="28"/>
          <w:szCs w:val="28"/>
        </w:rPr>
      </w:pPr>
      <w:r>
        <w:rPr>
          <w:rFonts w:cs="Times New Roman"/>
          <w:b/>
          <w:bCs/>
          <w:sz w:val="28"/>
          <w:szCs w:val="28"/>
        </w:rPr>
        <w:t>TINJAUAN PUSTAKA</w:t>
      </w:r>
      <w:bookmarkStart w:id="27" w:name="_Toc87255782"/>
      <w:r w:rsidR="006324D4">
        <w:rPr>
          <w:rFonts w:cs="Times New Roman"/>
          <w:b/>
          <w:bCs/>
          <w:sz w:val="28"/>
          <w:szCs w:val="28"/>
        </w:rPr>
        <w:br/>
      </w:r>
      <w:r w:rsidRPr="00D57CB3">
        <w:rPr>
          <w:color w:val="FFFFFF" w:themeColor="background1"/>
        </w:rPr>
        <w:t>BAB II TINJAUAN PUSTAKA</w:t>
      </w:r>
      <w:bookmarkEnd w:id="27"/>
    </w:p>
    <w:p w14:paraId="7E9A1F50" w14:textId="00D48B56" w:rsidR="00375AD1" w:rsidRDefault="00375AD1" w:rsidP="009D4CB6">
      <w:pPr>
        <w:pStyle w:val="Heading2"/>
        <w:spacing w:line="480" w:lineRule="auto"/>
      </w:pPr>
      <w:bookmarkStart w:id="28" w:name="_Toc87255783"/>
      <w:bookmarkStart w:id="29" w:name="_Toc97932984"/>
      <w:r>
        <w:t xml:space="preserve">2.1 </w:t>
      </w:r>
      <w:bookmarkEnd w:id="28"/>
      <w:r w:rsidR="00872164">
        <w:t>Kajian Ilmiah</w:t>
      </w:r>
      <w:bookmarkEnd w:id="29"/>
    </w:p>
    <w:p w14:paraId="215E19AF" w14:textId="0B1A4B63" w:rsidR="00595A55" w:rsidRDefault="00595A55" w:rsidP="009D4CB6">
      <w:pPr>
        <w:pStyle w:val="BodyText"/>
        <w:spacing w:line="480" w:lineRule="auto"/>
        <w:ind w:firstLine="567"/>
        <w:jc w:val="both"/>
      </w:pPr>
      <w:bookmarkStart w:id="30" w:name="_Toc87255784"/>
      <w:r>
        <w:t>Penelitian yang dilakukan oleh Wahyudin , Fredy Rizqi Maulana , Mohammad Faisol, Yolanda dan Eva Zuraidah (2021), dengan judul “Aplikasi Sistem Informasi Pelayanan Masyarakat Rukun Tetangga 02 Kelurahan Kalibaru</w:t>
      </w:r>
      <w:r w:rsidR="004F13BE">
        <w:t xml:space="preserve"> </w:t>
      </w:r>
      <w:r>
        <w:t>berbasis Website”, Target dibuatnya sistem pelayanan Surat Pengantar berbasis website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w:t>
      </w:r>
      <w:r w:rsidR="00916699">
        <w:t xml:space="preserve">. Perbedaan nya dengan penelitian saya adalah saya menggunkan metode </w:t>
      </w:r>
      <w:r w:rsidR="00916699" w:rsidRPr="00916699">
        <w:rPr>
          <w:i/>
        </w:rPr>
        <w:t>waterfall</w:t>
      </w:r>
      <w:r w:rsidR="00916699">
        <w:rPr>
          <w:i/>
        </w:rPr>
        <w:t xml:space="preserve"> </w:t>
      </w:r>
      <w:r w:rsidR="00916699">
        <w:t xml:space="preserve">yang lebih jelas pada tahapan tahapan pembuatan aplikasi sistem web nya. Sedangkan persamaan penelitiannya adalah sama-sama membuat sistem pelayanan surat pengantar dengan berbasis web </w:t>
      </w:r>
      <w:r w:rsidR="004F13BE">
        <w:t>(Wahyudin</w:t>
      </w:r>
      <w:r w:rsidR="0040375D">
        <w:t xml:space="preserve">, Dkk, </w:t>
      </w:r>
      <w:r w:rsidR="004F13BE">
        <w:t xml:space="preserve"> 2021).</w:t>
      </w:r>
      <w:r>
        <w:t xml:space="preserve"> </w:t>
      </w:r>
    </w:p>
    <w:p w14:paraId="6E3B60DA" w14:textId="0A1AD633" w:rsidR="00E76A68" w:rsidRDefault="00E76A68" w:rsidP="009D4CB6">
      <w:pPr>
        <w:pStyle w:val="BodyText"/>
        <w:spacing w:line="480" w:lineRule="auto"/>
        <w:ind w:firstLine="567"/>
        <w:jc w:val="both"/>
      </w:pPr>
      <w:r>
        <w:t xml:space="preserve">Penelitian </w:t>
      </w:r>
      <w:r w:rsidR="001412AD">
        <w:t>yang dilakukan oleh Liza Rozana dan</w:t>
      </w:r>
      <w:r>
        <w:t xml:space="preserve"> Rahmat Musfikar  (2020), Pada penelitian ini membahas tentang analisis dan perancangan sebuah system informasi pengarsi</w:t>
      </w:r>
      <w:r w:rsidR="00D363A5">
        <w:t>p</w:t>
      </w:r>
      <w:r>
        <w:t xml:space="preserve">an dokumen berbasis web yang sesuai dengan kebutuhan pada kantor lurah Desa dayah Tuha. Perancangan system informasi ini berdasarkan perancangan sistem yang telah disusun meliputi use case diagram, activity dan </w:t>
      </w:r>
      <w:r>
        <w:lastRenderedPageBreak/>
        <w:t>sequence diaram. Kantor lurah Desa Dayah Tuha masih menggunakan cara manual dalam pengelolaan arsip. Sehingga dengan adanya system ini sangat diharapkan dapat membantu pekerjaan pada kantor lurah Dayah tuha dalam hal pengelolaan arsip</w:t>
      </w:r>
      <w:r w:rsidR="004F13BE">
        <w:t xml:space="preserve">  </w:t>
      </w:r>
      <w:r w:rsidR="001412AD">
        <w:t>.</w:t>
      </w:r>
      <w:r w:rsidR="004F13BE">
        <w:t>(Rozana &amp;</w:t>
      </w:r>
      <w:r w:rsidR="0040375D">
        <w:t xml:space="preserve"> </w:t>
      </w:r>
      <w:r w:rsidR="004F13BE">
        <w:t>Musfikar</w:t>
      </w:r>
      <w:r w:rsidR="0040375D">
        <w:t>,</w:t>
      </w:r>
      <w:r w:rsidR="004F13BE">
        <w:t xml:space="preserve"> 2020)</w:t>
      </w:r>
      <w:r>
        <w:t>.</w:t>
      </w:r>
    </w:p>
    <w:p w14:paraId="3BA69F46" w14:textId="321FB40C" w:rsidR="00CD1DD5" w:rsidRDefault="00080D86" w:rsidP="009D4CB6">
      <w:pPr>
        <w:pStyle w:val="BodyText"/>
        <w:spacing w:line="480" w:lineRule="auto"/>
        <w:ind w:firstLine="567"/>
        <w:jc w:val="both"/>
      </w:pPr>
      <w:r>
        <w:t>Penelitian yang dilakukan oleh Meliana dan Riri Fajriahri (2019), dengan judul “</w:t>
      </w:r>
      <w:r w:rsidR="001A2670">
        <w:t>Perancangan Sistem Informasi Pelayanan Publik Pada Rukun Warga 05 Cengkareng Timur Dengan Penerapan Metode Naïve Bayes</w:t>
      </w:r>
      <w:r>
        <w:t>”, perancangan sistem informasi pelayanan publik pada RW 05 dirancang dengan menggunakan beberapa modul yaitu modul pelaporan warga, modul evaluasi program kerja RW, modul distribusi program kerja RT, modul administrasi warga, evaluasi pemberian SKTM, modul sosialisasi dan informasi warga. Implementasi dari pelayanan publik ini menggunakan metode prototype dan menggunakan analisa PIECES dengan penerapan naive bayes untuk penyeleksian surat keterangan tidak mampu sehingga pelayanan publik dan pemberian SKTM dapat dilakukan secara efekti</w:t>
      </w:r>
      <w:r w:rsidR="0040375D">
        <w:t>f, efisien dan tepat sasaran (Meliana &amp; Fajriahri, 2019),</w:t>
      </w:r>
      <w:r w:rsidR="00534832">
        <w:t>.</w:t>
      </w:r>
    </w:p>
    <w:p w14:paraId="75E417C8" w14:textId="71EA4C7B" w:rsidR="00080D86" w:rsidRDefault="00080D86" w:rsidP="009D4CB6">
      <w:pPr>
        <w:pStyle w:val="BodyText"/>
        <w:spacing w:line="480" w:lineRule="auto"/>
        <w:ind w:firstLine="567"/>
        <w:jc w:val="both"/>
      </w:pPr>
      <w:r>
        <w:t xml:space="preserve">Penelitian yang dilakukan oleh </w:t>
      </w:r>
      <w:r w:rsidR="000B2443">
        <w:t>Putri Handayani dan Aji Setiawan</w:t>
      </w:r>
      <w:r w:rsidR="007F04F5">
        <w:t xml:space="preserve"> (201</w:t>
      </w:r>
      <w:r w:rsidR="000B2443">
        <w:t>9</w:t>
      </w:r>
      <w:r>
        <w:t>), dengan judul “</w:t>
      </w:r>
      <w:r w:rsidR="0013164D">
        <w:t>Perancangan Sistem Informasi Warga Bintara Jaya berbasis Android dengan Waterfall Software Development Life Cycle</w:t>
      </w:r>
      <w:r>
        <w:t>”</w:t>
      </w:r>
      <w:r w:rsidR="000B2443">
        <w:t xml:space="preserve">, tingginya kepentingan warga terhadap layanan yang melibatkan ketua RT maupun pengurus lainnya seringkali berbenturan dengan aktivitas dan kesibukan keseharian para pengurus sehingga berakibat terjadinya kendala pelayanan bagi warga menjadi terbatas dan terhambat. Penelitian ini bertujuan untuk menemukan konsep model sistem yang dibutuhkan </w:t>
      </w:r>
      <w:r w:rsidR="000B2443">
        <w:lastRenderedPageBreak/>
        <w:t xml:space="preserve">warga untuk menciptakan kemudahan dalam pengelolaan pesan dan komunikasi antar warga yang tepat agar keterbatasan waktu yang terjadi bisa dikurangi. Penelitian diawali dengan merancang design analisis berdasarkan permasalahan dengan metode waterfall. Metode terdiri dari proses yang berurutan diawali tahap analisa, desain sistem, coding, implementasi dan pemeliharaan sistem. Tahapan analisa sistem, pemodelan proses bisnis menggunakan pendekatan Unified Modeling Language diantarnya use case dan activity diagram. Hasil penelitian menyimpulkan bahwa penerapan metode waterfall dapat berdampak pada proses pengembangan sistem menjadi lebih sistematis dan terukur, sistem yang dibangun telah sesuai </w:t>
      </w:r>
      <w:r w:rsidR="00D61918">
        <w:t xml:space="preserve">dengan yang diharapkan warga </w:t>
      </w:r>
      <w:r w:rsidR="0040375D">
        <w:t>(Handayani &amp; Setiawan, 2019)</w:t>
      </w:r>
      <w:r w:rsidR="000B2443">
        <w:t>.</w:t>
      </w:r>
    </w:p>
    <w:p w14:paraId="592DE0B1" w14:textId="1778705C" w:rsidR="00D363A5" w:rsidRDefault="00D363A5" w:rsidP="009D4CB6">
      <w:pPr>
        <w:pStyle w:val="BodyText"/>
        <w:spacing w:line="480" w:lineRule="auto"/>
        <w:ind w:firstLine="567"/>
        <w:jc w:val="both"/>
      </w:pPr>
      <w:r>
        <w:t>Penelitian yang dilakukan oleh Ibnu Rusdi dan Mohamad Abi Mashabi (2017), dengan judul “Sistem Informasi Kependudukan di Rukun Tetangga 04/08 Kelurahan Utan Panjang Berbasis Web”,</w:t>
      </w:r>
      <w:r w:rsidR="00B73B55">
        <w:t xml:space="preserve">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 (Rusdi &amp; Mashabi, 2017).</w:t>
      </w:r>
    </w:p>
    <w:p w14:paraId="027B3B23" w14:textId="614F6EAA" w:rsidR="00B73B55" w:rsidRDefault="00B73B55" w:rsidP="009D4CB6">
      <w:pPr>
        <w:pStyle w:val="BodyText"/>
        <w:spacing w:line="480" w:lineRule="auto"/>
        <w:ind w:firstLine="567"/>
        <w:jc w:val="both"/>
      </w:pPr>
      <w:r>
        <w:t>Penelitian yang dilakukan oleh Eka</w:t>
      </w:r>
      <w:r w:rsidR="0009491C">
        <w:t xml:space="preserve"> Puspita Sari , Asri Wahyuni</w:t>
      </w:r>
      <w:r>
        <w:t xml:space="preserve"> dan Narti </w:t>
      </w:r>
      <w:r>
        <w:lastRenderedPageBreak/>
        <w:t>(2017), dengan judul “Sistem Informasi Sekolah Berbasis Web”, Sistem input data dan nilai siswa yang masih menggunakan cara manual yaitu dengan mengisi data pada form data siswa dan nilai siswa yang berupa lembaran kertas yang dilakukan oleh TU maupun Guru. Website adalah informasi di World Wide Web yang disimpan dalam file yang berbeda-beda sebagai halaman web. Sistem Informasi Akademik berbasis Web dapat mengelola informasi akademik dengan lebih efektif. Perangkat lunak yang digunakan untuk membuat sistem informasi berbasis web adalah Php dan databasenya menggunakan MySQL</w:t>
      </w:r>
      <w:r w:rsidR="0009491C">
        <w:t xml:space="preserve"> (Sari, Dkk, 2017)</w:t>
      </w:r>
      <w:r>
        <w:t>.</w:t>
      </w:r>
    </w:p>
    <w:p w14:paraId="6D71BAD8" w14:textId="009C2E86" w:rsidR="00CB3AB8" w:rsidRDefault="00CB3AB8" w:rsidP="009D4CB6">
      <w:pPr>
        <w:pStyle w:val="BodyText"/>
        <w:spacing w:line="480" w:lineRule="auto"/>
        <w:ind w:firstLine="567"/>
        <w:jc w:val="both"/>
      </w:pPr>
      <w:r>
        <w:t>Penelitian yang dilakukan oleh Lenti Mardayani Mendrofa dan Abdul Kholiq (2021), dengan judul “Analisis Dan Perancangan Sistem Informasi Layanan Warga Rukun Tetangga Pada Kelurahan Pengasinan)”,</w:t>
      </w:r>
      <w:r w:rsidRPr="00CB3AB8">
        <w:t xml:space="preserve"> </w:t>
      </w:r>
      <w:r>
        <w:t xml:space="preserve">Saat ini proses pelayanan penduduk di wilayah RT kelurahan pengasinan belum menggunakan komputer sebagai alat bantu pekerjaan dalam melayani kebutuhan warga, pengolahan data dilakukan dengan cara tulis tangan hal ini membuat data rentan rusak ataupun hilang, dengan pengolahan data seperti ini juga menimbulkan penumpukan arsip sehingga sulit untuk mencari data seseorang. Adapun solusi yang ditawarkan adalah membangun sistem informasi layanan warga berbasis web. Rancangan penelitian yang dilakukan dalam penyusunan skripsi ini adalah dengan menggunakan metode SDLC (System Development Live Cycle). Website sistem informasi layanan warga ini bertujuan untuk membantu pengurus RT 002 dalam melakukan pencatatan dan pengolahan data warga, memudahkan masyarakat dalam pengurusan administrasi. Sistem pelayanan warga ini dapat berfungsi dengan baik memberikan kemudahan tebaik dalam </w:t>
      </w:r>
      <w:r>
        <w:lastRenderedPageBreak/>
        <w:t>pelayanan dan pengolahan data warga (Mendrofa,</w:t>
      </w:r>
      <w:r w:rsidR="008E63DB">
        <w:t xml:space="preserve"> Dkk,</w:t>
      </w:r>
      <w:r>
        <w:t xml:space="preserve"> 2021).</w:t>
      </w:r>
    </w:p>
    <w:p w14:paraId="76C77A10" w14:textId="6E6C27DF" w:rsidR="008E63DB" w:rsidRDefault="008E63DB" w:rsidP="009D4CB6">
      <w:pPr>
        <w:pStyle w:val="BodyText"/>
        <w:spacing w:line="480" w:lineRule="auto"/>
        <w:ind w:firstLine="567"/>
        <w:jc w:val="both"/>
      </w:pPr>
      <w:r>
        <w:t>Penelitian yang dilakukan oleh Saifudin dan Ade Yudin Setiaji (2019), dengan judul “Sistem Informasi Arsip Surat (SINAU) Berbasis Web Pada Kantor Desa Karangsalam Kecamatan Baturraden”,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Tujuan pembuatan aplikasi ini untuk membuat suatu sistem informasi yang mengolah data arsip surat sehingga lebih mudah dalam penggunaannya (Saifudin, 2019).</w:t>
      </w:r>
    </w:p>
    <w:p w14:paraId="500DD4D6" w14:textId="77777777" w:rsidR="000133AE" w:rsidRDefault="00D33B2B" w:rsidP="009D4CB6">
      <w:pPr>
        <w:pStyle w:val="BodyText"/>
        <w:spacing w:line="480" w:lineRule="auto"/>
        <w:ind w:firstLine="567"/>
        <w:jc w:val="both"/>
      </w:pPr>
      <w:r>
        <w:t>Penelitian yang dilakukan oleh M. Iqbal Alifudin  dan Susy Rosyida (2021), dengan judul “Sistem Informasi Manajemen Arsip Elektronik (E-Arsip) Berbasis Web Pada Marcom Bsi Group”,</w:t>
      </w:r>
      <w:r w:rsidRPr="00D33B2B">
        <w:t xml:space="preserve"> </w:t>
      </w:r>
      <w:r>
        <w:t xml:space="preserve">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w:t>
      </w:r>
      <w:r>
        <w:lastRenderedPageBreak/>
        <w:t>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Unified Modelling Language), ERD (Entity Relationship Diagram) (Alifudin &amp; Rosyida, 2021).</w:t>
      </w:r>
    </w:p>
    <w:p w14:paraId="57A6FFF5" w14:textId="497845D9" w:rsidR="00D33B2B" w:rsidRDefault="00D33B2B" w:rsidP="009D4CB6">
      <w:pPr>
        <w:pStyle w:val="BodyText"/>
        <w:spacing w:line="480" w:lineRule="auto"/>
        <w:ind w:firstLine="567"/>
        <w:jc w:val="both"/>
      </w:pPr>
      <w:r>
        <w:t xml:space="preserve"> </w:t>
      </w:r>
      <w:r w:rsidR="000133AE">
        <w:t xml:space="preserve">Penelitian yang dilakukan oleh </w:t>
      </w:r>
      <w:r w:rsidR="00B9389A">
        <w:t xml:space="preserve">Rabiatul Adwiya </w:t>
      </w:r>
      <w:r w:rsidR="000133AE">
        <w:t>(2021), dengan judul “</w:t>
      </w:r>
      <w:r w:rsidR="00B9389A">
        <w:t>Sistem Informasi Peminjaman Dan Pengembalian Buku Berbasis Web Pada Dinas Perpustakaan Dan Kearsipan</w:t>
      </w:r>
      <w:r w:rsidR="000133AE">
        <w:t>”,</w:t>
      </w:r>
      <w:r w:rsidR="00B9389A">
        <w:t xml:space="preserve"> Prosesproses pengolahan datanya yang dilakukan di Dinas Perpustakaan dan Kearsipan Bengkayang pada umumnya masih bersifat manual, seperti pencatatan pada data anggota, data buku, data peminjaman, dan pengembalian buku. Supaya dapat membantu perpustakaan untuk dapat meningkatkan pelayanan dalam proses peminjaman dan pengembalian menjadi lebih cepat dan akurat.Metode pengembangan Sistem Peminjaman dan Pengembalian Buku yang di buat dengan metode waterfall sebagai alat pengembang system, sedangkan untuk pengumpulan data penulis menggunakan observasi, wawancara dan studi pustaka yang dilakukan pada Dinas Perpustakaan dan Kearsipan Bengkayang. Perancangan sistem yang dibuat ini bertujuan untuk meminimalisir tingkat kesalahan yang terdapat pada perpustakaan tersebut, dengan menggunakan web yang dibuat sebagai program, Mysql dan PHPMyadmin sebagai basis data, Wamp Server sebagai penghubung basis data (Adwiya, 2021).</w:t>
      </w:r>
    </w:p>
    <w:p w14:paraId="01A661DE" w14:textId="77777777" w:rsidR="00C018F2" w:rsidRPr="006324D4" w:rsidRDefault="00C018F2" w:rsidP="009D4CB6">
      <w:pPr>
        <w:pStyle w:val="BodyText"/>
        <w:spacing w:line="480" w:lineRule="auto"/>
        <w:ind w:firstLine="567"/>
        <w:jc w:val="both"/>
        <w:rPr>
          <w:rFonts w:eastAsia="Calibri"/>
          <w:lang w:eastAsia="en-ID"/>
        </w:rPr>
      </w:pPr>
    </w:p>
    <w:p w14:paraId="5CA4B378" w14:textId="77777777" w:rsidR="00024464" w:rsidRDefault="00375AD1" w:rsidP="009D4CB6">
      <w:pPr>
        <w:pStyle w:val="Heading2"/>
        <w:spacing w:line="480" w:lineRule="auto"/>
      </w:pPr>
      <w:bookmarkStart w:id="31" w:name="_Toc97932985"/>
      <w:r>
        <w:lastRenderedPageBreak/>
        <w:t xml:space="preserve">2.2 </w:t>
      </w:r>
      <w:bookmarkEnd w:id="30"/>
      <w:r w:rsidR="002E28B9">
        <w:t>Kajian Teori</w:t>
      </w:r>
      <w:bookmarkStart w:id="32" w:name="_Toc96005086"/>
      <w:bookmarkEnd w:id="31"/>
      <w:r w:rsidR="00024464">
        <w:t xml:space="preserve"> </w:t>
      </w:r>
    </w:p>
    <w:p w14:paraId="26567674" w14:textId="6DF374D4" w:rsidR="00A96E60" w:rsidRDefault="00B53482" w:rsidP="009D4CB6">
      <w:pPr>
        <w:pStyle w:val="Heading3"/>
      </w:pPr>
      <w:bookmarkStart w:id="33" w:name="_Toc97932986"/>
      <w:r>
        <w:t>2.2.1</w:t>
      </w:r>
      <w:r>
        <w:tab/>
      </w:r>
      <w:r w:rsidR="00A96E60">
        <w:t>Rukun Tetangga</w:t>
      </w:r>
      <w:bookmarkEnd w:id="32"/>
      <w:bookmarkEnd w:id="33"/>
    </w:p>
    <w:p w14:paraId="7A46CB3C" w14:textId="0CF2319F" w:rsidR="00A96E60" w:rsidRPr="00873490" w:rsidRDefault="00A96E60" w:rsidP="009D4CB6">
      <w:pPr>
        <w:spacing w:line="480" w:lineRule="auto"/>
        <w:ind w:firstLine="567"/>
        <w:jc w:val="both"/>
        <w:rPr>
          <w:rFonts w:eastAsia="Calibri" w:cs="Times New Roman"/>
          <w:szCs w:val="20"/>
          <w:lang w:eastAsia="en-ID"/>
        </w:rPr>
      </w:pPr>
      <w:r w:rsidRPr="00DA7DCF">
        <w:rPr>
          <w:rFonts w:eastAsia="Calibri" w:cs="Times New Roman"/>
          <w:szCs w:val="20"/>
          <w:lang w:val="id-ID" w:eastAsia="en-ID"/>
        </w:rPr>
        <w:t>Rukun tetangga (RT) merupakan pembagian wilayah di Indonesia dibawah rukun warga. Rukun tetangga bukanlah termasuk pembagian administrasi pemerintah, dan pembentukannya adalah melalui musyawarah masyarakat setempat dalam rangka pelayanan kemasyarakatan yang ditetapkan oleh desa atau kelurahan. Rukun tetangga di pimpin oleh ketua RT yang dipilih oleh warganya. Sebuah RT terdiri atas sejumlah rumah (kepala keluarga). Rukun tetangga merupakan organisasi masyarakat yang diakui dan dibina oleh pemerintah untuk memelihara dan melestarikan nilai-nilai kehidupan masyarakat</w:t>
      </w:r>
      <w:r w:rsidR="00295A1B">
        <w:rPr>
          <w:rFonts w:eastAsia="Calibri" w:cs="Times New Roman"/>
          <w:szCs w:val="20"/>
          <w:lang w:eastAsia="en-ID"/>
        </w:rPr>
        <w:t xml:space="preserve"> </w:t>
      </w:r>
      <w:r w:rsidR="00AE346D">
        <w:t>(</w:t>
      </w:r>
      <w:r w:rsidR="009E0678">
        <w:t>Mendrofa</w:t>
      </w:r>
      <w:r w:rsidR="00E560D0">
        <w:t xml:space="preserve"> &amp; </w:t>
      </w:r>
      <w:r w:rsidR="009E0678">
        <w:t>Kholiq,</w:t>
      </w:r>
      <w:r w:rsidR="00AE346D">
        <w:t xml:space="preserve"> 2021)</w:t>
      </w:r>
      <w:r w:rsidRPr="00DA7DCF">
        <w:rPr>
          <w:rFonts w:eastAsia="Calibri" w:cs="Times New Roman"/>
          <w:szCs w:val="20"/>
          <w:lang w:val="id-ID" w:eastAsia="en-ID"/>
        </w:rPr>
        <w:t>.</w:t>
      </w:r>
    </w:p>
    <w:p w14:paraId="4B8FA0D0" w14:textId="1BE439E7" w:rsidR="00C84899" w:rsidRDefault="00C84899" w:rsidP="009D4CB6">
      <w:pPr>
        <w:pStyle w:val="Heading3"/>
      </w:pPr>
      <w:bookmarkStart w:id="34" w:name="_Toc97932987"/>
      <w:bookmarkStart w:id="35" w:name="_Toc96005087"/>
      <w:r>
        <w:t>2.2.2</w:t>
      </w:r>
      <w:r>
        <w:tab/>
        <w:t>Sistem Informasi</w:t>
      </w:r>
      <w:bookmarkEnd w:id="34"/>
    </w:p>
    <w:p w14:paraId="40A8C8BB" w14:textId="4C1C555E" w:rsidR="002C27CB"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Sintawati &amp; Sari, 2017)</w:t>
      </w:r>
      <w:r w:rsidR="002C27CB">
        <w:rPr>
          <w:rFonts w:eastAsia="Calibri" w:cs="Times New Roman"/>
          <w:szCs w:val="20"/>
          <w:lang w:eastAsia="en-ID"/>
        </w:rPr>
        <w:t xml:space="preserve"> dan di kutip oleh </w:t>
      </w:r>
      <w:r w:rsidR="002C27CB">
        <w:t>Lenti Mardayani Mendrofa dan Abdul Kholiq (2021)</w:t>
      </w:r>
      <w:r w:rsidRPr="00C84899">
        <w:rPr>
          <w:rFonts w:eastAsia="Calibri" w:cs="Times New Roman"/>
          <w:szCs w:val="20"/>
          <w:lang w:val="id-ID" w:eastAsia="en-ID"/>
        </w:rPr>
        <w:t xml:space="preserve">, Sistem Informasi merupakan kesatuan elemen-elemen yang saling berinteraksi secara sistematis dan teratur untuk menciptakan dan membentuk aliran informasi yang akan mendukung pembuatan keputusan dan melakukan kontrol terhadap jalannya perusahaan. Sedangkan Menurut Paryati dan Ardhana (2008:29) dalam Fabrian dan Fanny (Indonesian Journal on Networking and Security Vol.7 No.3 tahun 2017) menyimpulkan bahwa: Sistem informasi merupakan sistem yang berbeda pada organisasi yang didalamnya terdapat sekelompok orang-orang, teknologi, media, fasilitas, prosedur-prosedur dan pengendalian yang digunakan untuk tujuan mendapatkan jalur komunikasi, memproses transaksi secara </w:t>
      </w:r>
      <w:r w:rsidRPr="00C84899">
        <w:rPr>
          <w:rFonts w:eastAsia="Calibri" w:cs="Times New Roman"/>
          <w:szCs w:val="20"/>
          <w:lang w:val="id-ID" w:eastAsia="en-ID"/>
        </w:rPr>
        <w:lastRenderedPageBreak/>
        <w:t>rutin, memberikan sinyal kepada manajemen mengenai kejadian-kejadian internal dan eksternal dan menyediakan informasi yang dapat digunakan sebagai pengambil keputusan. Menurut Bonnie Soeherman dan Marion Pinontoan (2008, 5), dalam (Mustikowati, Purnama &amp; Sukadi, 2012) mengatakan bahwa sistem informasi merupakan serangkaian komponen berupa manusia, prosedur, data, dan teknologi (seperti komputer) yang digunakan untuk melakukan sebuah proses untuk pengambilan keputusan guna penunjang keberhasilan bagi setiap organisasi (dalam pencapaian tujuan). Adapun tujuan dari sistem informasi adalah untuk menghasilkan informasi. Sistem informasi merupakan data yang diolah menjadi bentuk yang berguna bagi parapenggunanya</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 xml:space="preserve">. </w:t>
      </w:r>
    </w:p>
    <w:p w14:paraId="233DFB73" w14:textId="22EAAC77" w:rsidR="00C84899" w:rsidRDefault="00C84899" w:rsidP="009D4CB6">
      <w:pPr>
        <w:spacing w:line="480" w:lineRule="auto"/>
        <w:ind w:firstLine="567"/>
        <w:jc w:val="both"/>
        <w:rPr>
          <w:rFonts w:eastAsia="Calibri" w:cs="Times New Roman"/>
          <w:szCs w:val="20"/>
          <w:lang w:eastAsia="en-ID"/>
        </w:rPr>
      </w:pPr>
      <w:r w:rsidRPr="00C84899">
        <w:rPr>
          <w:rFonts w:eastAsia="Calibri" w:cs="Times New Roman"/>
          <w:szCs w:val="20"/>
          <w:lang w:val="id-ID" w:eastAsia="en-ID"/>
        </w:rPr>
        <w:t>Menurut Leman (1998), dikutip dalam (Nursahid, Riasti, &amp; Purnama tahun 2012)</w:t>
      </w:r>
      <w:r w:rsidR="002C27CB" w:rsidRPr="002C27CB">
        <w:rPr>
          <w:rFonts w:eastAsia="Calibri" w:cs="Times New Roman"/>
          <w:szCs w:val="20"/>
          <w:lang w:eastAsia="en-ID"/>
        </w:rPr>
        <w:t xml:space="preserve"> </w:t>
      </w:r>
      <w:r w:rsidR="002C27CB">
        <w:rPr>
          <w:rFonts w:eastAsia="Calibri" w:cs="Times New Roman"/>
          <w:szCs w:val="20"/>
          <w:lang w:eastAsia="en-ID"/>
        </w:rPr>
        <w:t xml:space="preserve">dan di kutip lagi oleh </w:t>
      </w:r>
      <w:r w:rsidR="002C27CB">
        <w:t>Lenti Mardayani Mendrofa dan Abdul Kholiq (2021)</w:t>
      </w:r>
      <w:r w:rsidR="002C27CB" w:rsidRPr="00C84899">
        <w:rPr>
          <w:rFonts w:eastAsia="Calibri" w:cs="Times New Roman"/>
          <w:szCs w:val="20"/>
          <w:lang w:val="id-ID" w:eastAsia="en-ID"/>
        </w:rPr>
        <w:t>,</w:t>
      </w:r>
      <w:r w:rsidRPr="00C84899">
        <w:rPr>
          <w:rFonts w:eastAsia="Calibri" w:cs="Times New Roman"/>
          <w:szCs w:val="20"/>
          <w:lang w:val="id-ID" w:eastAsia="en-ID"/>
        </w:rPr>
        <w:t>. Komponen sistem informasi terdiridari</w:t>
      </w:r>
      <w:r w:rsidR="002C27CB">
        <w:rPr>
          <w:rFonts w:eastAsia="Calibri" w:cs="Times New Roman"/>
          <w:szCs w:val="20"/>
          <w:lang w:eastAsia="en-ID"/>
        </w:rPr>
        <w:t xml:space="preserve"> </w:t>
      </w:r>
      <w:r w:rsidR="002C27CB">
        <w:t>(Mendrofa &amp; Kholiq, 2021)</w:t>
      </w:r>
      <w:r w:rsidR="002C27CB" w:rsidRPr="00DA7DCF">
        <w:rPr>
          <w:rFonts w:eastAsia="Calibri" w:cs="Times New Roman"/>
          <w:szCs w:val="20"/>
          <w:lang w:val="id-ID" w:eastAsia="en-ID"/>
        </w:rPr>
        <w:t>.</w:t>
      </w:r>
      <w:r w:rsidRPr="00C84899">
        <w:rPr>
          <w:rFonts w:eastAsia="Calibri" w:cs="Times New Roman"/>
          <w:szCs w:val="20"/>
          <w:lang w:val="id-ID" w:eastAsia="en-ID"/>
        </w:rPr>
        <w:t>:</w:t>
      </w:r>
    </w:p>
    <w:p w14:paraId="5687FAE0"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Hardware (Perangkat Keras), terdiri dari komputer, printer dan jaringan. </w:t>
      </w:r>
    </w:p>
    <w:p w14:paraId="37EE80DA"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Software, kumpulan perintah yang ditulis dengan aturan untuk memerintah komputer melaksanakan tugas tertentu. </w:t>
      </w:r>
    </w:p>
    <w:p w14:paraId="0F8C6A4D" w14:textId="77777777"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 xml:space="preserve">Data, merupakan komponen dasar dari informasi yang akan diproses lebih lanjut untuk menghasilkan informasi. </w:t>
      </w:r>
    </w:p>
    <w:p w14:paraId="23F11598" w14:textId="0138910E" w:rsidR="002C27CB" w:rsidRPr="002C27CB" w:rsidRDefault="002C27CB" w:rsidP="009D4CB6">
      <w:pPr>
        <w:pStyle w:val="ListParagraph"/>
        <w:numPr>
          <w:ilvl w:val="0"/>
          <w:numId w:val="22"/>
        </w:numPr>
        <w:spacing w:line="480" w:lineRule="auto"/>
        <w:jc w:val="both"/>
        <w:rPr>
          <w:rFonts w:eastAsia="Calibri" w:cs="Times New Roman"/>
          <w:szCs w:val="20"/>
          <w:lang w:eastAsia="en-ID"/>
        </w:rPr>
      </w:pPr>
      <w:r>
        <w:t>Manusia, yang terlibat dalam komponen manusia seperti operator dan pimpinan.</w:t>
      </w:r>
    </w:p>
    <w:p w14:paraId="1FE7230E" w14:textId="77777777" w:rsidR="002C27CB" w:rsidRPr="002C27CB" w:rsidRDefault="002C27CB" w:rsidP="009D4CB6">
      <w:pPr>
        <w:pStyle w:val="ListParagraph"/>
        <w:spacing w:line="480" w:lineRule="auto"/>
        <w:ind w:left="927"/>
        <w:jc w:val="both"/>
        <w:rPr>
          <w:rFonts w:eastAsia="Calibri" w:cs="Times New Roman"/>
          <w:szCs w:val="20"/>
          <w:lang w:eastAsia="en-ID"/>
        </w:rPr>
      </w:pPr>
    </w:p>
    <w:p w14:paraId="2E0D33F9" w14:textId="77777777" w:rsidR="00C84899" w:rsidRDefault="00C84899" w:rsidP="009D4CB6">
      <w:pPr>
        <w:pStyle w:val="Heading3"/>
      </w:pPr>
    </w:p>
    <w:p w14:paraId="68ABDDFA" w14:textId="6CCCB3B8" w:rsidR="00A96E60" w:rsidRDefault="002C27CB" w:rsidP="009D4CB6">
      <w:pPr>
        <w:pStyle w:val="Heading3"/>
      </w:pPr>
      <w:bookmarkStart w:id="36" w:name="_Toc97932988"/>
      <w:r>
        <w:t>2.2.3</w:t>
      </w:r>
      <w:r w:rsidR="00A96E60">
        <w:tab/>
        <w:t>XAMPP</w:t>
      </w:r>
      <w:bookmarkEnd w:id="35"/>
      <w:bookmarkEnd w:id="36"/>
    </w:p>
    <w:p w14:paraId="42664B65" w14:textId="00C04996" w:rsidR="009E0678" w:rsidRDefault="009E0678" w:rsidP="009D4CB6">
      <w:pPr>
        <w:spacing w:line="480" w:lineRule="auto"/>
        <w:ind w:firstLine="567"/>
        <w:jc w:val="both"/>
      </w:pPr>
      <w:r>
        <w:t>Menurut Randi V. Palit dalam E-Journal Teknik Elektro dan Komputer vol. 4 no. 7 (2015) mengemukakan bahwa “XAMPP adalah perangkat lunak bebas, yang mendukung banyak sistem operasi, merupakan kompilasi dari beberapa program. Fungsinya adalah sebagai server yang berdiri sendiri (localhost), yang terdiri atas program Apache HTTP Server, MySQL database, dan penerjemah bahasa yang ditulis dengan bahasa pemrograman PHP dan Perl. Nama XAMPP merupakan singkatan dari X (empat sistem operasi apapun), Apache, MySQL, PHP dan Perl. Program ini tersedia dalam GNU General Public License dan bebas, merupakan web server yang mudah digunakan yang dapat melayani tampilan halaman web yang dinamis. Untuk mendapatkanya dapat mendownload langsung dari web resminya (Mendrofa &amp; Kholiq, 2021)</w:t>
      </w:r>
      <w:r w:rsidRPr="00DA7DCF">
        <w:rPr>
          <w:rFonts w:eastAsia="Calibri" w:cs="Times New Roman"/>
          <w:szCs w:val="20"/>
          <w:lang w:val="id-ID" w:eastAsia="en-ID"/>
        </w:rPr>
        <w:t>.</w:t>
      </w:r>
    </w:p>
    <w:p w14:paraId="6C5A8C8B" w14:textId="6501AE32" w:rsidR="00A96E60" w:rsidRDefault="002C27CB" w:rsidP="009D4CB6">
      <w:pPr>
        <w:pStyle w:val="Heading3"/>
      </w:pPr>
      <w:bookmarkStart w:id="37" w:name="_Toc96005088"/>
      <w:bookmarkStart w:id="38" w:name="_Toc97932989"/>
      <w:r>
        <w:t>2.2.4</w:t>
      </w:r>
      <w:r w:rsidR="00A96E60">
        <w:tab/>
        <w:t>MySQL</w:t>
      </w:r>
      <w:bookmarkEnd w:id="37"/>
      <w:bookmarkEnd w:id="38"/>
    </w:p>
    <w:p w14:paraId="5D8ABBBA" w14:textId="7CBEE16D" w:rsidR="009E0678" w:rsidRDefault="008B4099" w:rsidP="009D4CB6">
      <w:pPr>
        <w:spacing w:line="480" w:lineRule="auto"/>
        <w:ind w:firstLine="567"/>
        <w:jc w:val="both"/>
      </w:pPr>
      <w:r>
        <w:t xml:space="preserve">Menurut Adi Nugroho (2011) dalam Mara Destiningrum dan Qadhli Jafar (Jurnal TEKNOINFO, Vol. 11, No. 2, 2017, 30-37) di kutip olehLenti Mardayani Mendrofa dan Abdul Kholiq (Jurnal Ilmiah Fakultas Teknik LIMIT’S Vol.17 No 1 Maret 2021),  MySQL (My Structured Query Language) adalah: “Suatu sistem basis data relation atau Relational Database management System (RDBMS) yang mampu bekerja secara cepat dan mudah digunakan MySQL juga merupakan program pengakses database yang bersifat jaringan, sehingga dapat digunakan untuk aplikasi </w:t>
      </w:r>
      <w:r>
        <w:lastRenderedPageBreak/>
        <w:t>multiuser (banyak pengguna). MySQL didistribusikan gratis dibawah lisensi GPL (General Public License). Dimana setiap program bebas menggunakan MySQL namun tidak bisa dijadikan produk turunan yang dijadikan closed source atau komersial” (Mendrofa &amp; Kholiq, 2021)</w:t>
      </w:r>
      <w:r w:rsidRPr="00DA7DCF">
        <w:rPr>
          <w:rFonts w:eastAsia="Calibri" w:cs="Times New Roman"/>
          <w:szCs w:val="20"/>
          <w:lang w:val="id-ID" w:eastAsia="en-ID"/>
        </w:rPr>
        <w:t>.</w:t>
      </w:r>
    </w:p>
    <w:p w14:paraId="450EC26D" w14:textId="5A4FEDCC" w:rsidR="00A96E60" w:rsidRPr="005C6C4F" w:rsidRDefault="002C27CB" w:rsidP="009D4CB6">
      <w:pPr>
        <w:pStyle w:val="Heading3"/>
        <w:rPr>
          <w:lang w:eastAsia="en-ID"/>
        </w:rPr>
      </w:pPr>
      <w:bookmarkStart w:id="39" w:name="_Toc96005089"/>
      <w:bookmarkStart w:id="40" w:name="_Toc97932990"/>
      <w:r>
        <w:t>2.2.5</w:t>
      </w:r>
      <w:r w:rsidR="00A96E60">
        <w:tab/>
      </w:r>
      <w:r w:rsidR="00A96E60" w:rsidRPr="00DA7DCF">
        <w:rPr>
          <w:lang w:val="id-ID" w:eastAsia="en-ID"/>
        </w:rPr>
        <w:t>PHP</w:t>
      </w:r>
      <w:bookmarkEnd w:id="39"/>
      <w:bookmarkEnd w:id="40"/>
      <w:r w:rsidR="00A96E60" w:rsidRPr="00DA7DCF">
        <w:rPr>
          <w:lang w:val="id-ID" w:eastAsia="en-ID"/>
        </w:rPr>
        <w:t xml:space="preserve"> </w:t>
      </w:r>
    </w:p>
    <w:p w14:paraId="2DAD885B" w14:textId="47A76DF3" w:rsidR="008B4099" w:rsidRDefault="008B4099" w:rsidP="009D4CB6">
      <w:pPr>
        <w:spacing w:line="480" w:lineRule="auto"/>
        <w:ind w:firstLine="567"/>
        <w:jc w:val="both"/>
      </w:pPr>
      <w:r>
        <w:t>Menurut Winarno, Edy, M, Zaki, Ali. (2011) di kutip oleh Ibnu Rusdi dan Mohamad Abi Mashabi (2017), PHP atau PHP Hypertext Preprocessor, adalah sebuah bahasa pemrograman web berbasis server (server-side) yang mampu mem-parsing kode php dari kode web dengan ekstensi .php, sehingga menghasilkan tampilan website yang dinamis di sisi client (browser). Dalam suatu halaman HTML juga dapat disisipkan kode PHP yang akan dieksekusi setiap kali halaman tersebut dikunjungi. Karena kekayaannya akan fitur yang mempermudah perancangan dan pemrograman Web, PHP memiliki popularitas yang tinggi (Rusdi dan Mashabi, 2017).</w:t>
      </w:r>
    </w:p>
    <w:p w14:paraId="41DB046A" w14:textId="6474C499" w:rsidR="008B4099" w:rsidRDefault="008B4099" w:rsidP="009D4CB6">
      <w:pPr>
        <w:spacing w:line="480" w:lineRule="auto"/>
        <w:ind w:firstLine="567"/>
        <w:jc w:val="both"/>
      </w:pPr>
      <w:r>
        <w:t>PHP: Hypertext Preprocessor (suatu akronim rekursif) yang dibangun oleh Rasmus Ledorf pada tahun 1994. Pada awal pengembangannya PHP disebut sebagai kependekan dari Personal Home Page. PHP merupakan produk Open Source sehingga anda dapat mengakses source code, menggunakan, dan mengubahnya tanpaharus membayar sepeserpun</w:t>
      </w:r>
      <w:r w:rsidR="00507CFA">
        <w:t xml:space="preserve"> (Rusdi dan Mashabi, 2017).</w:t>
      </w:r>
      <w:r>
        <w:t>.</w:t>
      </w:r>
    </w:p>
    <w:p w14:paraId="69A1E784" w14:textId="6EA09B41" w:rsidR="006A0D65" w:rsidRDefault="002C27CB" w:rsidP="009D4CB6">
      <w:pPr>
        <w:pStyle w:val="Heading3"/>
        <w:rPr>
          <w:lang w:eastAsia="en-ID"/>
        </w:rPr>
      </w:pPr>
      <w:bookmarkStart w:id="41" w:name="_Toc97932991"/>
      <w:r>
        <w:t>2.2.6</w:t>
      </w:r>
      <w:r w:rsidR="006A0D65">
        <w:tab/>
      </w:r>
      <w:r w:rsidR="006A0D65" w:rsidRPr="006A0D65">
        <w:rPr>
          <w:i/>
          <w:lang w:eastAsia="en-ID"/>
        </w:rPr>
        <w:t>Waterfall</w:t>
      </w:r>
      <w:bookmarkEnd w:id="41"/>
      <w:r w:rsidR="006A0D65" w:rsidRPr="00DA7DCF">
        <w:rPr>
          <w:lang w:val="id-ID" w:eastAsia="en-ID"/>
        </w:rPr>
        <w:t xml:space="preserve"> </w:t>
      </w:r>
    </w:p>
    <w:p w14:paraId="07CEF52E" w14:textId="6440275A" w:rsidR="00A05FF3" w:rsidRDefault="00A05FF3" w:rsidP="009D4CB6">
      <w:pPr>
        <w:pStyle w:val="BodyText"/>
        <w:spacing w:line="480" w:lineRule="auto"/>
        <w:ind w:firstLine="567"/>
        <w:jc w:val="both"/>
      </w:pPr>
      <w:r>
        <w:t xml:space="preserve">Model Waterfall ini sebenarnya adalah “Linear Sqeuential Model”, yang sering </w:t>
      </w:r>
      <w:r>
        <w:lastRenderedPageBreak/>
        <w:t xml:space="preserve">juga disebut dengan “classic life cycle” atau model waterfall. Metode ini muncul pertama kali sekitar tahun 1970 sehingga sering dianggap kuno, tetapi merupakan model/metode yang paling banyak dipakai di dalam Software engineering (SE). Metode ini melakukan pendekatan secara sistematis dan urut mulai dari level kebutuhan sistem lalu menuju ke tahap analisis, desain, coding, testing/verivication, dan maintenance. Disebut dengan waterfall karena tahap demi tahap yang dilalui harus menunggu selesainya tahap sebelumnya berjalan berurutan. Sebagai contoh tahap desain harus menunggu selesainya tahap sebelumnya yaitu tahap requirement </w:t>
      </w:r>
      <w:r>
        <w:rPr>
          <w:w w:val="105"/>
        </w:rPr>
        <w:t>(</w:t>
      </w:r>
      <w:r>
        <w:t>Rusdi &amp; Mashabi</w:t>
      </w:r>
      <w:r>
        <w:rPr>
          <w:w w:val="105"/>
        </w:rPr>
        <w:t>, 2017)</w:t>
      </w:r>
      <w:r>
        <w:t xml:space="preserve">. </w:t>
      </w:r>
    </w:p>
    <w:p w14:paraId="355DB26C" w14:textId="0D659F0F" w:rsidR="00A05FF3" w:rsidRPr="00A05FF3" w:rsidRDefault="007901B7" w:rsidP="009D4CB6">
      <w:pPr>
        <w:pStyle w:val="BodyText"/>
        <w:spacing w:before="12" w:line="480" w:lineRule="auto"/>
        <w:ind w:left="121" w:right="152" w:firstLine="266"/>
        <w:jc w:val="both"/>
      </w:pPr>
      <w:r>
        <w:rPr>
          <w:noProof/>
        </w:rPr>
        <mc:AlternateContent>
          <mc:Choice Requires="wps">
            <w:drawing>
              <wp:anchor distT="0" distB="0" distL="114300" distR="114300" simplePos="0" relativeHeight="251667456" behindDoc="0" locked="0" layoutInCell="1" allowOverlap="1" wp14:anchorId="2516A4B5" wp14:editId="75FF9C2A">
                <wp:simplePos x="0" y="0"/>
                <wp:positionH relativeFrom="column">
                  <wp:posOffset>893876</wp:posOffset>
                </wp:positionH>
                <wp:positionV relativeFrom="paragraph">
                  <wp:posOffset>1214480</wp:posOffset>
                </wp:positionV>
                <wp:extent cx="809625" cy="390525"/>
                <wp:effectExtent l="57150" t="38100" r="85725" b="104775"/>
                <wp:wrapNone/>
                <wp:docPr id="33" name="Rounded Rectangle 33"/>
                <wp:cNvGraphicFramePr/>
                <a:graphic xmlns:a="http://schemas.openxmlformats.org/drawingml/2006/main">
                  <a:graphicData uri="http://schemas.microsoft.com/office/word/2010/wordprocessingShape">
                    <wps:wsp>
                      <wps:cNvSpPr/>
                      <wps:spPr>
                        <a:xfrm>
                          <a:off x="0" y="0"/>
                          <a:ext cx="80962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4F68A1D9" w14:textId="487470BB" w:rsidR="004306FC" w:rsidRPr="007901B7" w:rsidRDefault="004306FC" w:rsidP="007901B7">
                            <w:pPr>
                              <w:jc w:val="center"/>
                              <w:rPr>
                                <w:sz w:val="16"/>
                              </w:rPr>
                            </w:pPr>
                            <w:r w:rsidRPr="007901B7">
                              <w:rPr>
                                <w:sz w:val="16"/>
                              </w:rPr>
                              <w:t>Definisi persyarat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id="Rounded Rectangle 33" o:spid="_x0000_s1026" style="position:absolute;left:0;text-align:left;margin-left:70.4pt;margin-top:95.65pt;width:63.75pt;height:30.75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" fillcolor="#a7bfde [1620]" strokecolor="#4579b8 [3044]">
                <v:fill color2="#e4ecf5 [500]" rotate="t" angle="180" colors="0 #a3c4ff;22938f #bfd5ff;1 #e5eeff" focus="100%" type="gradient"/>
                <v:shadow on="t" color="black" opacity="24903f" origin=",.5" offset="0,.55556mm"/>
                <v:textbox>
                  <w:txbxContent>
                    <w:p w14:paraId="4F68A1D9" w14:textId="487470BB" w:rsidR="004306FC" w:rsidRPr="007901B7" w:rsidRDefault="004306FC" w:rsidP="007901B7">
                      <w:pPr>
                        <w:jc w:val="center"/>
                        <w:rPr>
                          <w:sz w:val="16"/>
                        </w:rPr>
                      </w:pPr>
                      <w:r w:rsidRPr="007901B7">
                        <w:rPr>
                          <w:sz w:val="16"/>
                        </w:rPr>
                        <w:t>Definisi persyaratan</w:t>
                      </w:r>
                    </w:p>
                  </w:txbxContent>
                </v:textbox>
              </v:roundrect>
            </w:pict>
          </mc:Fallback>
        </mc:AlternateContent>
      </w:r>
      <w:r>
        <w:rPr>
          <w:noProof/>
        </w:rPr>
        <mc:AlternateContent>
          <mc:Choice Requires="wps">
            <w:drawing>
              <wp:anchor distT="0" distB="0" distL="114300" distR="114300" simplePos="0" relativeHeight="251669504" behindDoc="0" locked="0" layoutInCell="1" allowOverlap="1" wp14:anchorId="642B39AC" wp14:editId="327F9399">
                <wp:simplePos x="0" y="0"/>
                <wp:positionH relativeFrom="column">
                  <wp:posOffset>1501428</wp:posOffset>
                </wp:positionH>
                <wp:positionV relativeFrom="paragraph">
                  <wp:posOffset>1637210</wp:posOffset>
                </wp:positionV>
                <wp:extent cx="948905" cy="390525"/>
                <wp:effectExtent l="57150" t="38100" r="80010" b="104775"/>
                <wp:wrapNone/>
                <wp:docPr id="38" name="Rounded Rectangle 38"/>
                <wp:cNvGraphicFramePr/>
                <a:graphic xmlns:a="http://schemas.openxmlformats.org/drawingml/2006/main">
                  <a:graphicData uri="http://schemas.microsoft.com/office/word/2010/wordprocessingShape">
                    <wps:wsp>
                      <wps:cNvSpPr/>
                      <wps:spPr>
                        <a:xfrm>
                          <a:off x="0" y="0"/>
                          <a:ext cx="948905"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BC846BD" w14:textId="68838C86" w:rsidR="004306FC" w:rsidRPr="007901B7" w:rsidRDefault="004306FC" w:rsidP="007901B7">
                            <w:pPr>
                              <w:jc w:val="center"/>
                              <w:rPr>
                                <w:sz w:val="16"/>
                              </w:rPr>
                            </w:pPr>
                            <w:r w:rsidRPr="007901B7">
                              <w:rPr>
                                <w:sz w:val="16"/>
                              </w:rPr>
                              <w:t>Desain sistem dan perangkat luna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38" o:spid="_x0000_s1027" style="position:absolute;left:0;text-align:left;margin-left:118.2pt;margin-top:128.9pt;width:74.7pt;height:30.7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" fillcolor="#a7bfde [1620]" strokecolor="#4579b8 [3044]">
                <v:fill color2="#e4ecf5 [500]" rotate="t" angle="180" colors="0 #a3c4ff;22938f #bfd5ff;1 #e5eeff" focus="100%" type="gradient"/>
                <v:shadow on="t" color="black" opacity="24903f" origin=",.5" offset="0,.55556mm"/>
                <v:textbox>
                  <w:txbxContent>
                    <w:p w14:paraId="7BC846BD" w14:textId="68838C86" w:rsidR="004306FC" w:rsidRPr="007901B7" w:rsidRDefault="004306FC" w:rsidP="007901B7">
                      <w:pPr>
                        <w:jc w:val="center"/>
                        <w:rPr>
                          <w:sz w:val="16"/>
                        </w:rPr>
                      </w:pPr>
                      <w:r w:rsidRPr="007901B7">
                        <w:rPr>
                          <w:sz w:val="16"/>
                        </w:rPr>
                        <w:t>Desain sistem dan perangkat lunak</w:t>
                      </w:r>
                    </w:p>
                  </w:txbxContent>
                </v:textbox>
              </v:roundrect>
            </w:pict>
          </mc:Fallback>
        </mc:AlternateContent>
      </w:r>
      <w:r w:rsidR="00367A7D">
        <w:rPr>
          <w:noProof/>
        </w:rPr>
        <mc:AlternateContent>
          <mc:Choice Requires="wps">
            <w:drawing>
              <wp:anchor distT="0" distB="0" distL="114300" distR="114300" simplePos="0" relativeHeight="251671552" behindDoc="0" locked="0" layoutInCell="1" allowOverlap="1" wp14:anchorId="3C591907" wp14:editId="0E93B3FB">
                <wp:simplePos x="0" y="0"/>
                <wp:positionH relativeFrom="column">
                  <wp:posOffset>2122529</wp:posOffset>
                </wp:positionH>
                <wp:positionV relativeFrom="paragraph">
                  <wp:posOffset>2128915</wp:posOffset>
                </wp:positionV>
                <wp:extent cx="1121434" cy="390477"/>
                <wp:effectExtent l="57150" t="38100" r="78740" b="86360"/>
                <wp:wrapNone/>
                <wp:docPr id="39" name="Rounded Rectangle 39"/>
                <wp:cNvGraphicFramePr/>
                <a:graphic xmlns:a="http://schemas.openxmlformats.org/drawingml/2006/main">
                  <a:graphicData uri="http://schemas.microsoft.com/office/word/2010/wordprocessingShape">
                    <wps:wsp>
                      <wps:cNvSpPr/>
                      <wps:spPr>
                        <a:xfrm>
                          <a:off x="0" y="0"/>
                          <a:ext cx="1121434" cy="390477"/>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5ED3183" w14:textId="26339FA7" w:rsidR="004306FC" w:rsidRPr="007901B7" w:rsidRDefault="004306FC" w:rsidP="007901B7">
                            <w:pPr>
                              <w:jc w:val="center"/>
                              <w:rPr>
                                <w:sz w:val="16"/>
                              </w:rPr>
                            </w:pPr>
                            <w:r w:rsidRPr="007901B7">
                              <w:rPr>
                                <w:sz w:val="16"/>
                              </w:rPr>
                              <w:t>Implementasi dan pengujian un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39" o:spid="_x0000_s1028" style="position:absolute;left:0;text-align:left;margin-left:167.15pt;margin-top:167.65pt;width:88.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" fillcolor="#a7bfde [1620]" strokecolor="#4579b8 [3044]">
                <v:fill color2="#e4ecf5 [500]" rotate="t" angle="180" colors="0 #a3c4ff;22938f #bfd5ff;1 #e5eeff" focus="100%" type="gradient"/>
                <v:shadow on="t" color="black" opacity="24903f" origin=",.5" offset="0,.55556mm"/>
                <v:textbox>
                  <w:txbxContent>
                    <w:p w14:paraId="75ED3183" w14:textId="26339FA7" w:rsidR="004306FC" w:rsidRPr="007901B7" w:rsidRDefault="004306FC" w:rsidP="007901B7">
                      <w:pPr>
                        <w:jc w:val="center"/>
                        <w:rPr>
                          <w:sz w:val="16"/>
                        </w:rPr>
                      </w:pPr>
                      <w:r w:rsidRPr="007901B7">
                        <w:rPr>
                          <w:sz w:val="16"/>
                        </w:rPr>
                        <w:t>Implementasi dan pengujian unit</w:t>
                      </w:r>
                    </w:p>
                  </w:txbxContent>
                </v:textbox>
              </v:roundrect>
            </w:pict>
          </mc:Fallback>
        </mc:AlternateContent>
      </w:r>
      <w:r w:rsidR="00A05FF3">
        <w:rPr>
          <w:noProof/>
        </w:rPr>
        <w:drawing>
          <wp:anchor distT="0" distB="0" distL="0" distR="0" simplePos="0" relativeHeight="251659264" behindDoc="0" locked="0" layoutInCell="1" allowOverlap="1" wp14:anchorId="76063397" wp14:editId="626F5026">
            <wp:simplePos x="0" y="0"/>
            <wp:positionH relativeFrom="page">
              <wp:posOffset>2338705</wp:posOffset>
            </wp:positionH>
            <wp:positionV relativeFrom="paragraph">
              <wp:posOffset>1243330</wp:posOffset>
            </wp:positionV>
            <wp:extent cx="3801745" cy="2148840"/>
            <wp:effectExtent l="0" t="0" r="8255" b="3810"/>
            <wp:wrapTopAndBottom/>
            <wp:docPr id="8"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13" cstate="print"/>
                    <a:stretch>
                      <a:fillRect/>
                    </a:stretch>
                  </pic:blipFill>
                  <pic:spPr>
                    <a:xfrm>
                      <a:off x="0" y="0"/>
                      <a:ext cx="3801745" cy="2148840"/>
                    </a:xfrm>
                    <a:prstGeom prst="rect">
                      <a:avLst/>
                    </a:prstGeom>
                  </pic:spPr>
                </pic:pic>
              </a:graphicData>
            </a:graphic>
            <wp14:sizeRelH relativeFrom="margin">
              <wp14:pctWidth>0</wp14:pctWidth>
            </wp14:sizeRelH>
            <wp14:sizeRelV relativeFrom="margin">
              <wp14:pctHeight>0</wp14:pctHeight>
            </wp14:sizeRelV>
          </wp:anchor>
        </w:drawing>
      </w:r>
      <w:r w:rsidR="00A05FF3">
        <w:rPr>
          <w:w w:val="105"/>
        </w:rPr>
        <w:t>Menurut Pressman dan Sommerville tahun 2010 metode</w:t>
      </w:r>
      <w:r w:rsidR="00A05FF3">
        <w:rPr>
          <w:spacing w:val="1"/>
          <w:w w:val="105"/>
        </w:rPr>
        <w:t xml:space="preserve"> </w:t>
      </w:r>
      <w:r w:rsidR="00A05FF3">
        <w:rPr>
          <w:w w:val="105"/>
        </w:rPr>
        <w:t>ini</w:t>
      </w:r>
      <w:r w:rsidR="00A05FF3">
        <w:rPr>
          <w:spacing w:val="-5"/>
          <w:w w:val="105"/>
        </w:rPr>
        <w:t xml:space="preserve"> </w:t>
      </w:r>
      <w:r w:rsidR="00A05FF3">
        <w:rPr>
          <w:w w:val="105"/>
        </w:rPr>
        <w:t>terdiri</w:t>
      </w:r>
      <w:r w:rsidR="00A05FF3">
        <w:rPr>
          <w:spacing w:val="-7"/>
          <w:w w:val="105"/>
        </w:rPr>
        <w:t xml:space="preserve"> </w:t>
      </w:r>
      <w:r w:rsidR="00A05FF3">
        <w:rPr>
          <w:w w:val="105"/>
        </w:rPr>
        <w:t>dari</w:t>
      </w:r>
      <w:r w:rsidR="00A05FF3">
        <w:rPr>
          <w:spacing w:val="-7"/>
          <w:w w:val="105"/>
        </w:rPr>
        <w:t xml:space="preserve"> </w:t>
      </w:r>
      <w:r w:rsidR="00A05FF3">
        <w:rPr>
          <w:w w:val="105"/>
        </w:rPr>
        <w:t>beberapa</w:t>
      </w:r>
      <w:r w:rsidR="00A05FF3">
        <w:rPr>
          <w:spacing w:val="-1"/>
          <w:w w:val="105"/>
        </w:rPr>
        <w:t xml:space="preserve"> </w:t>
      </w:r>
      <w:r w:rsidR="00A05FF3">
        <w:rPr>
          <w:w w:val="105"/>
        </w:rPr>
        <w:t>step,</w:t>
      </w:r>
      <w:r w:rsidR="00A05FF3">
        <w:rPr>
          <w:spacing w:val="-3"/>
          <w:w w:val="105"/>
        </w:rPr>
        <w:t xml:space="preserve"> </w:t>
      </w:r>
      <w:r w:rsidR="00A05FF3">
        <w:rPr>
          <w:w w:val="105"/>
        </w:rPr>
        <w:t>seperti</w:t>
      </w:r>
      <w:r w:rsidR="00A05FF3">
        <w:rPr>
          <w:spacing w:val="-5"/>
          <w:w w:val="105"/>
        </w:rPr>
        <w:t xml:space="preserve"> </w:t>
      </w:r>
      <w:r w:rsidR="00A05FF3">
        <w:rPr>
          <w:w w:val="105"/>
        </w:rPr>
        <w:t>ditunjukan</w:t>
      </w:r>
      <w:r w:rsidR="00A05FF3">
        <w:rPr>
          <w:spacing w:val="-5"/>
          <w:w w:val="105"/>
        </w:rPr>
        <w:t xml:space="preserve"> </w:t>
      </w:r>
      <w:r w:rsidR="00A05FF3">
        <w:rPr>
          <w:w w:val="105"/>
        </w:rPr>
        <w:t>pada</w:t>
      </w:r>
      <w:r w:rsidR="00A05FF3">
        <w:rPr>
          <w:spacing w:val="-3"/>
          <w:w w:val="105"/>
        </w:rPr>
        <w:t xml:space="preserve"> </w:t>
      </w:r>
      <w:r w:rsidR="00A05FF3">
        <w:rPr>
          <w:w w:val="105"/>
        </w:rPr>
        <w:t>gambar</w:t>
      </w:r>
      <w:r w:rsidR="00A05FF3">
        <w:rPr>
          <w:spacing w:val="-44"/>
          <w:w w:val="105"/>
        </w:rPr>
        <w:t xml:space="preserve"> </w:t>
      </w:r>
      <w:r w:rsidR="00A05FF3">
        <w:rPr>
          <w:w w:val="105"/>
        </w:rPr>
        <w:t>berikut (</w:t>
      </w:r>
      <w:r w:rsidR="00A05FF3">
        <w:t xml:space="preserve"> Rusdi</w:t>
      </w:r>
      <w:r w:rsidR="00E35AB1">
        <w:t xml:space="preserve"> </w:t>
      </w:r>
      <w:r w:rsidR="00A05FF3">
        <w:t>&amp; Mashabi</w:t>
      </w:r>
      <w:r w:rsidR="00A05FF3">
        <w:rPr>
          <w:w w:val="105"/>
        </w:rPr>
        <w:t xml:space="preserve">, </w:t>
      </w:r>
      <w:r w:rsidR="00C018F2">
        <w:rPr>
          <w:w w:val="105"/>
        </w:rPr>
        <w:t>2017) :</w:t>
      </w:r>
    </w:p>
    <w:p w14:paraId="6692B8B1" w14:textId="05DDF358" w:rsidR="00A05FF3" w:rsidRPr="00A05FF3" w:rsidRDefault="007901B7" w:rsidP="009D4CB6">
      <w:pPr>
        <w:spacing w:line="480" w:lineRule="auto"/>
        <w:ind w:left="522"/>
        <w:rPr>
          <w:sz w:val="22"/>
        </w:rPr>
      </w:pPr>
      <w:r>
        <w:rPr>
          <w:noProof/>
        </w:rPr>
        <mc:AlternateContent>
          <mc:Choice Requires="wps">
            <w:drawing>
              <wp:anchor distT="0" distB="0" distL="114300" distR="114300" simplePos="0" relativeHeight="251673600" behindDoc="0" locked="0" layoutInCell="1" allowOverlap="1" wp14:anchorId="61358CAF" wp14:editId="5A7EBBE4">
                <wp:simplePos x="0" y="0"/>
                <wp:positionH relativeFrom="column">
                  <wp:posOffset>3011050</wp:posOffset>
                </wp:positionH>
                <wp:positionV relativeFrom="paragraph">
                  <wp:posOffset>1346008</wp:posOffset>
                </wp:positionV>
                <wp:extent cx="948906" cy="388189"/>
                <wp:effectExtent l="57150" t="38100" r="80010" b="88265"/>
                <wp:wrapNone/>
                <wp:docPr id="40" name="Rounded Rectangle 40"/>
                <wp:cNvGraphicFramePr/>
                <a:graphic xmlns:a="http://schemas.openxmlformats.org/drawingml/2006/main">
                  <a:graphicData uri="http://schemas.microsoft.com/office/word/2010/wordprocessingShape">
                    <wps:wsp>
                      <wps:cNvSpPr/>
                      <wps:spPr>
                        <a:xfrm>
                          <a:off x="0" y="0"/>
                          <a:ext cx="948906" cy="388189"/>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72F60F67" w14:textId="35FB1675" w:rsidR="004306FC" w:rsidRPr="007901B7" w:rsidRDefault="004306FC" w:rsidP="007901B7">
                            <w:pPr>
                              <w:jc w:val="center"/>
                              <w:rPr>
                                <w:sz w:val="16"/>
                              </w:rPr>
                            </w:pPr>
                            <w:r w:rsidRPr="007901B7">
                              <w:rPr>
                                <w:sz w:val="16"/>
                              </w:rPr>
                              <w:t>Integrasi dan 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40" o:spid="_x0000_s1029" style="position:absolute;left:0;text-align:left;margin-left:237.1pt;margin-top:106pt;width:74.7pt;height:30.5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" fillcolor="#a7bfde [1620]" strokecolor="#4579b8 [3044]">
                <v:fill color2="#e4ecf5 [500]" rotate="t" angle="180" colors="0 #a3c4ff;22938f #bfd5ff;1 #e5eeff" focus="100%" type="gradient"/>
                <v:shadow on="t" color="black" opacity="24903f" origin=",.5" offset="0,.55556mm"/>
                <v:textbox>
                  <w:txbxContent>
                    <w:p w14:paraId="72F60F67" w14:textId="35FB1675" w:rsidR="004306FC" w:rsidRPr="007901B7" w:rsidRDefault="004306FC" w:rsidP="007901B7">
                      <w:pPr>
                        <w:jc w:val="center"/>
                        <w:rPr>
                          <w:sz w:val="16"/>
                        </w:rPr>
                      </w:pPr>
                      <w:r w:rsidRPr="007901B7">
                        <w:rPr>
                          <w:sz w:val="16"/>
                        </w:rPr>
                        <w:t>Integrasi dan pengujian sistem</w:t>
                      </w:r>
                    </w:p>
                  </w:txbxContent>
                </v:textbox>
              </v:roundrect>
            </w:pict>
          </mc:Fallback>
        </mc:AlternateContent>
      </w:r>
      <w:r w:rsidR="00367A7D">
        <w:rPr>
          <w:noProof/>
        </w:rPr>
        <mc:AlternateContent>
          <mc:Choice Requires="wps">
            <w:drawing>
              <wp:anchor distT="0" distB="0" distL="114300" distR="114300" simplePos="0" relativeHeight="251675648" behindDoc="0" locked="0" layoutInCell="1" allowOverlap="1" wp14:anchorId="4D256171" wp14:editId="0BF84A05">
                <wp:simplePos x="0" y="0"/>
                <wp:positionH relativeFrom="column">
                  <wp:posOffset>3727043</wp:posOffset>
                </wp:positionH>
                <wp:positionV relativeFrom="paragraph">
                  <wp:posOffset>1811835</wp:posOffset>
                </wp:positionV>
                <wp:extent cx="931652" cy="390525"/>
                <wp:effectExtent l="57150" t="38100" r="78105" b="104775"/>
                <wp:wrapNone/>
                <wp:docPr id="41" name="Rounded Rectangle 41"/>
                <wp:cNvGraphicFramePr/>
                <a:graphic xmlns:a="http://schemas.openxmlformats.org/drawingml/2006/main">
                  <a:graphicData uri="http://schemas.microsoft.com/office/word/2010/wordprocessingShape">
                    <wps:wsp>
                      <wps:cNvSpPr/>
                      <wps:spPr>
                        <a:xfrm>
                          <a:off x="0" y="0"/>
                          <a:ext cx="931652" cy="390525"/>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06A730F5" w14:textId="77DF8F0D" w:rsidR="004306FC" w:rsidRPr="00367A7D" w:rsidRDefault="004306FC" w:rsidP="00367A7D">
                            <w:pPr>
                              <w:jc w:val="center"/>
                              <w:rPr>
                                <w:sz w:val="16"/>
                              </w:rPr>
                            </w:pPr>
                            <w:r w:rsidRPr="007901B7">
                              <w:rPr>
                                <w:sz w:val="16"/>
                              </w:rPr>
                              <w:t>Operasi dan Pemelihara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id="Rounded Rectangle 41" o:spid="_x0000_s1030" style="position:absolute;left:0;text-align:left;margin-left:293.45pt;margin-top:142.65pt;width:73.35pt;height:30.7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" fillcolor="#a7bfde [1620]" strokecolor="#4579b8 [3044]">
                <v:fill color2="#e4ecf5 [500]" rotate="t" angle="180" colors="0 #a3c4ff;22938f #bfd5ff;1 #e5eeff" focus="100%" type="gradient"/>
                <v:shadow on="t" color="black" opacity="24903f" origin=",.5" offset="0,.55556mm"/>
                <v:textbox>
                  <w:txbxContent>
                    <w:p w14:paraId="06A730F5" w14:textId="77DF8F0D" w:rsidR="004306FC" w:rsidRPr="00367A7D" w:rsidRDefault="004306FC" w:rsidP="00367A7D">
                      <w:pPr>
                        <w:jc w:val="center"/>
                        <w:rPr>
                          <w:sz w:val="16"/>
                        </w:rPr>
                      </w:pPr>
                      <w:r w:rsidRPr="007901B7">
                        <w:rPr>
                          <w:sz w:val="16"/>
                        </w:rPr>
                        <w:t>Operasi dan Pemeliharaan</w:t>
                      </w:r>
                    </w:p>
                  </w:txbxContent>
                </v:textbox>
              </v:roundrect>
            </w:pict>
          </mc:Fallback>
        </mc:AlternateContent>
      </w:r>
      <w:r w:rsidR="00A05FF3">
        <w:rPr>
          <w:szCs w:val="24"/>
        </w:rPr>
        <w:t xml:space="preserve">                         </w:t>
      </w:r>
    </w:p>
    <w:p w14:paraId="1830B921" w14:textId="69B5E695" w:rsidR="00A05FF3" w:rsidRDefault="00A05FF3" w:rsidP="009D4CB6">
      <w:pPr>
        <w:spacing w:before="134" w:line="480" w:lineRule="auto"/>
        <w:ind w:left="1960"/>
        <w:rPr>
          <w:szCs w:val="24"/>
        </w:rPr>
      </w:pPr>
      <w:r>
        <w:rPr>
          <w:szCs w:val="24"/>
        </w:rPr>
        <w:t xml:space="preserve">            </w:t>
      </w:r>
      <w:r w:rsidR="00CC117B">
        <w:rPr>
          <w:szCs w:val="24"/>
        </w:rPr>
        <w:t>gambar.1</w:t>
      </w:r>
      <w:r w:rsidRPr="00A05FF3">
        <w:rPr>
          <w:spacing w:val="-3"/>
          <w:szCs w:val="24"/>
        </w:rPr>
        <w:t xml:space="preserve"> </w:t>
      </w:r>
      <w:r w:rsidRPr="00A05FF3">
        <w:rPr>
          <w:szCs w:val="24"/>
        </w:rPr>
        <w:t>Model</w:t>
      </w:r>
      <w:r w:rsidRPr="00A05FF3">
        <w:rPr>
          <w:spacing w:val="-1"/>
          <w:szCs w:val="24"/>
        </w:rPr>
        <w:t xml:space="preserve"> </w:t>
      </w:r>
      <w:r w:rsidR="00C018F2">
        <w:rPr>
          <w:szCs w:val="24"/>
        </w:rPr>
        <w:t>Waterfall</w:t>
      </w:r>
    </w:p>
    <w:p w14:paraId="259FEE88" w14:textId="77777777" w:rsidR="00E1122A" w:rsidRPr="00C018F2" w:rsidRDefault="00E1122A" w:rsidP="009D4CB6">
      <w:pPr>
        <w:spacing w:before="134" w:line="480" w:lineRule="auto"/>
        <w:rPr>
          <w:szCs w:val="24"/>
        </w:rPr>
      </w:pPr>
    </w:p>
    <w:p w14:paraId="78128497" w14:textId="6E7EDC3F" w:rsidR="00535DE8" w:rsidRDefault="002C27CB" w:rsidP="009D4CB6">
      <w:pPr>
        <w:pStyle w:val="Heading3"/>
        <w:rPr>
          <w:lang w:eastAsia="en-ID"/>
        </w:rPr>
      </w:pPr>
      <w:bookmarkStart w:id="42" w:name="_Toc97932992"/>
      <w:r>
        <w:lastRenderedPageBreak/>
        <w:t>2.2.7</w:t>
      </w:r>
      <w:r w:rsidR="00535DE8">
        <w:tab/>
      </w:r>
      <w:r w:rsidR="00535DE8" w:rsidRPr="00535DE8">
        <w:rPr>
          <w:i/>
          <w:lang w:eastAsia="en-ID"/>
        </w:rPr>
        <w:t>Black Box</w:t>
      </w:r>
      <w:bookmarkEnd w:id="42"/>
    </w:p>
    <w:p w14:paraId="0E8C9303" w14:textId="3B0C538E" w:rsidR="00535DE8" w:rsidRDefault="004F0F50" w:rsidP="009D4CB6">
      <w:pPr>
        <w:spacing w:line="480" w:lineRule="auto"/>
        <w:ind w:firstLine="567"/>
        <w:jc w:val="both"/>
      </w:pPr>
      <w:r>
        <w:t>Menurut Mustaqbal</w:t>
      </w:r>
      <w:r w:rsidR="00B21D9F">
        <w:t xml:space="preserve">, Dkk (2015) dikutip oleh Wahyu Nur Cholifah, Dkk (2018), </w:t>
      </w:r>
      <w:r>
        <w:t>Pengujian perangkat lunak dari segi spesifikasi fungsional tanpa menguji desain dan kode program untuk mengetahui apakah fungsi, masukan dan keluaran dari perangkat lunak sesuai dengan spesifikasi yang dibutuhkan. Metode BlackboxTesting merupakan salah satu metode yang mudah digunakan karena hanya memerlukan batas bawah dan batas atas dari data yang di harapkan,Estimasi banyaknya data uji dapat dihitung melalui banyaknya field data entri yang akan diuji, aturan entri yang harus dipenuhi serta kasus batas atas dan batas bawah yang memenuhi. Dan dengan metode ini dapat diketahui jika fungsionalitas masih dapat menerima masukan data yang tidak diharapkan maka menyebabkan data yang disimpan kurang valid</w:t>
      </w:r>
      <w:r w:rsidR="00B21D9F">
        <w:t xml:space="preserve"> (Cholifah, Dkk, 2018)</w:t>
      </w:r>
      <w:r>
        <w:t>.</w:t>
      </w:r>
    </w:p>
    <w:p w14:paraId="4E0EC02F" w14:textId="77777777" w:rsidR="00367A7D" w:rsidRDefault="00367A7D" w:rsidP="009D4CB6">
      <w:pPr>
        <w:pStyle w:val="Heading3"/>
        <w:numPr>
          <w:ilvl w:val="2"/>
          <w:numId w:val="20"/>
        </w:numPr>
      </w:pPr>
      <w:bookmarkStart w:id="43" w:name="_Toc97932993"/>
      <w:r>
        <w:t>Basis Data</w:t>
      </w:r>
      <w:bookmarkEnd w:id="43"/>
    </w:p>
    <w:p w14:paraId="26EFB519" w14:textId="77777777" w:rsidR="00367A7D" w:rsidRDefault="00367A7D" w:rsidP="009D4CB6">
      <w:pPr>
        <w:spacing w:line="480" w:lineRule="auto"/>
        <w:ind w:firstLine="720"/>
        <w:jc w:val="both"/>
      </w:pPr>
      <w:r>
        <w:t>Merupakan media penyimpanan data supayabisadilakukan pegaksesan dengan mudah dan cepat. Fungsi utamanya untuk memelihara data yangsudah diolah (Saifudin, 2019).</w:t>
      </w:r>
    </w:p>
    <w:p w14:paraId="55035ABF" w14:textId="77777777" w:rsidR="00367A7D" w:rsidRPr="00E1122A" w:rsidRDefault="00367A7D" w:rsidP="009D4CB6">
      <w:pPr>
        <w:pStyle w:val="ListParagraph"/>
        <w:numPr>
          <w:ilvl w:val="0"/>
          <w:numId w:val="23"/>
        </w:numPr>
        <w:spacing w:line="480" w:lineRule="auto"/>
        <w:jc w:val="both"/>
        <w:rPr>
          <w:b/>
        </w:rPr>
      </w:pPr>
      <w:r w:rsidRPr="00E1122A">
        <w:rPr>
          <w:b/>
        </w:rPr>
        <w:t xml:space="preserve">My Structure Query Language (MySQL) </w:t>
      </w:r>
    </w:p>
    <w:p w14:paraId="7CBD22FB" w14:textId="77777777" w:rsidR="00367A7D" w:rsidRDefault="00367A7D" w:rsidP="009D4CB6">
      <w:pPr>
        <w:pStyle w:val="ListParagraph"/>
        <w:spacing w:line="480" w:lineRule="auto"/>
        <w:ind w:left="1080"/>
        <w:jc w:val="both"/>
      </w:pPr>
      <w:r>
        <w:t xml:space="preserve">Menurut Nugroho dalam Mulyanto &amp; Khasanah (2018) “My Structure Query (MySQL) merupakan aplikasi pembuat dan pengelola basis data atau Database Management System(DBMS)”. </w:t>
      </w:r>
    </w:p>
    <w:p w14:paraId="2006F983" w14:textId="77777777" w:rsidR="007901B7" w:rsidRDefault="007901B7" w:rsidP="009D4CB6">
      <w:pPr>
        <w:pStyle w:val="ListParagraph"/>
        <w:spacing w:line="480" w:lineRule="auto"/>
        <w:ind w:left="1080"/>
        <w:jc w:val="both"/>
      </w:pPr>
    </w:p>
    <w:p w14:paraId="7EF3EFF7" w14:textId="614D228B" w:rsidR="00367A7D" w:rsidRPr="00E1122A" w:rsidRDefault="009D4CB6" w:rsidP="009D4CB6">
      <w:pPr>
        <w:pStyle w:val="ListParagraph"/>
        <w:numPr>
          <w:ilvl w:val="0"/>
          <w:numId w:val="23"/>
        </w:numPr>
        <w:spacing w:line="480" w:lineRule="auto"/>
        <w:jc w:val="both"/>
        <w:rPr>
          <w:b/>
        </w:rPr>
      </w:pPr>
      <w:r>
        <w:rPr>
          <w:b/>
        </w:rPr>
        <w:lastRenderedPageBreak/>
        <w:t>P</w:t>
      </w:r>
      <w:r w:rsidR="00367A7D" w:rsidRPr="00E1122A">
        <w:rPr>
          <w:b/>
        </w:rPr>
        <w:t xml:space="preserve">hpMyAdmin </w:t>
      </w:r>
    </w:p>
    <w:p w14:paraId="711858AC" w14:textId="67332B06" w:rsidR="00367A7D" w:rsidRDefault="00367A7D" w:rsidP="009D4CB6">
      <w:pPr>
        <w:pStyle w:val="ListParagraph"/>
        <w:spacing w:line="480" w:lineRule="auto"/>
        <w:ind w:left="1080"/>
        <w:jc w:val="both"/>
      </w:pPr>
      <w:r>
        <w:t>Menurut Standysah dan Restu</w:t>
      </w:r>
      <w:r w:rsidR="009D4CB6">
        <w:t xml:space="preserve"> </w:t>
      </w:r>
      <w:r>
        <w:t>(2015:3) PhpMyAdmin merupakan software opensource yang digunakan untuk menangani administrasibasis data MySQL melalui jaringan lokal maupun internet. phpMyAdmin mendukungberbagai operasi MySQL antara lain mengelola basis data, tabel-tabel, field-field, relasi-relasi, pengurutan data, pengguna, dan perijinan.</w:t>
      </w:r>
    </w:p>
    <w:p w14:paraId="20DB8B16" w14:textId="6868A200" w:rsidR="003327B8" w:rsidRDefault="00CD1DD5" w:rsidP="009D4CB6">
      <w:pPr>
        <w:pStyle w:val="Heading3"/>
        <w:numPr>
          <w:ilvl w:val="2"/>
          <w:numId w:val="20"/>
        </w:numPr>
      </w:pPr>
      <w:bookmarkStart w:id="44" w:name="_Toc97932994"/>
      <w:r>
        <w:t>Data Flow Diagram (DFD)</w:t>
      </w:r>
      <w:bookmarkEnd w:id="44"/>
    </w:p>
    <w:p w14:paraId="5D735F61" w14:textId="34549680" w:rsidR="00214A9C" w:rsidRDefault="00B21D9F" w:rsidP="009D4CB6">
      <w:pPr>
        <w:pStyle w:val="ListParagraph"/>
        <w:spacing w:line="480" w:lineRule="auto"/>
        <w:jc w:val="both"/>
      </w:pPr>
      <w:r>
        <w:t>DFD adalah suatu diagram yang menggunakan notasi-notasi untuk menggambarkan arus dari data sistem, yang penggunaannya sangat membantu untuk memahami sistem secara logika, terstruktur dan jelas. DFD merupakan alat bantu dalam menggambarkan atau menjelaskan proses kerja suatu sistem (Purnamayudhia, 2015).</w:t>
      </w:r>
    </w:p>
    <w:tbl>
      <w:tblPr>
        <w:tblW w:w="0" w:type="auto"/>
        <w:tblInd w:w="1563"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91"/>
        <w:gridCol w:w="162"/>
        <w:gridCol w:w="362"/>
        <w:gridCol w:w="1268"/>
        <w:gridCol w:w="2887"/>
      </w:tblGrid>
      <w:tr w:rsidR="00214A9C" w14:paraId="60EEE7D5" w14:textId="77777777" w:rsidTr="00866BC8">
        <w:trPr>
          <w:trHeight w:val="410"/>
        </w:trPr>
        <w:tc>
          <w:tcPr>
            <w:tcW w:w="591" w:type="dxa"/>
          </w:tcPr>
          <w:p w14:paraId="2E1EFCEF" w14:textId="77777777" w:rsidR="00214A9C" w:rsidRPr="00866BC8" w:rsidRDefault="00214A9C" w:rsidP="009D4CB6">
            <w:pPr>
              <w:pStyle w:val="TableParagraph"/>
              <w:spacing w:before="4" w:line="480" w:lineRule="auto"/>
              <w:ind w:left="82" w:right="80"/>
              <w:jc w:val="center"/>
              <w:rPr>
                <w:b/>
                <w:sz w:val="20"/>
                <w:szCs w:val="20"/>
              </w:rPr>
            </w:pPr>
            <w:r w:rsidRPr="00866BC8">
              <w:rPr>
                <w:b/>
                <w:w w:val="105"/>
                <w:sz w:val="20"/>
                <w:szCs w:val="20"/>
              </w:rPr>
              <w:t>No</w:t>
            </w:r>
          </w:p>
        </w:tc>
        <w:tc>
          <w:tcPr>
            <w:tcW w:w="1792" w:type="dxa"/>
            <w:gridSpan w:val="3"/>
          </w:tcPr>
          <w:p w14:paraId="75DA177D" w14:textId="77777777" w:rsidR="00214A9C" w:rsidRPr="00866BC8" w:rsidRDefault="00214A9C" w:rsidP="009D4CB6">
            <w:pPr>
              <w:pStyle w:val="TableParagraph"/>
              <w:spacing w:before="4" w:line="480" w:lineRule="auto"/>
              <w:ind w:left="318"/>
              <w:rPr>
                <w:b/>
                <w:sz w:val="20"/>
                <w:szCs w:val="20"/>
              </w:rPr>
            </w:pPr>
            <w:r w:rsidRPr="00866BC8">
              <w:rPr>
                <w:b/>
                <w:w w:val="105"/>
                <w:sz w:val="20"/>
                <w:szCs w:val="20"/>
              </w:rPr>
              <w:t>Gambar</w:t>
            </w:r>
          </w:p>
        </w:tc>
        <w:tc>
          <w:tcPr>
            <w:tcW w:w="2887" w:type="dxa"/>
          </w:tcPr>
          <w:p w14:paraId="4AC41F3B" w14:textId="77777777" w:rsidR="00214A9C" w:rsidRPr="00866BC8" w:rsidRDefault="00214A9C" w:rsidP="009D4CB6">
            <w:pPr>
              <w:pStyle w:val="TableParagraph"/>
              <w:spacing w:before="4" w:line="480" w:lineRule="auto"/>
              <w:ind w:left="555"/>
              <w:rPr>
                <w:b/>
                <w:sz w:val="20"/>
                <w:szCs w:val="20"/>
              </w:rPr>
            </w:pPr>
            <w:r w:rsidRPr="00866BC8">
              <w:rPr>
                <w:b/>
                <w:w w:val="105"/>
                <w:sz w:val="20"/>
                <w:szCs w:val="20"/>
              </w:rPr>
              <w:t>Keterangan</w:t>
            </w:r>
          </w:p>
        </w:tc>
      </w:tr>
      <w:tr w:rsidR="00214A9C" w14:paraId="713C1F56" w14:textId="77777777" w:rsidTr="00866BC8">
        <w:trPr>
          <w:trHeight w:val="1208"/>
        </w:trPr>
        <w:tc>
          <w:tcPr>
            <w:tcW w:w="591" w:type="dxa"/>
          </w:tcPr>
          <w:p w14:paraId="30B97C40" w14:textId="77777777" w:rsidR="00866BC8" w:rsidRDefault="00866BC8" w:rsidP="009D4CB6">
            <w:pPr>
              <w:pStyle w:val="TableParagraph"/>
              <w:spacing w:before="3" w:line="480" w:lineRule="auto"/>
              <w:ind w:left="3"/>
              <w:jc w:val="center"/>
              <w:rPr>
                <w:w w:val="104"/>
                <w:sz w:val="20"/>
                <w:szCs w:val="20"/>
              </w:rPr>
            </w:pPr>
          </w:p>
          <w:p w14:paraId="56E06184" w14:textId="77777777" w:rsidR="00866BC8" w:rsidRDefault="00866BC8" w:rsidP="009D4CB6">
            <w:pPr>
              <w:pStyle w:val="TableParagraph"/>
              <w:spacing w:before="3" w:line="480" w:lineRule="auto"/>
              <w:ind w:left="3"/>
              <w:jc w:val="center"/>
              <w:rPr>
                <w:w w:val="104"/>
                <w:sz w:val="20"/>
                <w:szCs w:val="20"/>
              </w:rPr>
            </w:pPr>
          </w:p>
          <w:p w14:paraId="7909DC9E" w14:textId="77777777" w:rsidR="00866BC8" w:rsidRDefault="00866BC8" w:rsidP="009D4CB6">
            <w:pPr>
              <w:pStyle w:val="TableParagraph"/>
              <w:spacing w:before="3" w:line="480" w:lineRule="auto"/>
              <w:ind w:left="3"/>
              <w:jc w:val="center"/>
              <w:rPr>
                <w:w w:val="104"/>
                <w:sz w:val="20"/>
                <w:szCs w:val="20"/>
              </w:rPr>
            </w:pPr>
          </w:p>
          <w:p w14:paraId="4840C892" w14:textId="7C4651B5" w:rsidR="00214A9C" w:rsidRPr="00866BC8" w:rsidRDefault="00866BC8" w:rsidP="009D4CB6">
            <w:pPr>
              <w:pStyle w:val="TableParagraph"/>
              <w:spacing w:before="3" w:line="480" w:lineRule="auto"/>
              <w:ind w:left="3"/>
              <w:jc w:val="center"/>
              <w:rPr>
                <w:sz w:val="20"/>
                <w:szCs w:val="20"/>
              </w:rPr>
            </w:pPr>
            <w:r>
              <w:rPr>
                <w:w w:val="104"/>
                <w:sz w:val="20"/>
                <w:szCs w:val="20"/>
              </w:rPr>
              <w:t>1</w:t>
            </w:r>
          </w:p>
        </w:tc>
        <w:tc>
          <w:tcPr>
            <w:tcW w:w="1792" w:type="dxa"/>
            <w:gridSpan w:val="3"/>
          </w:tcPr>
          <w:p w14:paraId="785B5BFB" w14:textId="77777777" w:rsidR="00214A9C" w:rsidRPr="00866BC8" w:rsidRDefault="00214A9C" w:rsidP="009D4CB6">
            <w:pPr>
              <w:pStyle w:val="TableParagraph"/>
              <w:spacing w:before="8" w:line="480" w:lineRule="auto"/>
              <w:rPr>
                <w:sz w:val="20"/>
                <w:szCs w:val="20"/>
              </w:rPr>
            </w:pPr>
          </w:p>
          <w:p w14:paraId="01718A6E" w14:textId="77777777" w:rsidR="00866BC8" w:rsidRDefault="00866BC8" w:rsidP="009D4CB6">
            <w:pPr>
              <w:pStyle w:val="TableParagraph"/>
              <w:spacing w:line="480" w:lineRule="auto"/>
              <w:ind w:left="212"/>
              <w:rPr>
                <w:sz w:val="20"/>
                <w:szCs w:val="20"/>
              </w:rPr>
            </w:pPr>
          </w:p>
          <w:p w14:paraId="63E4AF4E" w14:textId="7E93E596" w:rsidR="00214A9C" w:rsidRPr="00866BC8" w:rsidRDefault="00214A9C" w:rsidP="009D4CB6">
            <w:pPr>
              <w:pStyle w:val="TableParagraph"/>
              <w:spacing w:line="480" w:lineRule="auto"/>
              <w:ind w:left="212"/>
              <w:rPr>
                <w:sz w:val="20"/>
                <w:szCs w:val="20"/>
              </w:rPr>
            </w:pPr>
            <w:r w:rsidRPr="00866BC8">
              <w:rPr>
                <w:noProof/>
                <w:sz w:val="20"/>
                <w:szCs w:val="20"/>
                <w:lang w:val="en-US"/>
              </w:rPr>
              <mc:AlternateContent>
                <mc:Choice Requires="wpg">
                  <w:drawing>
                    <wp:inline distT="0" distB="0" distL="0" distR="0" wp14:anchorId="72117B12" wp14:editId="00C78499">
                      <wp:extent cx="733647" cy="552893"/>
                      <wp:effectExtent l="0" t="0" r="9525" b="19050"/>
                      <wp:docPr id="10"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33647" cy="552893"/>
                                <a:chOff x="0" y="0"/>
                                <a:chExt cx="583" cy="425"/>
                              </a:xfrm>
                            </wpg:grpSpPr>
                            <wps:wsp>
                              <wps:cNvPr id="11" name="Rectangle 5"/>
                              <wps:cNvSpPr>
                                <a:spLocks noChangeArrowheads="1"/>
                              </wps:cNvSpPr>
                              <wps:spPr bwMode="auto">
                                <a:xfrm>
                                  <a:off x="3" y="3"/>
                                  <a:ext cx="576" cy="418"/>
                                </a:xfrm>
                                <a:prstGeom prst="rect">
                                  <a:avLst/>
                                </a:prstGeom>
                                <a:noFill/>
                                <a:ln w="4529">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10" o:spid="_x0000_s1026" style="width:57.75pt;height:43.55pt;mso-position-horizontal-relative:char;mso-position-vertical-relative:line" coordsize="583,4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">
                      <v:rect id="Rectangle 5" o:spid="_x0000_s1027" style="position:absolute;left:3;top:3;width:576;height:41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F5TcEA&#10;AADbAAAADwAAAGRycy9kb3ducmV2LnhtbERPTWvCQBC9C/6HZYTedJMebImuIkq1tRQ06n3Mjtlg&#10;djZkt5r+e7dQ6G0e73Om887W4katrxwrSEcJCOLC6YpLBcfD2/AVhA/IGmvHpOCHPMxn/d4UM+3u&#10;vKdbHkoRQ9hnqMCE0GRS+sKQRT9yDXHkLq61GCJsS6lbvMdwW8vnJBlLixXHBoMNLQ0V1/zbKuhW&#10;+eWE5mX9cS7S/PPAm6/ddqPU06BbTEAE6sK/+M/9ruP8FH5/iQfI2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WheU3BAAAA2wAAAA8AAAAAAAAAAAAAAAAAmAIAAGRycy9kb3du&#10;cmV2LnhtbFBLBQYAAAAABAAEAPUAAACGAwAAAAA=&#10;" filled="f" strokeweight=".1258mm"/>
                      <w10:anchorlock/>
                    </v:group>
                  </w:pict>
                </mc:Fallback>
              </mc:AlternateContent>
            </w:r>
          </w:p>
        </w:tc>
        <w:tc>
          <w:tcPr>
            <w:tcW w:w="2887" w:type="dxa"/>
          </w:tcPr>
          <w:p w14:paraId="57263E98" w14:textId="77777777" w:rsidR="00214A9C" w:rsidRPr="00866BC8" w:rsidRDefault="00214A9C" w:rsidP="009D4CB6">
            <w:pPr>
              <w:pStyle w:val="TableParagraph"/>
              <w:spacing w:before="2" w:line="480" w:lineRule="auto"/>
              <w:ind w:left="48" w:right="49"/>
              <w:jc w:val="both"/>
              <w:rPr>
                <w:sz w:val="20"/>
                <w:szCs w:val="20"/>
              </w:rPr>
            </w:pPr>
            <w:r w:rsidRPr="00866BC8">
              <w:rPr>
                <w:i/>
                <w:w w:val="105"/>
                <w:sz w:val="20"/>
                <w:szCs w:val="20"/>
              </w:rPr>
              <w:t xml:space="preserve">Kesatuan Luar(EksternalEntity) </w:t>
            </w:r>
            <w:r w:rsidRPr="00866BC8">
              <w:rPr>
                <w:w w:val="105"/>
                <w:sz w:val="20"/>
                <w:szCs w:val="20"/>
              </w:rPr>
              <w:t>=</w:t>
            </w:r>
            <w:r w:rsidRPr="00866BC8">
              <w:rPr>
                <w:spacing w:val="-26"/>
                <w:w w:val="105"/>
                <w:sz w:val="20"/>
                <w:szCs w:val="20"/>
              </w:rPr>
              <w:t xml:space="preserve"> </w:t>
            </w:r>
            <w:r w:rsidRPr="00866BC8">
              <w:rPr>
                <w:w w:val="105"/>
                <w:sz w:val="20"/>
                <w:szCs w:val="20"/>
              </w:rPr>
              <w:t>Merupakan</w:t>
            </w:r>
            <w:r w:rsidRPr="00866BC8">
              <w:rPr>
                <w:spacing w:val="1"/>
                <w:w w:val="105"/>
                <w:sz w:val="20"/>
                <w:szCs w:val="20"/>
              </w:rPr>
              <w:t xml:space="preserve"> </w:t>
            </w:r>
            <w:r w:rsidRPr="00866BC8">
              <w:rPr>
                <w:w w:val="105"/>
                <w:sz w:val="20"/>
                <w:szCs w:val="20"/>
              </w:rPr>
              <w:t>kesatuan</w:t>
            </w:r>
            <w:r w:rsidRPr="00866BC8">
              <w:rPr>
                <w:spacing w:val="1"/>
                <w:w w:val="105"/>
                <w:sz w:val="20"/>
                <w:szCs w:val="20"/>
              </w:rPr>
              <w:t xml:space="preserve"> </w:t>
            </w:r>
            <w:r w:rsidRPr="00866BC8">
              <w:rPr>
                <w:w w:val="105"/>
                <w:sz w:val="20"/>
                <w:szCs w:val="20"/>
              </w:rPr>
              <w:t>luar</w:t>
            </w:r>
            <w:r w:rsidRPr="00866BC8">
              <w:rPr>
                <w:spacing w:val="1"/>
                <w:w w:val="105"/>
                <w:sz w:val="20"/>
                <w:szCs w:val="20"/>
              </w:rPr>
              <w:t xml:space="preserve"> </w:t>
            </w:r>
            <w:r w:rsidRPr="00866BC8">
              <w:rPr>
                <w:w w:val="105"/>
                <w:sz w:val="20"/>
                <w:szCs w:val="20"/>
              </w:rPr>
              <w:t>sistem</w:t>
            </w:r>
            <w:r w:rsidRPr="00866BC8">
              <w:rPr>
                <w:spacing w:val="-26"/>
                <w:w w:val="105"/>
                <w:sz w:val="20"/>
                <w:szCs w:val="20"/>
              </w:rPr>
              <w:t xml:space="preserve"> </w:t>
            </w:r>
            <w:r w:rsidRPr="00866BC8">
              <w:rPr>
                <w:w w:val="105"/>
                <w:sz w:val="20"/>
                <w:szCs w:val="20"/>
              </w:rPr>
              <w:t>yang</w:t>
            </w:r>
            <w:r w:rsidRPr="00866BC8">
              <w:rPr>
                <w:spacing w:val="1"/>
                <w:w w:val="105"/>
                <w:sz w:val="20"/>
                <w:szCs w:val="20"/>
              </w:rPr>
              <w:t xml:space="preserve"> </w:t>
            </w:r>
            <w:r w:rsidRPr="00866BC8">
              <w:rPr>
                <w:w w:val="105"/>
                <w:sz w:val="20"/>
                <w:szCs w:val="20"/>
              </w:rPr>
              <w:t>dapat</w:t>
            </w:r>
            <w:r w:rsidRPr="00866BC8">
              <w:rPr>
                <w:spacing w:val="1"/>
                <w:w w:val="105"/>
                <w:sz w:val="20"/>
                <w:szCs w:val="20"/>
              </w:rPr>
              <w:t xml:space="preserve"> </w:t>
            </w:r>
            <w:r w:rsidRPr="00866BC8">
              <w:rPr>
                <w:w w:val="105"/>
                <w:sz w:val="20"/>
                <w:szCs w:val="20"/>
              </w:rPr>
              <w:t>berupa</w:t>
            </w:r>
            <w:r w:rsidRPr="00866BC8">
              <w:rPr>
                <w:spacing w:val="1"/>
                <w:w w:val="105"/>
                <w:sz w:val="20"/>
                <w:szCs w:val="20"/>
              </w:rPr>
              <w:t xml:space="preserve"> </w:t>
            </w:r>
            <w:r w:rsidRPr="00866BC8">
              <w:rPr>
                <w:w w:val="105"/>
                <w:sz w:val="20"/>
                <w:szCs w:val="20"/>
              </w:rPr>
              <w:t>orang,</w:t>
            </w:r>
            <w:r w:rsidRPr="00866BC8">
              <w:rPr>
                <w:spacing w:val="1"/>
                <w:w w:val="105"/>
                <w:sz w:val="20"/>
                <w:szCs w:val="20"/>
              </w:rPr>
              <w:t xml:space="preserve"> </w:t>
            </w:r>
            <w:r w:rsidRPr="00866BC8">
              <w:rPr>
                <w:w w:val="105"/>
                <w:sz w:val="20"/>
                <w:szCs w:val="20"/>
              </w:rPr>
              <w:t>organisasi atau sistem lainya yang</w:t>
            </w:r>
            <w:r w:rsidRPr="00866BC8">
              <w:rPr>
                <w:spacing w:val="-26"/>
                <w:w w:val="105"/>
                <w:sz w:val="20"/>
                <w:szCs w:val="20"/>
              </w:rPr>
              <w:t xml:space="preserve"> </w:t>
            </w:r>
            <w:r w:rsidRPr="00866BC8">
              <w:rPr>
                <w:w w:val="105"/>
                <w:sz w:val="20"/>
                <w:szCs w:val="20"/>
              </w:rPr>
              <w:t>berada diluar lingkungan luarnya</w:t>
            </w:r>
            <w:r w:rsidRPr="00866BC8">
              <w:rPr>
                <w:spacing w:val="1"/>
                <w:w w:val="105"/>
                <w:sz w:val="20"/>
                <w:szCs w:val="20"/>
              </w:rPr>
              <w:t xml:space="preserve"> </w:t>
            </w:r>
            <w:r w:rsidRPr="00866BC8">
              <w:rPr>
                <w:w w:val="105"/>
                <w:sz w:val="20"/>
                <w:szCs w:val="20"/>
              </w:rPr>
              <w:t>yang akan memberikan input atau</w:t>
            </w:r>
            <w:r w:rsidRPr="00866BC8">
              <w:rPr>
                <w:spacing w:val="1"/>
                <w:w w:val="105"/>
                <w:sz w:val="20"/>
                <w:szCs w:val="20"/>
              </w:rPr>
              <w:t xml:space="preserve"> </w:t>
            </w:r>
            <w:r w:rsidRPr="00866BC8">
              <w:rPr>
                <w:w w:val="105"/>
                <w:sz w:val="20"/>
                <w:szCs w:val="20"/>
              </w:rPr>
              <w:t>menerima</w:t>
            </w:r>
            <w:r w:rsidRPr="00866BC8">
              <w:rPr>
                <w:spacing w:val="-2"/>
                <w:w w:val="105"/>
                <w:sz w:val="20"/>
                <w:szCs w:val="20"/>
              </w:rPr>
              <w:t xml:space="preserve"> </w:t>
            </w:r>
            <w:r w:rsidRPr="00866BC8">
              <w:rPr>
                <w:w w:val="105"/>
                <w:sz w:val="20"/>
                <w:szCs w:val="20"/>
              </w:rPr>
              <w:t>output</w:t>
            </w:r>
            <w:r w:rsidRPr="00866BC8">
              <w:rPr>
                <w:spacing w:val="-1"/>
                <w:w w:val="105"/>
                <w:sz w:val="20"/>
                <w:szCs w:val="20"/>
              </w:rPr>
              <w:t xml:space="preserve"> </w:t>
            </w:r>
            <w:r w:rsidRPr="00866BC8">
              <w:rPr>
                <w:w w:val="105"/>
                <w:sz w:val="20"/>
                <w:szCs w:val="20"/>
              </w:rPr>
              <w:t>sistem.</w:t>
            </w:r>
          </w:p>
        </w:tc>
      </w:tr>
      <w:tr w:rsidR="00214A9C" w14:paraId="5A81902B" w14:textId="77777777" w:rsidTr="007901B7">
        <w:trPr>
          <w:trHeight w:val="2185"/>
        </w:trPr>
        <w:tc>
          <w:tcPr>
            <w:tcW w:w="591" w:type="dxa"/>
          </w:tcPr>
          <w:p w14:paraId="0A61872C" w14:textId="77777777" w:rsidR="00866BC8" w:rsidRDefault="00866BC8" w:rsidP="009D4CB6">
            <w:pPr>
              <w:pStyle w:val="BodyText"/>
              <w:spacing w:line="480" w:lineRule="auto"/>
              <w:ind w:firstLine="0"/>
              <w:jc w:val="center"/>
              <w:rPr>
                <w:w w:val="104"/>
              </w:rPr>
            </w:pPr>
          </w:p>
          <w:p w14:paraId="2A8B2971" w14:textId="77777777" w:rsidR="00214A9C" w:rsidRPr="00866BC8" w:rsidRDefault="00214A9C" w:rsidP="009D4CB6">
            <w:pPr>
              <w:pStyle w:val="BodyText"/>
              <w:spacing w:line="480" w:lineRule="auto"/>
              <w:ind w:firstLine="0"/>
              <w:jc w:val="center"/>
            </w:pPr>
            <w:r w:rsidRPr="00866BC8">
              <w:rPr>
                <w:w w:val="104"/>
              </w:rPr>
              <w:t>2</w:t>
            </w:r>
          </w:p>
        </w:tc>
        <w:tc>
          <w:tcPr>
            <w:tcW w:w="1792" w:type="dxa"/>
            <w:gridSpan w:val="3"/>
          </w:tcPr>
          <w:p w14:paraId="37C1AFFD" w14:textId="77777777" w:rsidR="00214A9C" w:rsidRPr="00866BC8" w:rsidRDefault="00214A9C" w:rsidP="009D4CB6">
            <w:pPr>
              <w:pStyle w:val="TableParagraph"/>
              <w:spacing w:before="9" w:line="480" w:lineRule="auto"/>
              <w:rPr>
                <w:sz w:val="20"/>
                <w:szCs w:val="20"/>
              </w:rPr>
            </w:pPr>
          </w:p>
          <w:p w14:paraId="1C8951E2" w14:textId="32277A11" w:rsidR="00214A9C" w:rsidRPr="00866BC8" w:rsidRDefault="00866BC8" w:rsidP="009D4CB6">
            <w:pPr>
              <w:pStyle w:val="TableParagraph"/>
              <w:spacing w:line="480" w:lineRule="auto"/>
              <w:ind w:left="89"/>
              <w:rPr>
                <w:sz w:val="20"/>
                <w:szCs w:val="20"/>
              </w:rPr>
            </w:pPr>
            <w:r w:rsidRPr="00866BC8">
              <w:rPr>
                <w:noProof/>
                <w:sz w:val="20"/>
                <w:szCs w:val="20"/>
                <w:lang w:val="en-US"/>
              </w:rPr>
              <mc:AlternateContent>
                <mc:Choice Requires="wpg">
                  <w:drawing>
                    <wp:inline distT="0" distB="0" distL="0" distR="0" wp14:anchorId="76809C0E" wp14:editId="27AC9E73">
                      <wp:extent cx="1033153" cy="914400"/>
                      <wp:effectExtent l="0" t="0" r="14605" b="19050"/>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33153" cy="914400"/>
                                <a:chOff x="0" y="0"/>
                                <a:chExt cx="893" cy="872"/>
                              </a:xfrm>
                            </wpg:grpSpPr>
                            <wps:wsp>
                              <wps:cNvPr id="31" name="AutoShape 21"/>
                              <wps:cNvSpPr>
                                <a:spLocks/>
                              </wps:cNvSpPr>
                              <wps:spPr bwMode="auto">
                                <a:xfrm>
                                  <a:off x="3" y="3"/>
                                  <a:ext cx="886" cy="865"/>
                                </a:xfrm>
                                <a:custGeom>
                                  <a:avLst/>
                                  <a:gdLst>
                                    <a:gd name="T0" fmla="+- 0 74 4"/>
                                    <a:gd name="T1" fmla="*/ T0 w 886"/>
                                    <a:gd name="T2" fmla="+- 0 4 4"/>
                                    <a:gd name="T3" fmla="*/ 4 h 865"/>
                                    <a:gd name="T4" fmla="+- 0 47 4"/>
                                    <a:gd name="T5" fmla="*/ T4 w 886"/>
                                    <a:gd name="T6" fmla="+- 0 9 4"/>
                                    <a:gd name="T7" fmla="*/ 9 h 865"/>
                                    <a:gd name="T8" fmla="+- 0 24 4"/>
                                    <a:gd name="T9" fmla="*/ T8 w 886"/>
                                    <a:gd name="T10" fmla="+- 0 24 4"/>
                                    <a:gd name="T11" fmla="*/ 24 h 865"/>
                                    <a:gd name="T12" fmla="+- 0 9 4"/>
                                    <a:gd name="T13" fmla="*/ T12 w 886"/>
                                    <a:gd name="T14" fmla="+- 0 47 4"/>
                                    <a:gd name="T15" fmla="*/ 47 h 865"/>
                                    <a:gd name="T16" fmla="+- 0 4 4"/>
                                    <a:gd name="T17" fmla="*/ T16 w 886"/>
                                    <a:gd name="T18" fmla="+- 0 74 4"/>
                                    <a:gd name="T19" fmla="*/ 74 h 865"/>
                                    <a:gd name="T20" fmla="+- 0 4 4"/>
                                    <a:gd name="T21" fmla="*/ T20 w 886"/>
                                    <a:gd name="T22" fmla="+- 0 364 4"/>
                                    <a:gd name="T23" fmla="*/ 364 h 865"/>
                                    <a:gd name="T24" fmla="+- 0 9 4"/>
                                    <a:gd name="T25" fmla="*/ T24 w 886"/>
                                    <a:gd name="T26" fmla="+- 0 392 4"/>
                                    <a:gd name="T27" fmla="*/ 392 h 865"/>
                                    <a:gd name="T28" fmla="+- 0 24 4"/>
                                    <a:gd name="T29" fmla="*/ T28 w 886"/>
                                    <a:gd name="T30" fmla="+- 0 414 4"/>
                                    <a:gd name="T31" fmla="*/ 414 h 865"/>
                                    <a:gd name="T32" fmla="+- 0 47 4"/>
                                    <a:gd name="T33" fmla="*/ T32 w 886"/>
                                    <a:gd name="T34" fmla="+- 0 429 4"/>
                                    <a:gd name="T35" fmla="*/ 429 h 865"/>
                                    <a:gd name="T36" fmla="+- 0 74 4"/>
                                    <a:gd name="T37" fmla="*/ T36 w 886"/>
                                    <a:gd name="T38" fmla="+- 0 435 4"/>
                                    <a:gd name="T39" fmla="*/ 435 h 865"/>
                                    <a:gd name="T40" fmla="+- 0 356 4"/>
                                    <a:gd name="T41" fmla="*/ T40 w 886"/>
                                    <a:gd name="T42" fmla="+- 0 435 4"/>
                                    <a:gd name="T43" fmla="*/ 435 h 865"/>
                                    <a:gd name="T44" fmla="+- 0 383 4"/>
                                    <a:gd name="T45" fmla="*/ T44 w 886"/>
                                    <a:gd name="T46" fmla="+- 0 429 4"/>
                                    <a:gd name="T47" fmla="*/ 429 h 865"/>
                                    <a:gd name="T48" fmla="+- 0 406 4"/>
                                    <a:gd name="T49" fmla="*/ T48 w 886"/>
                                    <a:gd name="T50" fmla="+- 0 414 4"/>
                                    <a:gd name="T51" fmla="*/ 414 h 865"/>
                                    <a:gd name="T52" fmla="+- 0 421 4"/>
                                    <a:gd name="T53" fmla="*/ T52 w 886"/>
                                    <a:gd name="T54" fmla="+- 0 392 4"/>
                                    <a:gd name="T55" fmla="*/ 392 h 865"/>
                                    <a:gd name="T56" fmla="+- 0 427 4"/>
                                    <a:gd name="T57" fmla="*/ T56 w 886"/>
                                    <a:gd name="T58" fmla="+- 0 364 4"/>
                                    <a:gd name="T59" fmla="*/ 364 h 865"/>
                                    <a:gd name="T60" fmla="+- 0 427 4"/>
                                    <a:gd name="T61" fmla="*/ T60 w 886"/>
                                    <a:gd name="T62" fmla="+- 0 74 4"/>
                                    <a:gd name="T63" fmla="*/ 74 h 865"/>
                                    <a:gd name="T64" fmla="+- 0 421 4"/>
                                    <a:gd name="T65" fmla="*/ T64 w 886"/>
                                    <a:gd name="T66" fmla="+- 0 47 4"/>
                                    <a:gd name="T67" fmla="*/ 47 h 865"/>
                                    <a:gd name="T68" fmla="+- 0 406 4"/>
                                    <a:gd name="T69" fmla="*/ T68 w 886"/>
                                    <a:gd name="T70" fmla="+- 0 24 4"/>
                                    <a:gd name="T71" fmla="*/ 24 h 865"/>
                                    <a:gd name="T72" fmla="+- 0 383 4"/>
                                    <a:gd name="T73" fmla="*/ T72 w 886"/>
                                    <a:gd name="T74" fmla="+- 0 9 4"/>
                                    <a:gd name="T75" fmla="*/ 9 h 865"/>
                                    <a:gd name="T76" fmla="+- 0 356 4"/>
                                    <a:gd name="T77" fmla="*/ T76 w 886"/>
                                    <a:gd name="T78" fmla="+- 0 4 4"/>
                                    <a:gd name="T79" fmla="*/ 4 h 865"/>
                                    <a:gd name="T80" fmla="+- 0 74 4"/>
                                    <a:gd name="T81" fmla="*/ T80 w 886"/>
                                    <a:gd name="T82" fmla="+- 0 4 4"/>
                                    <a:gd name="T83" fmla="*/ 4 h 865"/>
                                    <a:gd name="T84" fmla="+- 0 4 4"/>
                                    <a:gd name="T85" fmla="*/ T84 w 886"/>
                                    <a:gd name="T86" fmla="+- 0 158 4"/>
                                    <a:gd name="T87" fmla="*/ 158 h 865"/>
                                    <a:gd name="T88" fmla="+- 0 427 4"/>
                                    <a:gd name="T89" fmla="*/ T88 w 886"/>
                                    <a:gd name="T90" fmla="+- 0 158 4"/>
                                    <a:gd name="T91" fmla="*/ 158 h 865"/>
                                    <a:gd name="T92" fmla="+- 0 673 4"/>
                                    <a:gd name="T93" fmla="*/ T92 w 886"/>
                                    <a:gd name="T94" fmla="+- 0 435 4"/>
                                    <a:gd name="T95" fmla="*/ 435 h 865"/>
                                    <a:gd name="T96" fmla="+- 0 604 4"/>
                                    <a:gd name="T97" fmla="*/ T96 w 886"/>
                                    <a:gd name="T98" fmla="+- 0 446 4"/>
                                    <a:gd name="T99" fmla="*/ 446 h 865"/>
                                    <a:gd name="T100" fmla="+- 0 545 4"/>
                                    <a:gd name="T101" fmla="*/ T100 w 886"/>
                                    <a:gd name="T102" fmla="+- 0 476 4"/>
                                    <a:gd name="T103" fmla="*/ 476 h 865"/>
                                    <a:gd name="T104" fmla="+- 0 498 4"/>
                                    <a:gd name="T105" fmla="*/ T104 w 886"/>
                                    <a:gd name="T106" fmla="+- 0 523 4"/>
                                    <a:gd name="T107" fmla="*/ 523 h 865"/>
                                    <a:gd name="T108" fmla="+- 0 467 4"/>
                                    <a:gd name="T109" fmla="*/ T108 w 886"/>
                                    <a:gd name="T110" fmla="+- 0 583 4"/>
                                    <a:gd name="T111" fmla="*/ 583 h 865"/>
                                    <a:gd name="T112" fmla="+- 0 456 4"/>
                                    <a:gd name="T113" fmla="*/ T112 w 886"/>
                                    <a:gd name="T114" fmla="+- 0 651 4"/>
                                    <a:gd name="T115" fmla="*/ 651 h 865"/>
                                    <a:gd name="T116" fmla="+- 0 467 4"/>
                                    <a:gd name="T117" fmla="*/ T116 w 886"/>
                                    <a:gd name="T118" fmla="+- 0 720 4"/>
                                    <a:gd name="T119" fmla="*/ 720 h 865"/>
                                    <a:gd name="T120" fmla="+- 0 498 4"/>
                                    <a:gd name="T121" fmla="*/ T120 w 886"/>
                                    <a:gd name="T122" fmla="+- 0 779 4"/>
                                    <a:gd name="T123" fmla="*/ 779 h 865"/>
                                    <a:gd name="T124" fmla="+- 0 545 4"/>
                                    <a:gd name="T125" fmla="*/ T124 w 886"/>
                                    <a:gd name="T126" fmla="+- 0 826 4"/>
                                    <a:gd name="T127" fmla="*/ 826 h 865"/>
                                    <a:gd name="T128" fmla="+- 0 604 4"/>
                                    <a:gd name="T129" fmla="*/ T128 w 886"/>
                                    <a:gd name="T130" fmla="+- 0 857 4"/>
                                    <a:gd name="T131" fmla="*/ 857 h 865"/>
                                    <a:gd name="T132" fmla="+- 0 673 4"/>
                                    <a:gd name="T133" fmla="*/ T132 w 886"/>
                                    <a:gd name="T134" fmla="+- 0 868 4"/>
                                    <a:gd name="T135" fmla="*/ 868 h 865"/>
                                    <a:gd name="T136" fmla="+- 0 741 4"/>
                                    <a:gd name="T137" fmla="*/ T136 w 886"/>
                                    <a:gd name="T138" fmla="+- 0 857 4"/>
                                    <a:gd name="T139" fmla="*/ 857 h 865"/>
                                    <a:gd name="T140" fmla="+- 0 801 4"/>
                                    <a:gd name="T141" fmla="*/ T140 w 886"/>
                                    <a:gd name="T142" fmla="+- 0 826 4"/>
                                    <a:gd name="T143" fmla="*/ 826 h 865"/>
                                    <a:gd name="T144" fmla="+- 0 847 4"/>
                                    <a:gd name="T145" fmla="*/ T144 w 886"/>
                                    <a:gd name="T146" fmla="+- 0 779 4"/>
                                    <a:gd name="T147" fmla="*/ 779 h 865"/>
                                    <a:gd name="T148" fmla="+- 0 878 4"/>
                                    <a:gd name="T149" fmla="*/ T148 w 886"/>
                                    <a:gd name="T150" fmla="+- 0 720 4"/>
                                    <a:gd name="T151" fmla="*/ 720 h 865"/>
                                    <a:gd name="T152" fmla="+- 0 889 4"/>
                                    <a:gd name="T153" fmla="*/ T152 w 886"/>
                                    <a:gd name="T154" fmla="+- 0 651 4"/>
                                    <a:gd name="T155" fmla="*/ 651 h 865"/>
                                    <a:gd name="T156" fmla="+- 0 878 4"/>
                                    <a:gd name="T157" fmla="*/ T156 w 886"/>
                                    <a:gd name="T158" fmla="+- 0 583 4"/>
                                    <a:gd name="T159" fmla="*/ 583 h 865"/>
                                    <a:gd name="T160" fmla="+- 0 847 4"/>
                                    <a:gd name="T161" fmla="*/ T160 w 886"/>
                                    <a:gd name="T162" fmla="+- 0 523 4"/>
                                    <a:gd name="T163" fmla="*/ 523 h 865"/>
                                    <a:gd name="T164" fmla="+- 0 801 4"/>
                                    <a:gd name="T165" fmla="*/ T164 w 886"/>
                                    <a:gd name="T166" fmla="+- 0 476 4"/>
                                    <a:gd name="T167" fmla="*/ 476 h 865"/>
                                    <a:gd name="T168" fmla="+- 0 741 4"/>
                                    <a:gd name="T169" fmla="*/ T168 w 886"/>
                                    <a:gd name="T170" fmla="+- 0 446 4"/>
                                    <a:gd name="T171" fmla="*/ 446 h 865"/>
                                    <a:gd name="T172" fmla="+- 0 673 4"/>
                                    <a:gd name="T173" fmla="*/ T172 w 886"/>
                                    <a:gd name="T174" fmla="+- 0 435 4"/>
                                    <a:gd name="T175" fmla="*/ 435 h 8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Lst>
                                  <a:rect l="0" t="0" r="r" b="b"/>
                                  <a:pathLst>
                                    <a:path w="886" h="865">
                                      <a:moveTo>
                                        <a:pt x="70" y="0"/>
                                      </a:moveTo>
                                      <a:lnTo>
                                        <a:pt x="43" y="5"/>
                                      </a:lnTo>
                                      <a:lnTo>
                                        <a:pt x="20" y="20"/>
                                      </a:lnTo>
                                      <a:lnTo>
                                        <a:pt x="5" y="43"/>
                                      </a:lnTo>
                                      <a:lnTo>
                                        <a:pt x="0" y="70"/>
                                      </a:lnTo>
                                      <a:lnTo>
                                        <a:pt x="0" y="360"/>
                                      </a:lnTo>
                                      <a:lnTo>
                                        <a:pt x="5" y="388"/>
                                      </a:lnTo>
                                      <a:lnTo>
                                        <a:pt x="20" y="410"/>
                                      </a:lnTo>
                                      <a:lnTo>
                                        <a:pt x="43" y="425"/>
                                      </a:lnTo>
                                      <a:lnTo>
                                        <a:pt x="70" y="431"/>
                                      </a:lnTo>
                                      <a:lnTo>
                                        <a:pt x="352" y="431"/>
                                      </a:lnTo>
                                      <a:lnTo>
                                        <a:pt x="379" y="425"/>
                                      </a:lnTo>
                                      <a:lnTo>
                                        <a:pt x="402" y="410"/>
                                      </a:lnTo>
                                      <a:lnTo>
                                        <a:pt x="417" y="388"/>
                                      </a:lnTo>
                                      <a:lnTo>
                                        <a:pt x="423" y="360"/>
                                      </a:lnTo>
                                      <a:lnTo>
                                        <a:pt x="423" y="70"/>
                                      </a:lnTo>
                                      <a:lnTo>
                                        <a:pt x="417" y="43"/>
                                      </a:lnTo>
                                      <a:lnTo>
                                        <a:pt x="402" y="20"/>
                                      </a:lnTo>
                                      <a:lnTo>
                                        <a:pt x="379" y="5"/>
                                      </a:lnTo>
                                      <a:lnTo>
                                        <a:pt x="352" y="0"/>
                                      </a:lnTo>
                                      <a:lnTo>
                                        <a:pt x="70" y="0"/>
                                      </a:lnTo>
                                      <a:close/>
                                      <a:moveTo>
                                        <a:pt x="0" y="154"/>
                                      </a:moveTo>
                                      <a:lnTo>
                                        <a:pt x="423" y="154"/>
                                      </a:lnTo>
                                      <a:moveTo>
                                        <a:pt x="669" y="431"/>
                                      </a:moveTo>
                                      <a:lnTo>
                                        <a:pt x="600" y="442"/>
                                      </a:lnTo>
                                      <a:lnTo>
                                        <a:pt x="541" y="472"/>
                                      </a:lnTo>
                                      <a:lnTo>
                                        <a:pt x="494" y="519"/>
                                      </a:lnTo>
                                      <a:lnTo>
                                        <a:pt x="463" y="579"/>
                                      </a:lnTo>
                                      <a:lnTo>
                                        <a:pt x="452" y="647"/>
                                      </a:lnTo>
                                      <a:lnTo>
                                        <a:pt x="463" y="716"/>
                                      </a:lnTo>
                                      <a:lnTo>
                                        <a:pt x="494" y="775"/>
                                      </a:lnTo>
                                      <a:lnTo>
                                        <a:pt x="541" y="822"/>
                                      </a:lnTo>
                                      <a:lnTo>
                                        <a:pt x="600" y="853"/>
                                      </a:lnTo>
                                      <a:lnTo>
                                        <a:pt x="669" y="864"/>
                                      </a:lnTo>
                                      <a:lnTo>
                                        <a:pt x="737" y="853"/>
                                      </a:lnTo>
                                      <a:lnTo>
                                        <a:pt x="797" y="822"/>
                                      </a:lnTo>
                                      <a:lnTo>
                                        <a:pt x="843" y="775"/>
                                      </a:lnTo>
                                      <a:lnTo>
                                        <a:pt x="874" y="716"/>
                                      </a:lnTo>
                                      <a:lnTo>
                                        <a:pt x="885" y="647"/>
                                      </a:lnTo>
                                      <a:lnTo>
                                        <a:pt x="874" y="579"/>
                                      </a:lnTo>
                                      <a:lnTo>
                                        <a:pt x="843" y="519"/>
                                      </a:lnTo>
                                      <a:lnTo>
                                        <a:pt x="797" y="472"/>
                                      </a:lnTo>
                                      <a:lnTo>
                                        <a:pt x="737" y="442"/>
                                      </a:lnTo>
                                      <a:lnTo>
                                        <a:pt x="669" y="431"/>
                                      </a:lnTo>
                                    </a:path>
                                  </a:pathLst>
                                </a:custGeom>
                                <a:noFill/>
                                <a:ln w="452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id="Group 30" o:spid="_x0000_s1026" style="width:81.35pt;height:1in;mso-position-horizontal-relative:char;mso-position-vertical-relative:line" coordsize="893,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">
                      <v:shape id="AutoShape 21" o:spid="_x0000_s1027" style="position:absolute;left:3;top:3;width:886;height:865;visibility:visible;mso-wrap-style:square;v-text-anchor:top" coordsize="886,8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P2UOsYA&#10;AADbAAAADwAAAGRycy9kb3ducmV2LnhtbESP3WrCQBSE7wXfYTlC73STFkKJWSUIYim0pdqAl4fs&#10;yQ9mz8bsVmOfvlsQejnMzDdMth5NJy40uNaygngRgSAurW65VvB12M6fQTiPrLGzTApu5GC9mk4y&#10;TLW98idd9r4WAcIuRQWN930qpSsbMugWticOXmUHgz7IoZZ6wGuAm04+RlEiDbYcFhrsadNQedp/&#10;GwU/b7v3QlaHW3K0VZt/FIndnl+VepiN+RKEp9H/h+/tF63gKYa/L+EHyNU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P2UOsYAAADbAAAADwAAAAAAAAAAAAAAAACYAgAAZHJz&#10;L2Rvd25yZXYueG1sUEsFBgAAAAAEAAQA9QAAAIsDAAAAAA==&#10;" path="m70,l43,5,20,20,5,43,,70,,360r5,28l20,410r23,15l70,431r282,l379,425r23,-15l417,388r6,-28l423,70,417,43,402,20,379,5,352,,70,xm,154r423,m669,431r-69,11l541,472r-47,47l463,579r-11,68l463,716r31,59l541,822r59,31l669,864r68,-11l797,822r46,-47l874,716r11,-69l874,579,843,519,797,472,737,442,669,431e" filled="f" strokeweight=".1258mm">
                        <v:path arrowok="t" o:connecttype="custom" o:connectlocs="70,4;43,9;20,24;5,47;0,74;0,364;5,392;20,414;43,429;70,435;352,435;379,429;402,414;417,392;423,364;423,74;417,47;402,24;379,9;352,4;70,4;0,158;423,158;669,435;600,446;541,476;494,523;463,583;452,651;463,720;494,779;541,826;600,857;669,868;737,857;797,826;843,779;874,720;885,651;874,583;843,523;797,476;737,446;669,435" o:connectangles="0,0,0,0,0,0,0,0,0,0,0,0,0,0,0,0,0,0,0,0,0,0,0,0,0,0,0,0,0,0,0,0,0,0,0,0,0,0,0,0,0,0,0,0"/>
                      </v:shape>
                      <w10:anchorlock/>
                    </v:group>
                  </w:pict>
                </mc:Fallback>
              </mc:AlternateContent>
            </w:r>
          </w:p>
        </w:tc>
        <w:tc>
          <w:tcPr>
            <w:tcW w:w="2887" w:type="dxa"/>
          </w:tcPr>
          <w:p w14:paraId="469ECD36" w14:textId="77777777" w:rsidR="007901B7" w:rsidRDefault="007901B7" w:rsidP="009D4CB6">
            <w:pPr>
              <w:pStyle w:val="TableParagraph"/>
              <w:tabs>
                <w:tab w:val="left" w:pos="888"/>
                <w:tab w:val="left" w:pos="1423"/>
              </w:tabs>
              <w:spacing w:line="480" w:lineRule="auto"/>
              <w:ind w:left="48" w:right="49"/>
              <w:jc w:val="both"/>
              <w:rPr>
                <w:w w:val="105"/>
                <w:sz w:val="20"/>
                <w:szCs w:val="20"/>
              </w:rPr>
            </w:pPr>
          </w:p>
          <w:p w14:paraId="5B16FDD4" w14:textId="77777777" w:rsidR="00214A9C" w:rsidRPr="00866BC8" w:rsidRDefault="00214A9C" w:rsidP="009D4CB6">
            <w:pPr>
              <w:pStyle w:val="TableParagraph"/>
              <w:tabs>
                <w:tab w:val="left" w:pos="888"/>
                <w:tab w:val="left" w:pos="1423"/>
              </w:tabs>
              <w:spacing w:line="480" w:lineRule="auto"/>
              <w:ind w:left="48" w:right="49"/>
              <w:jc w:val="both"/>
              <w:rPr>
                <w:sz w:val="20"/>
                <w:szCs w:val="20"/>
              </w:rPr>
            </w:pPr>
            <w:r w:rsidRPr="00866BC8">
              <w:rPr>
                <w:w w:val="105"/>
                <w:sz w:val="20"/>
                <w:szCs w:val="20"/>
              </w:rPr>
              <w:t>Proses.</w:t>
            </w:r>
            <w:r w:rsidRPr="00866BC8">
              <w:rPr>
                <w:spacing w:val="1"/>
                <w:w w:val="105"/>
                <w:sz w:val="20"/>
                <w:szCs w:val="20"/>
              </w:rPr>
              <w:t xml:space="preserve"> </w:t>
            </w:r>
            <w:r w:rsidRPr="00866BC8">
              <w:rPr>
                <w:w w:val="105"/>
                <w:sz w:val="20"/>
                <w:szCs w:val="20"/>
              </w:rPr>
              <w:t>Simbol</w:t>
            </w:r>
            <w:r w:rsidRPr="00866BC8">
              <w:rPr>
                <w:spacing w:val="1"/>
                <w:w w:val="105"/>
                <w:sz w:val="20"/>
                <w:szCs w:val="20"/>
              </w:rPr>
              <w:t xml:space="preserve"> </w:t>
            </w:r>
            <w:r w:rsidRPr="00866BC8">
              <w:rPr>
                <w:w w:val="105"/>
                <w:sz w:val="20"/>
                <w:szCs w:val="20"/>
              </w:rPr>
              <w:t>ini</w:t>
            </w:r>
            <w:r w:rsidRPr="00866BC8">
              <w:rPr>
                <w:spacing w:val="1"/>
                <w:w w:val="105"/>
                <w:sz w:val="20"/>
                <w:szCs w:val="20"/>
              </w:rPr>
              <w:t xml:space="preserve"> </w:t>
            </w:r>
            <w:r w:rsidRPr="00866BC8">
              <w:rPr>
                <w:w w:val="105"/>
                <w:sz w:val="20"/>
                <w:szCs w:val="20"/>
              </w:rPr>
              <w:t>digunakan</w:t>
            </w:r>
            <w:r w:rsidRPr="00866BC8">
              <w:rPr>
                <w:spacing w:val="1"/>
                <w:w w:val="105"/>
                <w:sz w:val="20"/>
                <w:szCs w:val="20"/>
              </w:rPr>
              <w:t xml:space="preserve"> </w:t>
            </w:r>
            <w:r w:rsidRPr="00866BC8">
              <w:rPr>
                <w:w w:val="105"/>
                <w:sz w:val="20"/>
                <w:szCs w:val="20"/>
              </w:rPr>
              <w:t>untuk</w:t>
            </w:r>
            <w:r w:rsidRPr="00866BC8">
              <w:rPr>
                <w:spacing w:val="1"/>
                <w:w w:val="105"/>
                <w:sz w:val="20"/>
                <w:szCs w:val="20"/>
              </w:rPr>
              <w:t xml:space="preserve"> </w:t>
            </w:r>
            <w:r w:rsidRPr="00866BC8">
              <w:rPr>
                <w:w w:val="105"/>
                <w:sz w:val="20"/>
                <w:szCs w:val="20"/>
              </w:rPr>
              <w:t>melakukan</w:t>
            </w:r>
            <w:r w:rsidRPr="00866BC8">
              <w:rPr>
                <w:spacing w:val="1"/>
                <w:w w:val="105"/>
                <w:sz w:val="20"/>
                <w:szCs w:val="20"/>
              </w:rPr>
              <w:t xml:space="preserve"> </w:t>
            </w:r>
            <w:r w:rsidRPr="00866BC8">
              <w:rPr>
                <w:w w:val="105"/>
                <w:sz w:val="20"/>
                <w:szCs w:val="20"/>
              </w:rPr>
              <w:t>proses</w:t>
            </w:r>
            <w:r w:rsidRPr="00866BC8">
              <w:rPr>
                <w:spacing w:val="-26"/>
                <w:w w:val="105"/>
                <w:sz w:val="20"/>
                <w:szCs w:val="20"/>
              </w:rPr>
              <w:t xml:space="preserve"> </w:t>
            </w:r>
            <w:r w:rsidRPr="00866BC8">
              <w:rPr>
                <w:w w:val="105"/>
                <w:sz w:val="20"/>
                <w:szCs w:val="20"/>
              </w:rPr>
              <w:t>pengolahan</w:t>
            </w:r>
            <w:r w:rsidRPr="00866BC8">
              <w:rPr>
                <w:w w:val="105"/>
                <w:sz w:val="20"/>
                <w:szCs w:val="20"/>
              </w:rPr>
              <w:tab/>
              <w:t>data,</w:t>
            </w:r>
            <w:r w:rsidRPr="00866BC8">
              <w:rPr>
                <w:w w:val="105"/>
                <w:sz w:val="20"/>
                <w:szCs w:val="20"/>
              </w:rPr>
              <w:tab/>
            </w:r>
            <w:r w:rsidRPr="00866BC8">
              <w:rPr>
                <w:spacing w:val="-2"/>
                <w:w w:val="105"/>
                <w:sz w:val="20"/>
                <w:szCs w:val="20"/>
              </w:rPr>
              <w:t>yang</w:t>
            </w:r>
            <w:r w:rsidRPr="00866BC8">
              <w:rPr>
                <w:spacing w:val="-27"/>
                <w:w w:val="105"/>
                <w:sz w:val="20"/>
                <w:szCs w:val="20"/>
              </w:rPr>
              <w:t xml:space="preserve"> </w:t>
            </w:r>
            <w:r w:rsidRPr="00866BC8">
              <w:rPr>
                <w:w w:val="105"/>
                <w:sz w:val="20"/>
                <w:szCs w:val="20"/>
              </w:rPr>
              <w:t>menunjukkan</w:t>
            </w:r>
            <w:r w:rsidRPr="00866BC8">
              <w:rPr>
                <w:spacing w:val="-2"/>
                <w:w w:val="105"/>
                <w:sz w:val="20"/>
                <w:szCs w:val="20"/>
              </w:rPr>
              <w:t xml:space="preserve"> </w:t>
            </w:r>
            <w:r w:rsidRPr="00866BC8">
              <w:rPr>
                <w:w w:val="105"/>
                <w:sz w:val="20"/>
                <w:szCs w:val="20"/>
              </w:rPr>
              <w:t>suatu</w:t>
            </w:r>
            <w:r w:rsidRPr="00866BC8">
              <w:rPr>
                <w:spacing w:val="-1"/>
                <w:w w:val="105"/>
                <w:sz w:val="20"/>
                <w:szCs w:val="20"/>
              </w:rPr>
              <w:t xml:space="preserve"> </w:t>
            </w:r>
            <w:r w:rsidRPr="00866BC8">
              <w:rPr>
                <w:w w:val="105"/>
                <w:sz w:val="20"/>
                <w:szCs w:val="20"/>
              </w:rPr>
              <w:t>kegiatan</w:t>
            </w:r>
          </w:p>
          <w:p w14:paraId="1C1486BC" w14:textId="77777777" w:rsidR="00214A9C" w:rsidRPr="00866BC8" w:rsidRDefault="00214A9C" w:rsidP="009D4CB6">
            <w:pPr>
              <w:pStyle w:val="TableParagraph"/>
              <w:spacing w:line="480" w:lineRule="auto"/>
              <w:ind w:left="48" w:right="50"/>
              <w:jc w:val="both"/>
              <w:rPr>
                <w:sz w:val="20"/>
                <w:szCs w:val="20"/>
              </w:rPr>
            </w:pPr>
            <w:r w:rsidRPr="00866BC8">
              <w:rPr>
                <w:w w:val="105"/>
                <w:sz w:val="20"/>
                <w:szCs w:val="20"/>
              </w:rPr>
              <w:t>yang mengubah aliran data yang</w:t>
            </w:r>
            <w:r w:rsidRPr="00866BC8">
              <w:rPr>
                <w:spacing w:val="1"/>
                <w:w w:val="105"/>
                <w:sz w:val="20"/>
                <w:szCs w:val="20"/>
              </w:rPr>
              <w:t xml:space="preserve"> </w:t>
            </w:r>
            <w:r w:rsidRPr="00866BC8">
              <w:rPr>
                <w:w w:val="105"/>
                <w:sz w:val="20"/>
                <w:szCs w:val="20"/>
              </w:rPr>
              <w:t>masuk</w:t>
            </w:r>
            <w:r w:rsidRPr="00866BC8">
              <w:rPr>
                <w:spacing w:val="-1"/>
                <w:w w:val="105"/>
                <w:sz w:val="20"/>
                <w:szCs w:val="20"/>
              </w:rPr>
              <w:t xml:space="preserve"> </w:t>
            </w:r>
            <w:r w:rsidRPr="00866BC8">
              <w:rPr>
                <w:w w:val="105"/>
                <w:sz w:val="20"/>
                <w:szCs w:val="20"/>
              </w:rPr>
              <w:t>menjadi</w:t>
            </w:r>
            <w:r w:rsidRPr="00866BC8">
              <w:rPr>
                <w:spacing w:val="-1"/>
                <w:w w:val="105"/>
                <w:sz w:val="20"/>
                <w:szCs w:val="20"/>
              </w:rPr>
              <w:t xml:space="preserve"> </w:t>
            </w:r>
            <w:r w:rsidRPr="00866BC8">
              <w:rPr>
                <w:w w:val="105"/>
                <w:sz w:val="20"/>
                <w:szCs w:val="20"/>
              </w:rPr>
              <w:t>keluaran.</w:t>
            </w:r>
          </w:p>
        </w:tc>
      </w:tr>
      <w:tr w:rsidR="00214A9C" w14:paraId="7AC5FA50" w14:textId="77777777" w:rsidTr="00866BC8">
        <w:trPr>
          <w:trHeight w:val="99"/>
        </w:trPr>
        <w:tc>
          <w:tcPr>
            <w:tcW w:w="591" w:type="dxa"/>
            <w:vMerge w:val="restart"/>
          </w:tcPr>
          <w:p w14:paraId="529C4753" w14:textId="77777777" w:rsidR="00866BC8" w:rsidRDefault="00866BC8" w:rsidP="009D4CB6">
            <w:pPr>
              <w:pStyle w:val="TableParagraph"/>
              <w:spacing w:line="480" w:lineRule="auto"/>
              <w:ind w:left="3"/>
              <w:jc w:val="center"/>
              <w:rPr>
                <w:w w:val="104"/>
                <w:sz w:val="20"/>
                <w:szCs w:val="20"/>
              </w:rPr>
            </w:pPr>
          </w:p>
          <w:p w14:paraId="506921F4" w14:textId="77777777" w:rsidR="00866BC8" w:rsidRDefault="00866BC8" w:rsidP="009D4CB6">
            <w:pPr>
              <w:pStyle w:val="TableParagraph"/>
              <w:spacing w:line="480" w:lineRule="auto"/>
              <w:ind w:left="3"/>
              <w:jc w:val="center"/>
              <w:rPr>
                <w:w w:val="104"/>
                <w:sz w:val="20"/>
                <w:szCs w:val="20"/>
              </w:rPr>
            </w:pPr>
          </w:p>
          <w:p w14:paraId="3784B277" w14:textId="1D32FD15" w:rsidR="00214A9C" w:rsidRPr="00866BC8" w:rsidRDefault="00866BC8" w:rsidP="009D4CB6">
            <w:pPr>
              <w:pStyle w:val="BodyText"/>
              <w:spacing w:line="480" w:lineRule="auto"/>
              <w:ind w:firstLine="0"/>
              <w:jc w:val="center"/>
            </w:pPr>
            <w:r>
              <w:t>3</w:t>
            </w:r>
          </w:p>
        </w:tc>
        <w:tc>
          <w:tcPr>
            <w:tcW w:w="1792" w:type="dxa"/>
            <w:gridSpan w:val="3"/>
            <w:tcBorders>
              <w:bottom w:val="single" w:sz="4" w:space="0" w:color="000000"/>
            </w:tcBorders>
          </w:tcPr>
          <w:p w14:paraId="78BF47D5" w14:textId="77777777" w:rsidR="00214A9C" w:rsidRPr="00866BC8" w:rsidRDefault="00214A9C" w:rsidP="009D4CB6">
            <w:pPr>
              <w:pStyle w:val="TableParagraph"/>
              <w:spacing w:line="480" w:lineRule="auto"/>
              <w:jc w:val="both"/>
              <w:rPr>
                <w:sz w:val="20"/>
                <w:szCs w:val="20"/>
              </w:rPr>
            </w:pPr>
          </w:p>
        </w:tc>
        <w:tc>
          <w:tcPr>
            <w:tcW w:w="2887" w:type="dxa"/>
            <w:vMerge w:val="restart"/>
          </w:tcPr>
          <w:p w14:paraId="5D33B6F4" w14:textId="77777777" w:rsidR="00214A9C" w:rsidRPr="00866BC8" w:rsidRDefault="00214A9C" w:rsidP="009D4CB6">
            <w:pPr>
              <w:pStyle w:val="TableParagraph"/>
              <w:tabs>
                <w:tab w:val="left" w:pos="888"/>
                <w:tab w:val="left" w:pos="1423"/>
              </w:tabs>
              <w:spacing w:line="480" w:lineRule="auto"/>
              <w:ind w:left="48" w:right="49"/>
              <w:jc w:val="both"/>
              <w:rPr>
                <w:w w:val="105"/>
                <w:sz w:val="20"/>
                <w:szCs w:val="20"/>
              </w:rPr>
            </w:pPr>
            <w:r w:rsidRPr="00866BC8">
              <w:rPr>
                <w:w w:val="105"/>
                <w:sz w:val="20"/>
                <w:szCs w:val="20"/>
              </w:rPr>
              <w:t>Penyimpanan Data/Data Store</w:t>
            </w:r>
          </w:p>
          <w:p w14:paraId="23FEA328" w14:textId="77777777" w:rsidR="00214A9C" w:rsidRPr="00866BC8" w:rsidRDefault="00214A9C" w:rsidP="009D4CB6">
            <w:pPr>
              <w:pStyle w:val="TableParagraph"/>
              <w:tabs>
                <w:tab w:val="left" w:pos="888"/>
                <w:tab w:val="left" w:pos="1423"/>
              </w:tabs>
              <w:spacing w:line="480" w:lineRule="auto"/>
              <w:ind w:left="48" w:right="49"/>
              <w:jc w:val="both"/>
            </w:pPr>
            <w:r w:rsidRPr="00866BC8">
              <w:rPr>
                <w:w w:val="105"/>
                <w:sz w:val="20"/>
                <w:szCs w:val="20"/>
              </w:rPr>
              <w:t>merupakan tempat penyimpanan dokumen-dokumen atau file-file yang dibutuhkan.</w:t>
            </w:r>
          </w:p>
        </w:tc>
      </w:tr>
      <w:tr w:rsidR="00214A9C" w14:paraId="32DF845C" w14:textId="77777777" w:rsidTr="00866BC8">
        <w:trPr>
          <w:trHeight w:val="218"/>
        </w:trPr>
        <w:tc>
          <w:tcPr>
            <w:tcW w:w="591" w:type="dxa"/>
            <w:vMerge/>
            <w:tcBorders>
              <w:top w:val="nil"/>
            </w:tcBorders>
          </w:tcPr>
          <w:p w14:paraId="1820C587" w14:textId="77777777" w:rsidR="00214A9C" w:rsidRPr="00866BC8" w:rsidRDefault="00214A9C" w:rsidP="009D4CB6">
            <w:pPr>
              <w:spacing w:line="480" w:lineRule="auto"/>
              <w:jc w:val="center"/>
              <w:rPr>
                <w:sz w:val="20"/>
                <w:szCs w:val="20"/>
              </w:rPr>
            </w:pPr>
          </w:p>
        </w:tc>
        <w:tc>
          <w:tcPr>
            <w:tcW w:w="162" w:type="dxa"/>
            <w:tcBorders>
              <w:top w:val="nil"/>
              <w:bottom w:val="nil"/>
              <w:right w:val="single" w:sz="4" w:space="0" w:color="000000"/>
            </w:tcBorders>
          </w:tcPr>
          <w:p w14:paraId="3C468643" w14:textId="77777777" w:rsidR="00214A9C" w:rsidRPr="00866BC8" w:rsidRDefault="00214A9C" w:rsidP="009D4CB6">
            <w:pPr>
              <w:pStyle w:val="TableParagraph"/>
              <w:spacing w:line="480" w:lineRule="auto"/>
              <w:rPr>
                <w:sz w:val="20"/>
                <w:szCs w:val="20"/>
              </w:rPr>
            </w:pPr>
          </w:p>
        </w:tc>
        <w:tc>
          <w:tcPr>
            <w:tcW w:w="362" w:type="dxa"/>
            <w:tcBorders>
              <w:top w:val="single" w:sz="4" w:space="0" w:color="000000"/>
              <w:left w:val="single" w:sz="4" w:space="0" w:color="000000"/>
              <w:bottom w:val="single" w:sz="4" w:space="0" w:color="000000"/>
              <w:right w:val="single" w:sz="4" w:space="0" w:color="000000"/>
            </w:tcBorders>
          </w:tcPr>
          <w:p w14:paraId="78999759" w14:textId="77777777" w:rsidR="00214A9C" w:rsidRPr="00866BC8" w:rsidRDefault="00214A9C" w:rsidP="009D4CB6">
            <w:pPr>
              <w:pStyle w:val="TableParagraph"/>
              <w:spacing w:line="480" w:lineRule="auto"/>
              <w:rPr>
                <w:sz w:val="20"/>
                <w:szCs w:val="20"/>
              </w:rPr>
            </w:pPr>
          </w:p>
        </w:tc>
        <w:tc>
          <w:tcPr>
            <w:tcW w:w="1268" w:type="dxa"/>
            <w:tcBorders>
              <w:top w:val="single" w:sz="4" w:space="0" w:color="000000"/>
              <w:left w:val="single" w:sz="4" w:space="0" w:color="000000"/>
              <w:bottom w:val="single" w:sz="4" w:space="0" w:color="000000"/>
            </w:tcBorders>
          </w:tcPr>
          <w:p w14:paraId="37501776" w14:textId="77777777" w:rsidR="00214A9C" w:rsidRPr="00866BC8" w:rsidRDefault="00214A9C" w:rsidP="009D4CB6">
            <w:pPr>
              <w:pStyle w:val="TableParagraph"/>
              <w:spacing w:line="480" w:lineRule="auto"/>
              <w:rPr>
                <w:sz w:val="20"/>
                <w:szCs w:val="20"/>
              </w:rPr>
            </w:pPr>
          </w:p>
        </w:tc>
        <w:tc>
          <w:tcPr>
            <w:tcW w:w="2887" w:type="dxa"/>
            <w:vMerge/>
            <w:tcBorders>
              <w:top w:val="nil"/>
            </w:tcBorders>
          </w:tcPr>
          <w:p w14:paraId="16A0D386" w14:textId="77777777" w:rsidR="00214A9C" w:rsidRPr="00866BC8" w:rsidRDefault="00214A9C" w:rsidP="009D4CB6">
            <w:pPr>
              <w:spacing w:line="480" w:lineRule="auto"/>
              <w:rPr>
                <w:sz w:val="20"/>
                <w:szCs w:val="20"/>
              </w:rPr>
            </w:pPr>
          </w:p>
        </w:tc>
      </w:tr>
      <w:tr w:rsidR="00214A9C" w14:paraId="1B453BC8" w14:textId="77777777" w:rsidTr="00866BC8">
        <w:trPr>
          <w:trHeight w:val="731"/>
        </w:trPr>
        <w:tc>
          <w:tcPr>
            <w:tcW w:w="591" w:type="dxa"/>
            <w:vMerge/>
            <w:tcBorders>
              <w:top w:val="nil"/>
            </w:tcBorders>
          </w:tcPr>
          <w:p w14:paraId="43E59E9B" w14:textId="77777777" w:rsidR="00214A9C" w:rsidRPr="00866BC8" w:rsidRDefault="00214A9C" w:rsidP="009D4CB6">
            <w:pPr>
              <w:spacing w:line="480" w:lineRule="auto"/>
              <w:jc w:val="center"/>
              <w:rPr>
                <w:sz w:val="20"/>
                <w:szCs w:val="20"/>
              </w:rPr>
            </w:pPr>
          </w:p>
        </w:tc>
        <w:tc>
          <w:tcPr>
            <w:tcW w:w="1792" w:type="dxa"/>
            <w:gridSpan w:val="3"/>
            <w:tcBorders>
              <w:top w:val="single" w:sz="4" w:space="0" w:color="000000"/>
            </w:tcBorders>
          </w:tcPr>
          <w:p w14:paraId="5B026A56" w14:textId="77776573" w:rsidR="00214A9C" w:rsidRPr="00866BC8" w:rsidRDefault="00214A9C" w:rsidP="009D4CB6">
            <w:pPr>
              <w:pStyle w:val="TableParagraph"/>
              <w:spacing w:line="480" w:lineRule="auto"/>
              <w:rPr>
                <w:sz w:val="20"/>
                <w:szCs w:val="20"/>
              </w:rPr>
            </w:pPr>
          </w:p>
        </w:tc>
        <w:tc>
          <w:tcPr>
            <w:tcW w:w="2887" w:type="dxa"/>
            <w:vMerge/>
            <w:tcBorders>
              <w:top w:val="nil"/>
            </w:tcBorders>
          </w:tcPr>
          <w:p w14:paraId="06B650C5" w14:textId="77777777" w:rsidR="00214A9C" w:rsidRPr="00866BC8" w:rsidRDefault="00214A9C" w:rsidP="009D4CB6">
            <w:pPr>
              <w:spacing w:line="480" w:lineRule="auto"/>
              <w:rPr>
                <w:sz w:val="20"/>
                <w:szCs w:val="20"/>
              </w:rPr>
            </w:pPr>
          </w:p>
        </w:tc>
      </w:tr>
      <w:tr w:rsidR="00214A9C" w14:paraId="5DF3755D" w14:textId="77777777" w:rsidTr="00866BC8">
        <w:trPr>
          <w:trHeight w:val="985"/>
        </w:trPr>
        <w:tc>
          <w:tcPr>
            <w:tcW w:w="591" w:type="dxa"/>
          </w:tcPr>
          <w:p w14:paraId="5A8B5A81" w14:textId="77777777" w:rsidR="00866BC8" w:rsidRDefault="00866BC8" w:rsidP="009D4CB6">
            <w:pPr>
              <w:pStyle w:val="TableParagraph"/>
              <w:spacing w:before="2" w:line="480" w:lineRule="auto"/>
              <w:ind w:left="3"/>
              <w:jc w:val="center"/>
              <w:rPr>
                <w:w w:val="104"/>
                <w:sz w:val="20"/>
                <w:szCs w:val="20"/>
              </w:rPr>
            </w:pPr>
          </w:p>
          <w:p w14:paraId="4A13338F" w14:textId="77777777" w:rsidR="00214A9C" w:rsidRPr="00866BC8" w:rsidRDefault="00214A9C" w:rsidP="009D4CB6">
            <w:pPr>
              <w:pStyle w:val="TableParagraph"/>
              <w:spacing w:before="2" w:line="480" w:lineRule="auto"/>
              <w:ind w:left="3"/>
              <w:jc w:val="center"/>
              <w:rPr>
                <w:sz w:val="20"/>
                <w:szCs w:val="20"/>
              </w:rPr>
            </w:pPr>
            <w:r w:rsidRPr="00866BC8">
              <w:rPr>
                <w:w w:val="104"/>
                <w:sz w:val="20"/>
                <w:szCs w:val="20"/>
              </w:rPr>
              <w:t>4</w:t>
            </w:r>
          </w:p>
        </w:tc>
        <w:tc>
          <w:tcPr>
            <w:tcW w:w="1792" w:type="dxa"/>
            <w:gridSpan w:val="3"/>
          </w:tcPr>
          <w:p w14:paraId="5DADCEDD" w14:textId="4B712ED8" w:rsidR="00214A9C" w:rsidRPr="00866BC8" w:rsidRDefault="00866BC8" w:rsidP="009D4CB6">
            <w:pPr>
              <w:pStyle w:val="TableParagraph"/>
              <w:spacing w:line="480" w:lineRule="auto"/>
              <w:rPr>
                <w:sz w:val="20"/>
                <w:szCs w:val="20"/>
              </w:rPr>
            </w:pPr>
            <w:r w:rsidRPr="00866BC8">
              <w:rPr>
                <w:noProof/>
                <w:sz w:val="20"/>
                <w:szCs w:val="20"/>
                <w:lang w:val="en-US"/>
              </w:rPr>
              <mc:AlternateContent>
                <mc:Choice Requires="wps">
                  <w:drawing>
                    <wp:anchor distT="0" distB="0" distL="114300" distR="114300" simplePos="0" relativeHeight="251663360" behindDoc="0" locked="0" layoutInCell="1" allowOverlap="1" wp14:anchorId="56B2B8ED" wp14:editId="5E654C95">
                      <wp:simplePos x="0" y="0"/>
                      <wp:positionH relativeFrom="column">
                        <wp:posOffset>743112</wp:posOffset>
                      </wp:positionH>
                      <wp:positionV relativeFrom="paragraph">
                        <wp:posOffset>102235</wp:posOffset>
                      </wp:positionV>
                      <wp:extent cx="0" cy="467360"/>
                      <wp:effectExtent l="95250" t="0" r="57150" b="66040"/>
                      <wp:wrapNone/>
                      <wp:docPr id="27" name="Straight Arrow Connector 27"/>
                      <wp:cNvGraphicFramePr/>
                      <a:graphic xmlns:a="http://schemas.openxmlformats.org/drawingml/2006/main">
                        <a:graphicData uri="http://schemas.microsoft.com/office/word/2010/wordprocessingShape">
                          <wps:wsp>
                            <wps:cNvCnPr/>
                            <wps:spPr>
                              <a:xfrm>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27" o:spid="_x0000_s1026" type="#_x0000_t32" style="position:absolute;margin-left:58.5pt;margin-top:8.05pt;width:0;height:36.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5408" behindDoc="0" locked="0" layoutInCell="1" allowOverlap="1" wp14:anchorId="42B7287D" wp14:editId="7B7CB87E">
                      <wp:simplePos x="0" y="0"/>
                      <wp:positionH relativeFrom="column">
                        <wp:posOffset>52705</wp:posOffset>
                      </wp:positionH>
                      <wp:positionV relativeFrom="paragraph">
                        <wp:posOffset>431800</wp:posOffset>
                      </wp:positionV>
                      <wp:extent cx="467360" cy="0"/>
                      <wp:effectExtent l="0" t="76200" r="27940" b="114300"/>
                      <wp:wrapNone/>
                      <wp:docPr id="28" name="Straight Arrow Connector 28"/>
                      <wp:cNvGraphicFramePr/>
                      <a:graphic xmlns:a="http://schemas.openxmlformats.org/drawingml/2006/main">
                        <a:graphicData uri="http://schemas.microsoft.com/office/word/2010/wordprocessingShape">
                          <wps:wsp>
                            <wps:cNvCnPr/>
                            <wps:spPr>
                              <a:xfrm>
                                <a:off x="0" y="0"/>
                                <a:ext cx="467360"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8" o:spid="_x0000_s1026" type="#_x0000_t32" style="position:absolute;margin-left:4.15pt;margin-top:34pt;width:36.8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6432" behindDoc="0" locked="0" layoutInCell="1" allowOverlap="1" wp14:anchorId="198DC035" wp14:editId="63B5493A">
                      <wp:simplePos x="0" y="0"/>
                      <wp:positionH relativeFrom="column">
                        <wp:posOffset>42192</wp:posOffset>
                      </wp:positionH>
                      <wp:positionV relativeFrom="paragraph">
                        <wp:posOffset>240887</wp:posOffset>
                      </wp:positionV>
                      <wp:extent cx="478464" cy="0"/>
                      <wp:effectExtent l="38100" t="76200" r="0" b="114300"/>
                      <wp:wrapNone/>
                      <wp:docPr id="29" name="Straight Arrow Connector 29"/>
                      <wp:cNvGraphicFramePr/>
                      <a:graphic xmlns:a="http://schemas.openxmlformats.org/drawingml/2006/main">
                        <a:graphicData uri="http://schemas.microsoft.com/office/word/2010/wordprocessingShape">
                          <wps:wsp>
                            <wps:cNvCnPr/>
                            <wps:spPr>
                              <a:xfrm flipH="1">
                                <a:off x="0" y="0"/>
                                <a:ext cx="478464" cy="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9" o:spid="_x0000_s1026" type="#_x0000_t32" style="position:absolute;margin-left:3.3pt;margin-top:18.95pt;width:37.65pt;height:0;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" strokecolor="black [3213]" strokeweight="1.5pt">
                      <v:stroke endarrow="open"/>
                    </v:shape>
                  </w:pict>
                </mc:Fallback>
              </mc:AlternateContent>
            </w:r>
            <w:r w:rsidRPr="00866BC8">
              <w:rPr>
                <w:noProof/>
                <w:sz w:val="20"/>
                <w:szCs w:val="20"/>
                <w:lang w:val="en-US"/>
              </w:rPr>
              <mc:AlternateContent>
                <mc:Choice Requires="wps">
                  <w:drawing>
                    <wp:anchor distT="0" distB="0" distL="114300" distR="114300" simplePos="0" relativeHeight="251661312" behindDoc="0" locked="0" layoutInCell="1" allowOverlap="1" wp14:anchorId="3601D3AA" wp14:editId="501EECD9">
                      <wp:simplePos x="0" y="0"/>
                      <wp:positionH relativeFrom="column">
                        <wp:posOffset>902970</wp:posOffset>
                      </wp:positionH>
                      <wp:positionV relativeFrom="paragraph">
                        <wp:posOffset>102235</wp:posOffset>
                      </wp:positionV>
                      <wp:extent cx="0" cy="467360"/>
                      <wp:effectExtent l="95250" t="38100" r="57150" b="27940"/>
                      <wp:wrapNone/>
                      <wp:docPr id="26" name="Straight Arrow Connector 26"/>
                      <wp:cNvGraphicFramePr/>
                      <a:graphic xmlns:a="http://schemas.openxmlformats.org/drawingml/2006/main">
                        <a:graphicData uri="http://schemas.microsoft.com/office/word/2010/wordprocessingShape">
                          <wps:wsp>
                            <wps:cNvCnPr/>
                            <wps:spPr>
                              <a:xfrm flipV="1">
                                <a:off x="0" y="0"/>
                                <a:ext cx="0" cy="4673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6" o:spid="_x0000_s1026" type="#_x0000_t32" style="position:absolute;margin-left:71.1pt;margin-top:8.05pt;width:0;height:36.8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" strokecolor="black [3213]" strokeweight="1.5pt">
                      <v:stroke endarrow="open"/>
                    </v:shape>
                  </w:pict>
                </mc:Fallback>
              </mc:AlternateContent>
            </w:r>
          </w:p>
        </w:tc>
        <w:tc>
          <w:tcPr>
            <w:tcW w:w="2887" w:type="dxa"/>
          </w:tcPr>
          <w:p w14:paraId="6FE5CCEC" w14:textId="77777777" w:rsidR="00214A9C" w:rsidRPr="00866BC8" w:rsidRDefault="00214A9C" w:rsidP="009D4CB6">
            <w:pPr>
              <w:pStyle w:val="TableParagraph"/>
              <w:spacing w:line="480" w:lineRule="auto"/>
              <w:ind w:left="48"/>
              <w:rPr>
                <w:sz w:val="20"/>
                <w:szCs w:val="20"/>
              </w:rPr>
            </w:pPr>
            <w:r w:rsidRPr="00866BC8">
              <w:rPr>
                <w:w w:val="105"/>
                <w:sz w:val="20"/>
                <w:szCs w:val="20"/>
              </w:rPr>
              <w:t>Aliran</w:t>
            </w:r>
            <w:r w:rsidRPr="00866BC8">
              <w:rPr>
                <w:spacing w:val="11"/>
                <w:w w:val="105"/>
                <w:sz w:val="20"/>
                <w:szCs w:val="20"/>
              </w:rPr>
              <w:t xml:space="preserve"> </w:t>
            </w:r>
            <w:r w:rsidRPr="00866BC8">
              <w:rPr>
                <w:w w:val="105"/>
                <w:sz w:val="20"/>
                <w:szCs w:val="20"/>
              </w:rPr>
              <w:t>Data.</w:t>
            </w:r>
            <w:r w:rsidRPr="00866BC8">
              <w:rPr>
                <w:spacing w:val="11"/>
                <w:w w:val="105"/>
                <w:sz w:val="20"/>
                <w:szCs w:val="20"/>
              </w:rPr>
              <w:t xml:space="preserve"> </w:t>
            </w:r>
            <w:r w:rsidRPr="00866BC8">
              <w:rPr>
                <w:w w:val="105"/>
                <w:sz w:val="20"/>
                <w:szCs w:val="20"/>
              </w:rPr>
              <w:t>Menunjukkan</w:t>
            </w:r>
            <w:r w:rsidRPr="00866BC8">
              <w:rPr>
                <w:spacing w:val="11"/>
                <w:w w:val="105"/>
                <w:sz w:val="20"/>
                <w:szCs w:val="20"/>
              </w:rPr>
              <w:t xml:space="preserve"> </w:t>
            </w:r>
            <w:r w:rsidRPr="00866BC8">
              <w:rPr>
                <w:w w:val="105"/>
                <w:sz w:val="20"/>
                <w:szCs w:val="20"/>
              </w:rPr>
              <w:t>arus</w:t>
            </w:r>
            <w:r w:rsidRPr="00866BC8">
              <w:rPr>
                <w:spacing w:val="-26"/>
                <w:w w:val="105"/>
                <w:sz w:val="20"/>
                <w:szCs w:val="20"/>
              </w:rPr>
              <w:t xml:space="preserve"> </w:t>
            </w:r>
            <w:r w:rsidRPr="00866BC8">
              <w:rPr>
                <w:w w:val="105"/>
                <w:sz w:val="20"/>
                <w:szCs w:val="20"/>
              </w:rPr>
              <w:t>data</w:t>
            </w:r>
            <w:r w:rsidRPr="00866BC8">
              <w:rPr>
                <w:spacing w:val="-1"/>
                <w:w w:val="105"/>
                <w:sz w:val="20"/>
                <w:szCs w:val="20"/>
              </w:rPr>
              <w:t xml:space="preserve"> </w:t>
            </w:r>
            <w:r w:rsidRPr="00866BC8">
              <w:rPr>
                <w:w w:val="105"/>
                <w:sz w:val="20"/>
                <w:szCs w:val="20"/>
              </w:rPr>
              <w:t>dalam</w:t>
            </w:r>
            <w:r w:rsidRPr="00866BC8">
              <w:rPr>
                <w:spacing w:val="-1"/>
                <w:w w:val="105"/>
                <w:sz w:val="20"/>
                <w:szCs w:val="20"/>
              </w:rPr>
              <w:t xml:space="preserve"> </w:t>
            </w:r>
            <w:r w:rsidRPr="00866BC8">
              <w:rPr>
                <w:w w:val="105"/>
                <w:sz w:val="20"/>
                <w:szCs w:val="20"/>
              </w:rPr>
              <w:t>proses.</w:t>
            </w:r>
          </w:p>
        </w:tc>
      </w:tr>
    </w:tbl>
    <w:p w14:paraId="1F371640" w14:textId="5B50DEDC" w:rsidR="007901B7" w:rsidRDefault="007901B7" w:rsidP="009D4CB6">
      <w:pPr>
        <w:spacing w:before="91" w:line="480" w:lineRule="auto"/>
        <w:ind w:left="723" w:right="208"/>
        <w:jc w:val="center"/>
        <w:rPr>
          <w:sz w:val="22"/>
        </w:rPr>
      </w:pPr>
      <w:r>
        <w:t>(Sumber</w:t>
      </w:r>
      <w:r>
        <w:rPr>
          <w:spacing w:val="-1"/>
        </w:rPr>
        <w:t xml:space="preserve"> </w:t>
      </w:r>
      <w:r>
        <w:t>Darmanta</w:t>
      </w:r>
      <w:r>
        <w:rPr>
          <w:spacing w:val="-5"/>
        </w:rPr>
        <w:t xml:space="preserve"> </w:t>
      </w:r>
      <w:r>
        <w:t>Sukrianto :</w:t>
      </w:r>
      <w:r>
        <w:rPr>
          <w:spacing w:val="-4"/>
        </w:rPr>
        <w:t xml:space="preserve"> </w:t>
      </w:r>
      <w:r>
        <w:t>2017)</w:t>
      </w:r>
    </w:p>
    <w:p w14:paraId="023901EC" w14:textId="51231EF4" w:rsidR="00CD1DD5" w:rsidRPr="00F57684" w:rsidRDefault="00866BC8" w:rsidP="009D4CB6">
      <w:pPr>
        <w:spacing w:before="91" w:line="480" w:lineRule="auto"/>
        <w:ind w:left="723" w:right="208"/>
        <w:jc w:val="center"/>
      </w:pPr>
      <w:r>
        <w:rPr>
          <w:sz w:val="22"/>
        </w:rPr>
        <w:t xml:space="preserve">Tabel 1  simbol-simbol dari </w:t>
      </w:r>
      <w:r>
        <w:rPr>
          <w:i/>
          <w:sz w:val="22"/>
        </w:rPr>
        <w:t>Data Flow</w:t>
      </w:r>
      <w:r>
        <w:rPr>
          <w:i/>
          <w:spacing w:val="-52"/>
          <w:sz w:val="22"/>
        </w:rPr>
        <w:t xml:space="preserve"> </w:t>
      </w:r>
      <w:r>
        <w:rPr>
          <w:i/>
          <w:sz w:val="22"/>
        </w:rPr>
        <w:t>Diagram</w:t>
      </w:r>
      <w:r>
        <w:rPr>
          <w:i/>
          <w:spacing w:val="-2"/>
          <w:sz w:val="22"/>
        </w:rPr>
        <w:t xml:space="preserve"> </w:t>
      </w:r>
      <w:r>
        <w:rPr>
          <w:sz w:val="22"/>
        </w:rPr>
        <w:t>(DFD)</w:t>
      </w:r>
    </w:p>
    <w:p w14:paraId="5CADF1A6" w14:textId="48992E5B" w:rsidR="003327B8" w:rsidRDefault="003327B8" w:rsidP="009D4CB6">
      <w:pPr>
        <w:pStyle w:val="Heading3"/>
        <w:numPr>
          <w:ilvl w:val="2"/>
          <w:numId w:val="20"/>
        </w:numPr>
      </w:pPr>
      <w:bookmarkStart w:id="45" w:name="_Toc97932995"/>
      <w:r>
        <w:t>Entity Relationship Diagram (ERD)</w:t>
      </w:r>
      <w:bookmarkEnd w:id="45"/>
    </w:p>
    <w:p w14:paraId="38384C20" w14:textId="6CBCE781" w:rsidR="00E35AB1" w:rsidRDefault="00E35AB1" w:rsidP="009D4CB6">
      <w:pPr>
        <w:pStyle w:val="BodyText"/>
        <w:spacing w:line="480" w:lineRule="auto"/>
        <w:ind w:firstLine="567"/>
        <w:jc w:val="both"/>
      </w:pPr>
      <w:r w:rsidRPr="00E35AB1">
        <w:t>Entity Relationship Diagram (ERD) adalah suatu model untuk menjelaskan hubungan antar data dalam basis data berdasarkan objek-objek dasar data yang mempunyai hubungan antar relasi. Entity Relationship Diagram (ERD) sendiri dibagi menjadi 2 yaitu Entity Relationship Diagram (Logical Data Model) dan Entity Relationship Diagram</w:t>
      </w:r>
      <w:r>
        <w:t xml:space="preserve"> (Physical Data Model). Entity Relationship Diagram (Logical Data Model) adalah konsep Entity Relationship Diagram (ERD) yang mana data dapat merepresentasikan sebuah kenyataan, dimasukkan ke dalam sebuah pemrosesan </w:t>
      </w:r>
      <w:r>
        <w:lastRenderedPageBreak/>
        <w:t xml:space="preserve">logika dan dapat menghasilkan informasi, sedangkan untuk Entity Relationship Diagram (Physical Data Model) adalah konsep Entity Relationship Diagram (ERD) yang mana data disimpan pada media penyimpanan (storage) dalam suatu susunan secara fisik </w:t>
      </w:r>
      <w:r>
        <w:rPr>
          <w:w w:val="105"/>
        </w:rPr>
        <w:t>(</w:t>
      </w:r>
      <w:r>
        <w:t>Rusdi &amp; Mashabi</w:t>
      </w:r>
      <w:r>
        <w:rPr>
          <w:w w:val="105"/>
        </w:rPr>
        <w:t>, 2017)</w:t>
      </w:r>
      <w:r>
        <w:t xml:space="preserve">.  </w:t>
      </w:r>
    </w:p>
    <w:p w14:paraId="77638841" w14:textId="24232C52" w:rsidR="000C495B" w:rsidRDefault="00E35AB1" w:rsidP="009D4CB6">
      <w:pPr>
        <w:pStyle w:val="BodyText"/>
        <w:spacing w:line="480" w:lineRule="auto"/>
        <w:ind w:firstLine="567"/>
        <w:jc w:val="both"/>
      </w:pPr>
      <w:r>
        <w:t xml:space="preserve">Menurut Sutanta ( 2004) yang di kutip oleh Ibnu Rusdi dan Mohamad Abi Mashabi (2017), Untuk menggambarkan ERD digunakan simbol-simbol grafis tertentu, bagi perancang / analis sistem, ERD berguna untuk memodelkan sistem yang nantinya basis datanya akan dikembangkan. Model ini juga membantu perancang/analis sistem pada saat melakukan analisis dan perancangan basis data karena model ini dapat menunjukan macam data yang dibutuhkan dan kerelasian antardata didalamnya. Bagi pengguna, model ini sangat membantu dalam hal pemahaman model sistem dan rancangan basis data yang akan dikembangkan oleh perancang/analis sistem </w:t>
      </w:r>
      <w:r>
        <w:rPr>
          <w:w w:val="105"/>
        </w:rPr>
        <w:t>(</w:t>
      </w:r>
      <w:r>
        <w:t>Rusdi &amp; Mashabi</w:t>
      </w:r>
      <w:r>
        <w:rPr>
          <w:w w:val="105"/>
        </w:rPr>
        <w:t>, 2017)</w:t>
      </w:r>
      <w:r w:rsidR="00C018F2">
        <w:t>.</w:t>
      </w:r>
    </w:p>
    <w:tbl>
      <w:tblPr>
        <w:tblW w:w="6199" w:type="dxa"/>
        <w:tblInd w:w="145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631"/>
        <w:gridCol w:w="648"/>
        <w:gridCol w:w="320"/>
        <w:gridCol w:w="749"/>
        <w:gridCol w:w="193"/>
        <w:gridCol w:w="3658"/>
      </w:tblGrid>
      <w:tr w:rsidR="00214A9C" w14:paraId="097DBE05" w14:textId="77777777" w:rsidTr="00F57684">
        <w:trPr>
          <w:trHeight w:val="643"/>
        </w:trPr>
        <w:tc>
          <w:tcPr>
            <w:tcW w:w="631" w:type="dxa"/>
          </w:tcPr>
          <w:p w14:paraId="360CCE95" w14:textId="77777777" w:rsidR="00214A9C" w:rsidRPr="00214A9C" w:rsidRDefault="00214A9C" w:rsidP="009D4CB6">
            <w:pPr>
              <w:pStyle w:val="TableParagraph"/>
              <w:spacing w:before="4" w:line="480" w:lineRule="auto"/>
              <w:ind w:left="82" w:right="80"/>
              <w:jc w:val="center"/>
              <w:rPr>
                <w:b/>
                <w:sz w:val="24"/>
                <w:szCs w:val="24"/>
              </w:rPr>
            </w:pPr>
            <w:r w:rsidRPr="00214A9C">
              <w:rPr>
                <w:b/>
                <w:w w:val="105"/>
                <w:sz w:val="24"/>
                <w:szCs w:val="24"/>
              </w:rPr>
              <w:t>No</w:t>
            </w:r>
          </w:p>
        </w:tc>
        <w:tc>
          <w:tcPr>
            <w:tcW w:w="1910" w:type="dxa"/>
            <w:gridSpan w:val="4"/>
          </w:tcPr>
          <w:p w14:paraId="245DEBB1" w14:textId="77777777" w:rsidR="00214A9C" w:rsidRPr="00214A9C" w:rsidRDefault="00214A9C" w:rsidP="009D4CB6">
            <w:pPr>
              <w:pStyle w:val="TableParagraph"/>
              <w:spacing w:before="4" w:line="480" w:lineRule="auto"/>
              <w:ind w:left="318"/>
              <w:rPr>
                <w:b/>
                <w:sz w:val="24"/>
                <w:szCs w:val="24"/>
              </w:rPr>
            </w:pPr>
            <w:r w:rsidRPr="00214A9C">
              <w:rPr>
                <w:b/>
                <w:w w:val="105"/>
                <w:sz w:val="24"/>
                <w:szCs w:val="24"/>
              </w:rPr>
              <w:t>Gambar</w:t>
            </w:r>
          </w:p>
        </w:tc>
        <w:tc>
          <w:tcPr>
            <w:tcW w:w="3658" w:type="dxa"/>
          </w:tcPr>
          <w:p w14:paraId="4227BCAB" w14:textId="77777777" w:rsidR="00214A9C" w:rsidRPr="00214A9C" w:rsidRDefault="00214A9C" w:rsidP="009D4CB6">
            <w:pPr>
              <w:pStyle w:val="TableParagraph"/>
              <w:spacing w:before="4" w:line="480" w:lineRule="auto"/>
              <w:ind w:left="696" w:right="697"/>
              <w:jc w:val="center"/>
              <w:rPr>
                <w:b/>
                <w:sz w:val="24"/>
                <w:szCs w:val="24"/>
              </w:rPr>
            </w:pPr>
            <w:r w:rsidRPr="00214A9C">
              <w:rPr>
                <w:b/>
                <w:w w:val="105"/>
                <w:sz w:val="24"/>
                <w:szCs w:val="24"/>
              </w:rPr>
              <w:t>Keterangan</w:t>
            </w:r>
          </w:p>
        </w:tc>
      </w:tr>
      <w:tr w:rsidR="00214A9C" w14:paraId="0D092DAB" w14:textId="77777777" w:rsidTr="00F57684">
        <w:trPr>
          <w:trHeight w:val="838"/>
        </w:trPr>
        <w:tc>
          <w:tcPr>
            <w:tcW w:w="631" w:type="dxa"/>
          </w:tcPr>
          <w:p w14:paraId="37EF8DC0"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1</w:t>
            </w:r>
          </w:p>
        </w:tc>
        <w:tc>
          <w:tcPr>
            <w:tcW w:w="1910" w:type="dxa"/>
            <w:gridSpan w:val="4"/>
          </w:tcPr>
          <w:p w14:paraId="7C1DC09C" w14:textId="66052AEF" w:rsidR="00214A9C" w:rsidRPr="00214A9C" w:rsidRDefault="00F57684" w:rsidP="009D4CB6">
            <w:pPr>
              <w:pStyle w:val="TableParagraph"/>
              <w:spacing w:before="10" w:line="480" w:lineRule="auto"/>
              <w:rPr>
                <w:sz w:val="24"/>
                <w:szCs w:val="24"/>
              </w:rPr>
            </w:pPr>
            <w:r w:rsidRPr="00214A9C">
              <w:rPr>
                <w:noProof/>
                <w:sz w:val="24"/>
                <w:szCs w:val="24"/>
                <w:lang w:val="en-US"/>
              </w:rPr>
              <mc:AlternateContent>
                <mc:Choice Requires="wpg">
                  <w:drawing>
                    <wp:anchor distT="0" distB="0" distL="114300" distR="114300" simplePos="0" relativeHeight="251676672" behindDoc="0" locked="0" layoutInCell="1" allowOverlap="1" wp14:anchorId="7348F11D" wp14:editId="31CB7709">
                      <wp:simplePos x="0" y="0"/>
                      <wp:positionH relativeFrom="column">
                        <wp:posOffset>320675</wp:posOffset>
                      </wp:positionH>
                      <wp:positionV relativeFrom="paragraph">
                        <wp:posOffset>89535</wp:posOffset>
                      </wp:positionV>
                      <wp:extent cx="521970" cy="308610"/>
                      <wp:effectExtent l="0" t="0" r="11430" b="15240"/>
                      <wp:wrapSquare wrapText="bothSides"/>
                      <wp:docPr id="24"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1970" cy="308610"/>
                                <a:chOff x="0" y="0"/>
                                <a:chExt cx="605" cy="302"/>
                              </a:xfrm>
                            </wpg:grpSpPr>
                            <wps:wsp>
                              <wps:cNvPr id="25" name="Rectangle 19"/>
                              <wps:cNvSpPr>
                                <a:spLocks noChangeArrowheads="1"/>
                              </wps:cNvSpPr>
                              <wps:spPr bwMode="auto">
                                <a:xfrm>
                                  <a:off x="3" y="3"/>
                                  <a:ext cx="597" cy="295"/>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4" o:spid="_x0000_s1026" style="position:absolute;margin-left:25.25pt;margin-top:7.05pt;width:41.1pt;height:24.3pt;z-index:251676672" coordsize="605,3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">
                      <v:rect id="Rectangle 19" o:spid="_x0000_s1027" style="position:absolute;left:3;top:3;width:597;height:29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aFicUA&#10;AADbAAAADwAAAGRycy9kb3ducmV2LnhtbESPQWvCQBSE74L/YXkFL6VuTFFqmlVUKLTejHrI7ZF9&#10;3YRm34bsqml/fbdQ8DjMzDdMvh5sK67U+8axgtk0AUFcOd2wUXA6vj29gPABWWPrmBR8k4f1ajzK&#10;MdPuxge6FsGICGGfoYI6hC6T0lc1WfRT1xFH79P1FkOUvZG6x1uE21amSbKQFhuOCzV2tKup+iou&#10;VkHJmKZL+XwxSXk0j/vN7ONne1Zq8jBsXkEEGsI9/N9+1wrSOfx9iT9Ar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xxoWJxQAAANsAAAAPAAAAAAAAAAAAAAAAAJgCAABkcnMv&#10;ZG93bnJldi54bWxQSwUGAAAAAAQABAD1AAAAigMAAAAA&#10;" filled="f" strokeweight=".12575mm"/>
                      <w10:wrap type="square"/>
                    </v:group>
                  </w:pict>
                </mc:Fallback>
              </mc:AlternateContent>
            </w:r>
          </w:p>
          <w:p w14:paraId="1C7313EA" w14:textId="55818CD8" w:rsidR="00214A9C" w:rsidRPr="00214A9C" w:rsidRDefault="00214A9C" w:rsidP="009D4CB6">
            <w:pPr>
              <w:pStyle w:val="TableParagraph"/>
              <w:spacing w:line="480" w:lineRule="auto"/>
              <w:ind w:left="130"/>
              <w:rPr>
                <w:sz w:val="24"/>
                <w:szCs w:val="24"/>
              </w:rPr>
            </w:pPr>
          </w:p>
        </w:tc>
        <w:tc>
          <w:tcPr>
            <w:tcW w:w="3658" w:type="dxa"/>
          </w:tcPr>
          <w:p w14:paraId="05CFB96D" w14:textId="77777777" w:rsidR="00214A9C" w:rsidRPr="00214A9C" w:rsidRDefault="00214A9C" w:rsidP="009D4CB6">
            <w:pPr>
              <w:pStyle w:val="TableParagraph"/>
              <w:spacing w:before="1" w:line="480" w:lineRule="auto"/>
              <w:ind w:left="49"/>
              <w:jc w:val="both"/>
              <w:rPr>
                <w:sz w:val="24"/>
                <w:szCs w:val="24"/>
              </w:rPr>
            </w:pPr>
            <w:r w:rsidRPr="00214A9C">
              <w:rPr>
                <w:w w:val="105"/>
                <w:sz w:val="24"/>
                <w:szCs w:val="24"/>
              </w:rPr>
              <w:t>Entity</w:t>
            </w:r>
          </w:p>
        </w:tc>
      </w:tr>
      <w:tr w:rsidR="00214A9C" w14:paraId="4CEF2415" w14:textId="77777777" w:rsidTr="00F57684">
        <w:trPr>
          <w:trHeight w:val="719"/>
        </w:trPr>
        <w:tc>
          <w:tcPr>
            <w:tcW w:w="631" w:type="dxa"/>
          </w:tcPr>
          <w:p w14:paraId="3429ACE6"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2</w:t>
            </w:r>
          </w:p>
        </w:tc>
        <w:tc>
          <w:tcPr>
            <w:tcW w:w="1910" w:type="dxa"/>
            <w:gridSpan w:val="4"/>
          </w:tcPr>
          <w:p w14:paraId="0B3AAD92" w14:textId="667B1957" w:rsidR="00214A9C" w:rsidRPr="00214A9C" w:rsidRDefault="00F57684" w:rsidP="009D4CB6">
            <w:pPr>
              <w:pStyle w:val="TableParagraph"/>
              <w:spacing w:before="8" w:line="480" w:lineRule="auto"/>
              <w:rPr>
                <w:sz w:val="24"/>
                <w:szCs w:val="24"/>
              </w:rPr>
            </w:pPr>
            <w:r w:rsidRPr="00214A9C">
              <w:rPr>
                <w:noProof/>
                <w:sz w:val="24"/>
                <w:szCs w:val="24"/>
                <w:lang w:val="en-US"/>
              </w:rPr>
              <mc:AlternateContent>
                <mc:Choice Requires="wpg">
                  <w:drawing>
                    <wp:anchor distT="0" distB="0" distL="114300" distR="114300" simplePos="0" relativeHeight="251677696" behindDoc="0" locked="0" layoutInCell="1" allowOverlap="1" wp14:anchorId="11280CC0" wp14:editId="4CEACB03">
                      <wp:simplePos x="0" y="0"/>
                      <wp:positionH relativeFrom="column">
                        <wp:posOffset>279400</wp:posOffset>
                      </wp:positionH>
                      <wp:positionV relativeFrom="paragraph">
                        <wp:posOffset>40640</wp:posOffset>
                      </wp:positionV>
                      <wp:extent cx="581660" cy="296545"/>
                      <wp:effectExtent l="0" t="0" r="8890" b="8255"/>
                      <wp:wrapSquare wrapText="bothSides"/>
                      <wp:docPr id="22" name="Group 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660" cy="296545"/>
                                <a:chOff x="0" y="0"/>
                                <a:chExt cx="684" cy="281"/>
                              </a:xfrm>
                            </wpg:grpSpPr>
                            <wps:wsp>
                              <wps:cNvPr id="23" name="Freeform 17"/>
                              <wps:cNvSpPr>
                                <a:spLocks/>
                              </wps:cNvSpPr>
                              <wps:spPr bwMode="auto">
                                <a:xfrm>
                                  <a:off x="3" y="3"/>
                                  <a:ext cx="677" cy="274"/>
                                </a:xfrm>
                                <a:custGeom>
                                  <a:avLst/>
                                  <a:gdLst>
                                    <a:gd name="T0" fmla="+- 0 342 4"/>
                                    <a:gd name="T1" fmla="*/ T0 w 677"/>
                                    <a:gd name="T2" fmla="+- 0 4 4"/>
                                    <a:gd name="T3" fmla="*/ 4 h 274"/>
                                    <a:gd name="T4" fmla="+- 0 4 4"/>
                                    <a:gd name="T5" fmla="*/ T4 w 677"/>
                                    <a:gd name="T6" fmla="+- 0 140 4"/>
                                    <a:gd name="T7" fmla="*/ 140 h 274"/>
                                    <a:gd name="T8" fmla="+- 0 342 4"/>
                                    <a:gd name="T9" fmla="*/ T8 w 677"/>
                                    <a:gd name="T10" fmla="+- 0 277 4"/>
                                    <a:gd name="T11" fmla="*/ 277 h 274"/>
                                    <a:gd name="T12" fmla="+- 0 680 4"/>
                                    <a:gd name="T13" fmla="*/ T12 w 677"/>
                                    <a:gd name="T14" fmla="+- 0 140 4"/>
                                    <a:gd name="T15" fmla="*/ 140 h 274"/>
                                    <a:gd name="T16" fmla="+- 0 342 4"/>
                                    <a:gd name="T17" fmla="*/ T16 w 677"/>
                                    <a:gd name="T18" fmla="+- 0 4 4"/>
                                    <a:gd name="T19" fmla="*/ 4 h 274"/>
                                  </a:gdLst>
                                  <a:ahLst/>
                                  <a:cxnLst>
                                    <a:cxn ang="0">
                                      <a:pos x="T1" y="T3"/>
                                    </a:cxn>
                                    <a:cxn ang="0">
                                      <a:pos x="T5" y="T7"/>
                                    </a:cxn>
                                    <a:cxn ang="0">
                                      <a:pos x="T9" y="T11"/>
                                    </a:cxn>
                                    <a:cxn ang="0">
                                      <a:pos x="T13" y="T15"/>
                                    </a:cxn>
                                    <a:cxn ang="0">
                                      <a:pos x="T17" y="T19"/>
                                    </a:cxn>
                                  </a:cxnLst>
                                  <a:rect l="0" t="0" r="r" b="b"/>
                                  <a:pathLst>
                                    <a:path w="677" h="274">
                                      <a:moveTo>
                                        <a:pt x="338" y="0"/>
                                      </a:moveTo>
                                      <a:lnTo>
                                        <a:pt x="0" y="136"/>
                                      </a:lnTo>
                                      <a:lnTo>
                                        <a:pt x="338" y="273"/>
                                      </a:lnTo>
                                      <a:lnTo>
                                        <a:pt x="676" y="136"/>
                                      </a:lnTo>
                                      <a:lnTo>
                                        <a:pt x="338" y="0"/>
                                      </a:lnTo>
                                      <a:close/>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2" o:spid="_x0000_s1026" style="position:absolute;margin-left:22pt;margin-top:3.2pt;width:45.8pt;height:23.35pt;z-index:251677696" coordsize="684,2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">
                      <v:shape id="Freeform 17" o:spid="_x0000_s1027" style="position:absolute;left:3;top:3;width:677;height:274;visibility:visible;mso-wrap-style:square;v-text-anchor:top" coordsize="677,27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jUrP8QA&#10;AADbAAAADwAAAGRycy9kb3ducmV2LnhtbESPT2vCQBTE7wW/w/KE3urGVIJEVxFBGnop9Q94fGaf&#10;m2j2bchuTfrtu4VCj8PM/IZZrgfbiAd1vnasYDpJQBCXTtdsFBwPu5c5CB+QNTaOScE3eVivRk9L&#10;zLXr+ZMe+2BEhLDPUUEVQptL6cuKLPqJa4mjd3WdxRBlZ6TusI9w28g0STJpsea4UGFL24rK+/7L&#10;Kuhn7xdzM6bI+kwX6f3j7E5vM6Wex8NmASLQEP7Df+1CK0hf4fdL/AFy9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o1Kz/EAAAA2wAAAA8AAAAAAAAAAAAAAAAAmAIAAGRycy9k&#10;b3ducmV2LnhtbFBLBQYAAAAABAAEAPUAAACJAwAAAAA=&#10;" path="m338,l,136,338,273,676,136,338,xe" filled="f" strokeweight=".12575mm">
                        <v:path arrowok="t" o:connecttype="custom" o:connectlocs="338,4;0,140;338,277;676,140;338,4" o:connectangles="0,0,0,0,0"/>
                      </v:shape>
                      <w10:wrap type="square"/>
                    </v:group>
                  </w:pict>
                </mc:Fallback>
              </mc:AlternateContent>
            </w:r>
          </w:p>
        </w:tc>
        <w:tc>
          <w:tcPr>
            <w:tcW w:w="3658" w:type="dxa"/>
          </w:tcPr>
          <w:p w14:paraId="6521636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Relasi</w:t>
            </w:r>
            <w:r w:rsidRPr="00214A9C">
              <w:rPr>
                <w:spacing w:val="-3"/>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aktifitas</w:t>
            </w:r>
            <w:r w:rsidRPr="00214A9C">
              <w:rPr>
                <w:spacing w:val="-3"/>
                <w:w w:val="105"/>
                <w:sz w:val="24"/>
                <w:szCs w:val="24"/>
              </w:rPr>
              <w:t xml:space="preserve"> </w:t>
            </w:r>
            <w:r w:rsidRPr="00214A9C">
              <w:rPr>
                <w:w w:val="105"/>
                <w:sz w:val="24"/>
                <w:szCs w:val="24"/>
              </w:rPr>
              <w:t>antar</w:t>
            </w:r>
            <w:r w:rsidRPr="00214A9C">
              <w:rPr>
                <w:spacing w:val="-2"/>
                <w:w w:val="105"/>
                <w:sz w:val="24"/>
                <w:szCs w:val="24"/>
              </w:rPr>
              <w:t xml:space="preserve"> </w:t>
            </w:r>
            <w:r w:rsidRPr="00214A9C">
              <w:rPr>
                <w:w w:val="105"/>
                <w:sz w:val="24"/>
                <w:szCs w:val="24"/>
              </w:rPr>
              <w:t>entity</w:t>
            </w:r>
          </w:p>
        </w:tc>
      </w:tr>
      <w:tr w:rsidR="00214A9C" w14:paraId="62B4A55C" w14:textId="77777777" w:rsidTr="00F57684">
        <w:trPr>
          <w:trHeight w:val="643"/>
        </w:trPr>
        <w:tc>
          <w:tcPr>
            <w:tcW w:w="631" w:type="dxa"/>
          </w:tcPr>
          <w:p w14:paraId="0D482647"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3</w:t>
            </w:r>
          </w:p>
        </w:tc>
        <w:tc>
          <w:tcPr>
            <w:tcW w:w="1910" w:type="dxa"/>
            <w:gridSpan w:val="4"/>
          </w:tcPr>
          <w:p w14:paraId="23F133CF" w14:textId="6DB1FB01" w:rsidR="00214A9C" w:rsidRPr="00214A9C" w:rsidRDefault="00F57684" w:rsidP="009D4CB6">
            <w:pPr>
              <w:pStyle w:val="TableParagraph"/>
              <w:spacing w:before="6" w:line="480" w:lineRule="auto"/>
              <w:rPr>
                <w:sz w:val="24"/>
                <w:szCs w:val="24"/>
              </w:rPr>
            </w:pPr>
            <w:r w:rsidRPr="00214A9C">
              <w:rPr>
                <w:noProof/>
                <w:sz w:val="24"/>
                <w:szCs w:val="24"/>
                <w:lang w:val="en-US"/>
              </w:rPr>
              <mc:AlternateContent>
                <mc:Choice Requires="wpg">
                  <w:drawing>
                    <wp:anchor distT="0" distB="0" distL="114300" distR="114300" simplePos="0" relativeHeight="251678720" behindDoc="0" locked="0" layoutInCell="1" allowOverlap="1" wp14:anchorId="2A7F92A9" wp14:editId="583A6831">
                      <wp:simplePos x="0" y="0"/>
                      <wp:positionH relativeFrom="column">
                        <wp:posOffset>261620</wp:posOffset>
                      </wp:positionH>
                      <wp:positionV relativeFrom="paragraph">
                        <wp:posOffset>33655</wp:posOffset>
                      </wp:positionV>
                      <wp:extent cx="554355" cy="320040"/>
                      <wp:effectExtent l="0" t="0" r="17145" b="22860"/>
                      <wp:wrapSquare wrapText="bothSides"/>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54355" cy="320040"/>
                                <a:chOff x="0" y="0"/>
                                <a:chExt cx="770" cy="244"/>
                              </a:xfrm>
                            </wpg:grpSpPr>
                            <wps:wsp>
                              <wps:cNvPr id="21" name="Freeform 15"/>
                              <wps:cNvSpPr>
                                <a:spLocks/>
                              </wps:cNvSpPr>
                              <wps:spPr bwMode="auto">
                                <a:xfrm>
                                  <a:off x="3" y="3"/>
                                  <a:ext cx="763" cy="237"/>
                                </a:xfrm>
                                <a:custGeom>
                                  <a:avLst/>
                                  <a:gdLst>
                                    <a:gd name="T0" fmla="+- 0 385 4"/>
                                    <a:gd name="T1" fmla="*/ T0 w 763"/>
                                    <a:gd name="T2" fmla="+- 0 4 4"/>
                                    <a:gd name="T3" fmla="*/ 4 h 237"/>
                                    <a:gd name="T4" fmla="+- 0 283 4"/>
                                    <a:gd name="T5" fmla="*/ T4 w 763"/>
                                    <a:gd name="T6" fmla="+- 0 8 4"/>
                                    <a:gd name="T7" fmla="*/ 8 h 237"/>
                                    <a:gd name="T8" fmla="+- 0 192 4"/>
                                    <a:gd name="T9" fmla="*/ T8 w 763"/>
                                    <a:gd name="T10" fmla="+- 0 20 4"/>
                                    <a:gd name="T11" fmla="*/ 20 h 237"/>
                                    <a:gd name="T12" fmla="+- 0 115 4"/>
                                    <a:gd name="T13" fmla="*/ T12 w 763"/>
                                    <a:gd name="T14" fmla="+- 0 38 4"/>
                                    <a:gd name="T15" fmla="*/ 38 h 237"/>
                                    <a:gd name="T16" fmla="+- 0 56 4"/>
                                    <a:gd name="T17" fmla="*/ T16 w 763"/>
                                    <a:gd name="T18" fmla="+- 0 62 4"/>
                                    <a:gd name="T19" fmla="*/ 62 h 237"/>
                                    <a:gd name="T20" fmla="+- 0 4 4"/>
                                    <a:gd name="T21" fmla="*/ T20 w 763"/>
                                    <a:gd name="T22" fmla="+- 0 122 4"/>
                                    <a:gd name="T23" fmla="*/ 122 h 237"/>
                                    <a:gd name="T24" fmla="+- 0 17 4"/>
                                    <a:gd name="T25" fmla="*/ T24 w 763"/>
                                    <a:gd name="T26" fmla="+- 0 154 4"/>
                                    <a:gd name="T27" fmla="*/ 154 h 237"/>
                                    <a:gd name="T28" fmla="+- 0 115 4"/>
                                    <a:gd name="T29" fmla="*/ T28 w 763"/>
                                    <a:gd name="T30" fmla="+- 0 206 4"/>
                                    <a:gd name="T31" fmla="*/ 206 h 237"/>
                                    <a:gd name="T32" fmla="+- 0 192 4"/>
                                    <a:gd name="T33" fmla="*/ T32 w 763"/>
                                    <a:gd name="T34" fmla="+- 0 224 4"/>
                                    <a:gd name="T35" fmla="*/ 224 h 237"/>
                                    <a:gd name="T36" fmla="+- 0 283 4"/>
                                    <a:gd name="T37" fmla="*/ T36 w 763"/>
                                    <a:gd name="T38" fmla="+- 0 236 4"/>
                                    <a:gd name="T39" fmla="*/ 236 h 237"/>
                                    <a:gd name="T40" fmla="+- 0 385 4"/>
                                    <a:gd name="T41" fmla="*/ T40 w 763"/>
                                    <a:gd name="T42" fmla="+- 0 240 4"/>
                                    <a:gd name="T43" fmla="*/ 240 h 237"/>
                                    <a:gd name="T44" fmla="+- 0 486 4"/>
                                    <a:gd name="T45" fmla="*/ T44 w 763"/>
                                    <a:gd name="T46" fmla="+- 0 236 4"/>
                                    <a:gd name="T47" fmla="*/ 236 h 237"/>
                                    <a:gd name="T48" fmla="+- 0 577 4"/>
                                    <a:gd name="T49" fmla="*/ T48 w 763"/>
                                    <a:gd name="T50" fmla="+- 0 224 4"/>
                                    <a:gd name="T51" fmla="*/ 224 h 237"/>
                                    <a:gd name="T52" fmla="+- 0 654 4"/>
                                    <a:gd name="T53" fmla="*/ T52 w 763"/>
                                    <a:gd name="T54" fmla="+- 0 206 4"/>
                                    <a:gd name="T55" fmla="*/ 206 h 237"/>
                                    <a:gd name="T56" fmla="+- 0 714 4"/>
                                    <a:gd name="T57" fmla="*/ T56 w 763"/>
                                    <a:gd name="T58" fmla="+- 0 182 4"/>
                                    <a:gd name="T59" fmla="*/ 182 h 237"/>
                                    <a:gd name="T60" fmla="+- 0 766 4"/>
                                    <a:gd name="T61" fmla="*/ T60 w 763"/>
                                    <a:gd name="T62" fmla="+- 0 122 4"/>
                                    <a:gd name="T63" fmla="*/ 122 h 237"/>
                                    <a:gd name="T64" fmla="+- 0 752 4"/>
                                    <a:gd name="T65" fmla="*/ T64 w 763"/>
                                    <a:gd name="T66" fmla="+- 0 91 4"/>
                                    <a:gd name="T67" fmla="*/ 91 h 237"/>
                                    <a:gd name="T68" fmla="+- 0 654 4"/>
                                    <a:gd name="T69" fmla="*/ T68 w 763"/>
                                    <a:gd name="T70" fmla="+- 0 38 4"/>
                                    <a:gd name="T71" fmla="*/ 38 h 237"/>
                                    <a:gd name="T72" fmla="+- 0 577 4"/>
                                    <a:gd name="T73" fmla="*/ T72 w 763"/>
                                    <a:gd name="T74" fmla="+- 0 20 4"/>
                                    <a:gd name="T75" fmla="*/ 20 h 237"/>
                                    <a:gd name="T76" fmla="+- 0 486 4"/>
                                    <a:gd name="T77" fmla="*/ T76 w 763"/>
                                    <a:gd name="T78" fmla="+- 0 8 4"/>
                                    <a:gd name="T79" fmla="*/ 8 h 237"/>
                                    <a:gd name="T80" fmla="+- 0 385 4"/>
                                    <a:gd name="T81" fmla="*/ T80 w 763"/>
                                    <a:gd name="T82" fmla="+- 0 4 4"/>
                                    <a:gd name="T83" fmla="*/ 4 h 2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763" h="237">
                                      <a:moveTo>
                                        <a:pt x="381" y="0"/>
                                      </a:moveTo>
                                      <a:lnTo>
                                        <a:pt x="279" y="4"/>
                                      </a:lnTo>
                                      <a:lnTo>
                                        <a:pt x="188" y="16"/>
                                      </a:lnTo>
                                      <a:lnTo>
                                        <a:pt x="111" y="34"/>
                                      </a:lnTo>
                                      <a:lnTo>
                                        <a:pt x="52" y="58"/>
                                      </a:lnTo>
                                      <a:lnTo>
                                        <a:pt x="0" y="118"/>
                                      </a:lnTo>
                                      <a:lnTo>
                                        <a:pt x="13" y="150"/>
                                      </a:lnTo>
                                      <a:lnTo>
                                        <a:pt x="111" y="202"/>
                                      </a:lnTo>
                                      <a:lnTo>
                                        <a:pt x="188" y="220"/>
                                      </a:lnTo>
                                      <a:lnTo>
                                        <a:pt x="279" y="232"/>
                                      </a:lnTo>
                                      <a:lnTo>
                                        <a:pt x="381" y="236"/>
                                      </a:lnTo>
                                      <a:lnTo>
                                        <a:pt x="482" y="232"/>
                                      </a:lnTo>
                                      <a:lnTo>
                                        <a:pt x="573" y="220"/>
                                      </a:lnTo>
                                      <a:lnTo>
                                        <a:pt x="650" y="202"/>
                                      </a:lnTo>
                                      <a:lnTo>
                                        <a:pt x="710" y="178"/>
                                      </a:lnTo>
                                      <a:lnTo>
                                        <a:pt x="762" y="118"/>
                                      </a:lnTo>
                                      <a:lnTo>
                                        <a:pt x="748" y="87"/>
                                      </a:lnTo>
                                      <a:lnTo>
                                        <a:pt x="650" y="34"/>
                                      </a:lnTo>
                                      <a:lnTo>
                                        <a:pt x="573" y="16"/>
                                      </a:lnTo>
                                      <a:lnTo>
                                        <a:pt x="482" y="4"/>
                                      </a:lnTo>
                                      <a:lnTo>
                                        <a:pt x="381" y="0"/>
                                      </a:lnTo>
                                    </a:path>
                                  </a:pathLst>
                                </a:custGeom>
                                <a:noFill/>
                                <a:ln w="452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20" o:spid="_x0000_s1026" style="position:absolute;margin-left:20.6pt;margin-top:2.65pt;width:43.65pt;height:25.2pt;z-index:251678720" coordsize="770,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">
                      <v:shape id="Freeform 15" o:spid="_x0000_s1027" style="position:absolute;left:3;top:3;width:763;height:237;visibility:visible;mso-wrap-style:square;v-text-anchor:top" coordsize="763,237"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hCvcQA&#10;AADbAAAADwAAAGRycy9kb3ducmV2LnhtbESPQWvCQBSE70L/w/IKvUjdJAct0TWkQqUnQW0D3h7Z&#10;ZzaYfRuyq6b/visUehxmvhlmVYy2EzcafOtYQTpLQBDXTrfcKPg6fry+gfABWWPnmBT8kIdi/TRZ&#10;Ya7dnfd0O4RGxBL2OSowIfS5lL42ZNHPXE8cvbMbLIYoh0bqAe+x3HYyS5K5tNhyXDDY08ZQfTlc&#10;rYJsrDIqt1OzqPQmlKdq987fU6VensdyCSLQGP7Df/SnjlwKjy/xB8j1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8oQr3EAAAA2wAAAA8AAAAAAAAAAAAAAAAAmAIAAGRycy9k&#10;b3ducmV2LnhtbFBLBQYAAAAABAAEAPUAAACJAwAAAAA=&#10;" path="m381,l279,4,188,16,111,34,52,58,,118r13,32l111,202r77,18l279,232r102,4l482,232r91,-12l650,202r60,-24l762,118,748,87,650,34,573,16,482,4,381,e" filled="f" strokeweight=".12575mm">
                        <v:path arrowok="t" o:connecttype="custom" o:connectlocs="381,4;279,8;188,20;111,38;52,62;0,122;13,154;111,206;188,224;279,236;381,240;482,236;573,224;650,206;710,182;762,122;748,91;650,38;573,20;482,8;381,4" o:connectangles="0,0,0,0,0,0,0,0,0,0,0,0,0,0,0,0,0,0,0,0,0"/>
                      </v:shape>
                      <w10:wrap type="square"/>
                    </v:group>
                  </w:pict>
                </mc:Fallback>
              </mc:AlternateContent>
            </w:r>
          </w:p>
          <w:p w14:paraId="775D40A5" w14:textId="240EFAA3" w:rsidR="00214A9C" w:rsidRPr="00214A9C" w:rsidRDefault="00214A9C" w:rsidP="009D4CB6">
            <w:pPr>
              <w:pStyle w:val="TableParagraph"/>
              <w:spacing w:line="480" w:lineRule="auto"/>
              <w:ind w:left="130"/>
              <w:rPr>
                <w:sz w:val="24"/>
                <w:szCs w:val="24"/>
              </w:rPr>
            </w:pPr>
          </w:p>
        </w:tc>
        <w:tc>
          <w:tcPr>
            <w:tcW w:w="3658" w:type="dxa"/>
          </w:tcPr>
          <w:p w14:paraId="4F85FFD6"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Simple</w:t>
            </w:r>
            <w:r w:rsidRPr="00214A9C">
              <w:rPr>
                <w:spacing w:val="-2"/>
                <w:w w:val="105"/>
                <w:sz w:val="24"/>
                <w:szCs w:val="24"/>
              </w:rPr>
              <w:t xml:space="preserve"> </w:t>
            </w:r>
            <w:r w:rsidRPr="00214A9C">
              <w:rPr>
                <w:w w:val="105"/>
                <w:sz w:val="24"/>
                <w:szCs w:val="24"/>
              </w:rPr>
              <w:t>Atribut</w:t>
            </w:r>
          </w:p>
        </w:tc>
      </w:tr>
      <w:tr w:rsidR="00214A9C" w14:paraId="0EEED482" w14:textId="77777777" w:rsidTr="00F57684">
        <w:trPr>
          <w:trHeight w:val="673"/>
        </w:trPr>
        <w:tc>
          <w:tcPr>
            <w:tcW w:w="631" w:type="dxa"/>
          </w:tcPr>
          <w:p w14:paraId="4738947C"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lastRenderedPageBreak/>
              <w:t>4</w:t>
            </w:r>
          </w:p>
        </w:tc>
        <w:tc>
          <w:tcPr>
            <w:tcW w:w="1910" w:type="dxa"/>
            <w:gridSpan w:val="4"/>
          </w:tcPr>
          <w:p w14:paraId="3E86AA27" w14:textId="2FCF3EC0" w:rsidR="00214A9C" w:rsidRPr="00214A9C" w:rsidRDefault="00F57684" w:rsidP="009D4CB6">
            <w:pPr>
              <w:pStyle w:val="TableParagraph"/>
              <w:spacing w:before="6" w:line="480" w:lineRule="auto"/>
              <w:rPr>
                <w:sz w:val="24"/>
                <w:szCs w:val="24"/>
              </w:rPr>
            </w:pPr>
            <w:r w:rsidRPr="00214A9C">
              <w:rPr>
                <w:noProof/>
                <w:position w:val="-4"/>
                <w:sz w:val="24"/>
                <w:szCs w:val="24"/>
                <w:lang w:val="en-US"/>
              </w:rPr>
              <mc:AlternateContent>
                <mc:Choice Requires="wpg">
                  <w:drawing>
                    <wp:anchor distT="0" distB="0" distL="114300" distR="114300" simplePos="0" relativeHeight="251679744" behindDoc="0" locked="0" layoutInCell="1" allowOverlap="1" wp14:anchorId="436C7B8B" wp14:editId="13B55D76">
                      <wp:simplePos x="0" y="0"/>
                      <wp:positionH relativeFrom="column">
                        <wp:posOffset>239395</wp:posOffset>
                      </wp:positionH>
                      <wp:positionV relativeFrom="paragraph">
                        <wp:posOffset>159385</wp:posOffset>
                      </wp:positionV>
                      <wp:extent cx="613410" cy="296545"/>
                      <wp:effectExtent l="0" t="0" r="15240" b="8255"/>
                      <wp:wrapSquare wrapText="bothSides"/>
                      <wp:docPr id="18" name="Group 1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3410" cy="296545"/>
                                <a:chOff x="0" y="0"/>
                                <a:chExt cx="770" cy="231"/>
                              </a:xfrm>
                            </wpg:grpSpPr>
                            <wps:wsp>
                              <wps:cNvPr id="19" name="AutoShape 13"/>
                              <wps:cNvSpPr>
                                <a:spLocks/>
                              </wps:cNvSpPr>
                              <wps:spPr bwMode="auto">
                                <a:xfrm>
                                  <a:off x="3" y="3"/>
                                  <a:ext cx="763" cy="224"/>
                                </a:xfrm>
                                <a:custGeom>
                                  <a:avLst/>
                                  <a:gdLst>
                                    <a:gd name="T0" fmla="+- 0 385 4"/>
                                    <a:gd name="T1" fmla="*/ T0 w 763"/>
                                    <a:gd name="T2" fmla="+- 0 4 4"/>
                                    <a:gd name="T3" fmla="*/ 4 h 224"/>
                                    <a:gd name="T4" fmla="+- 0 283 4"/>
                                    <a:gd name="T5" fmla="*/ T4 w 763"/>
                                    <a:gd name="T6" fmla="+- 0 8 4"/>
                                    <a:gd name="T7" fmla="*/ 8 h 224"/>
                                    <a:gd name="T8" fmla="+- 0 192 4"/>
                                    <a:gd name="T9" fmla="*/ T8 w 763"/>
                                    <a:gd name="T10" fmla="+- 0 19 4"/>
                                    <a:gd name="T11" fmla="*/ 19 h 224"/>
                                    <a:gd name="T12" fmla="+- 0 115 4"/>
                                    <a:gd name="T13" fmla="*/ T12 w 763"/>
                                    <a:gd name="T14" fmla="+- 0 36 4"/>
                                    <a:gd name="T15" fmla="*/ 36 h 224"/>
                                    <a:gd name="T16" fmla="+- 0 56 4"/>
                                    <a:gd name="T17" fmla="*/ T16 w 763"/>
                                    <a:gd name="T18" fmla="+- 0 59 4"/>
                                    <a:gd name="T19" fmla="*/ 59 h 224"/>
                                    <a:gd name="T20" fmla="+- 0 17 4"/>
                                    <a:gd name="T21" fmla="*/ T20 w 763"/>
                                    <a:gd name="T22" fmla="+- 0 86 4"/>
                                    <a:gd name="T23" fmla="*/ 86 h 224"/>
                                    <a:gd name="T24" fmla="+- 0 4 4"/>
                                    <a:gd name="T25" fmla="*/ T24 w 763"/>
                                    <a:gd name="T26" fmla="+- 0 115 4"/>
                                    <a:gd name="T27" fmla="*/ 115 h 224"/>
                                    <a:gd name="T28" fmla="+- 0 17 4"/>
                                    <a:gd name="T29" fmla="*/ T28 w 763"/>
                                    <a:gd name="T30" fmla="+- 0 145 4"/>
                                    <a:gd name="T31" fmla="*/ 145 h 224"/>
                                    <a:gd name="T32" fmla="+- 0 56 4"/>
                                    <a:gd name="T33" fmla="*/ T32 w 763"/>
                                    <a:gd name="T34" fmla="+- 0 171 4"/>
                                    <a:gd name="T35" fmla="*/ 171 h 224"/>
                                    <a:gd name="T36" fmla="+- 0 115 4"/>
                                    <a:gd name="T37" fmla="*/ T36 w 763"/>
                                    <a:gd name="T38" fmla="+- 0 194 4"/>
                                    <a:gd name="T39" fmla="*/ 194 h 224"/>
                                    <a:gd name="T40" fmla="+- 0 192 4"/>
                                    <a:gd name="T41" fmla="*/ T40 w 763"/>
                                    <a:gd name="T42" fmla="+- 0 211 4"/>
                                    <a:gd name="T43" fmla="*/ 211 h 224"/>
                                    <a:gd name="T44" fmla="+- 0 283 4"/>
                                    <a:gd name="T45" fmla="*/ T44 w 763"/>
                                    <a:gd name="T46" fmla="+- 0 223 4"/>
                                    <a:gd name="T47" fmla="*/ 223 h 224"/>
                                    <a:gd name="T48" fmla="+- 0 385 4"/>
                                    <a:gd name="T49" fmla="*/ T48 w 763"/>
                                    <a:gd name="T50" fmla="+- 0 227 4"/>
                                    <a:gd name="T51" fmla="*/ 227 h 224"/>
                                    <a:gd name="T52" fmla="+- 0 486 4"/>
                                    <a:gd name="T53" fmla="*/ T52 w 763"/>
                                    <a:gd name="T54" fmla="+- 0 223 4"/>
                                    <a:gd name="T55" fmla="*/ 223 h 224"/>
                                    <a:gd name="T56" fmla="+- 0 577 4"/>
                                    <a:gd name="T57" fmla="*/ T56 w 763"/>
                                    <a:gd name="T58" fmla="+- 0 211 4"/>
                                    <a:gd name="T59" fmla="*/ 211 h 224"/>
                                    <a:gd name="T60" fmla="+- 0 654 4"/>
                                    <a:gd name="T61" fmla="*/ T60 w 763"/>
                                    <a:gd name="T62" fmla="+- 0 194 4"/>
                                    <a:gd name="T63" fmla="*/ 194 h 224"/>
                                    <a:gd name="T64" fmla="+- 0 714 4"/>
                                    <a:gd name="T65" fmla="*/ T64 w 763"/>
                                    <a:gd name="T66" fmla="+- 0 171 4"/>
                                    <a:gd name="T67" fmla="*/ 171 h 224"/>
                                    <a:gd name="T68" fmla="+- 0 752 4"/>
                                    <a:gd name="T69" fmla="*/ T68 w 763"/>
                                    <a:gd name="T70" fmla="+- 0 145 4"/>
                                    <a:gd name="T71" fmla="*/ 145 h 224"/>
                                    <a:gd name="T72" fmla="+- 0 766 4"/>
                                    <a:gd name="T73" fmla="*/ T72 w 763"/>
                                    <a:gd name="T74" fmla="+- 0 115 4"/>
                                    <a:gd name="T75" fmla="*/ 115 h 224"/>
                                    <a:gd name="T76" fmla="+- 0 752 4"/>
                                    <a:gd name="T77" fmla="*/ T76 w 763"/>
                                    <a:gd name="T78" fmla="+- 0 86 4"/>
                                    <a:gd name="T79" fmla="*/ 86 h 224"/>
                                    <a:gd name="T80" fmla="+- 0 714 4"/>
                                    <a:gd name="T81" fmla="*/ T80 w 763"/>
                                    <a:gd name="T82" fmla="+- 0 59 4"/>
                                    <a:gd name="T83" fmla="*/ 59 h 224"/>
                                    <a:gd name="T84" fmla="+- 0 654 4"/>
                                    <a:gd name="T85" fmla="*/ T84 w 763"/>
                                    <a:gd name="T86" fmla="+- 0 36 4"/>
                                    <a:gd name="T87" fmla="*/ 36 h 224"/>
                                    <a:gd name="T88" fmla="+- 0 577 4"/>
                                    <a:gd name="T89" fmla="*/ T88 w 763"/>
                                    <a:gd name="T90" fmla="+- 0 19 4"/>
                                    <a:gd name="T91" fmla="*/ 19 h 224"/>
                                    <a:gd name="T92" fmla="+- 0 486 4"/>
                                    <a:gd name="T93" fmla="*/ T92 w 763"/>
                                    <a:gd name="T94" fmla="+- 0 8 4"/>
                                    <a:gd name="T95" fmla="*/ 8 h 224"/>
                                    <a:gd name="T96" fmla="+- 0 385 4"/>
                                    <a:gd name="T97" fmla="*/ T96 w 763"/>
                                    <a:gd name="T98" fmla="+- 0 4 4"/>
                                    <a:gd name="T99" fmla="*/ 4 h 224"/>
                                    <a:gd name="T100" fmla="+- 0 83 4"/>
                                    <a:gd name="T101" fmla="*/ T100 w 763"/>
                                    <a:gd name="T102" fmla="+- 0 168 4"/>
                                    <a:gd name="T103" fmla="*/ 168 h 224"/>
                                    <a:gd name="T104" fmla="+- 0 665 4"/>
                                    <a:gd name="T105" fmla="*/ T104 w 763"/>
                                    <a:gd name="T106" fmla="+- 0 168 4"/>
                                    <a:gd name="T107" fmla="*/ 168 h 22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763" h="224">
                                      <a:moveTo>
                                        <a:pt x="381" y="0"/>
                                      </a:moveTo>
                                      <a:lnTo>
                                        <a:pt x="279" y="4"/>
                                      </a:lnTo>
                                      <a:lnTo>
                                        <a:pt x="188" y="15"/>
                                      </a:lnTo>
                                      <a:lnTo>
                                        <a:pt x="111" y="32"/>
                                      </a:lnTo>
                                      <a:lnTo>
                                        <a:pt x="52" y="55"/>
                                      </a:lnTo>
                                      <a:lnTo>
                                        <a:pt x="13" y="82"/>
                                      </a:lnTo>
                                      <a:lnTo>
                                        <a:pt x="0" y="111"/>
                                      </a:lnTo>
                                      <a:lnTo>
                                        <a:pt x="13" y="141"/>
                                      </a:lnTo>
                                      <a:lnTo>
                                        <a:pt x="52" y="167"/>
                                      </a:lnTo>
                                      <a:lnTo>
                                        <a:pt x="111" y="190"/>
                                      </a:lnTo>
                                      <a:lnTo>
                                        <a:pt x="188" y="207"/>
                                      </a:lnTo>
                                      <a:lnTo>
                                        <a:pt x="279" y="219"/>
                                      </a:lnTo>
                                      <a:lnTo>
                                        <a:pt x="381" y="223"/>
                                      </a:lnTo>
                                      <a:lnTo>
                                        <a:pt x="482" y="219"/>
                                      </a:lnTo>
                                      <a:lnTo>
                                        <a:pt x="573" y="207"/>
                                      </a:lnTo>
                                      <a:lnTo>
                                        <a:pt x="650" y="190"/>
                                      </a:lnTo>
                                      <a:lnTo>
                                        <a:pt x="710" y="167"/>
                                      </a:lnTo>
                                      <a:lnTo>
                                        <a:pt x="748" y="141"/>
                                      </a:lnTo>
                                      <a:lnTo>
                                        <a:pt x="762" y="111"/>
                                      </a:lnTo>
                                      <a:lnTo>
                                        <a:pt x="748" y="82"/>
                                      </a:lnTo>
                                      <a:lnTo>
                                        <a:pt x="710" y="55"/>
                                      </a:lnTo>
                                      <a:lnTo>
                                        <a:pt x="650" y="32"/>
                                      </a:lnTo>
                                      <a:lnTo>
                                        <a:pt x="573" y="15"/>
                                      </a:lnTo>
                                      <a:lnTo>
                                        <a:pt x="482" y="4"/>
                                      </a:lnTo>
                                      <a:lnTo>
                                        <a:pt x="381" y="0"/>
                                      </a:lnTo>
                                      <a:moveTo>
                                        <a:pt x="79" y="164"/>
                                      </a:moveTo>
                                      <a:lnTo>
                                        <a:pt x="661" y="164"/>
                                      </a:lnTo>
                                    </a:path>
                                  </a:pathLst>
                                </a:custGeom>
                                <a:noFill/>
                                <a:ln w="452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8" o:spid="_x0000_s1026" style="position:absolute;margin-left:18.85pt;margin-top:12.55pt;width:48.3pt;height:23.35pt;z-index:251679744" coordsize="770,2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">
                      <v:shape id="AutoShape 13" o:spid="_x0000_s1027" style="position:absolute;left:3;top:3;width:763;height:224;visibility:visible;mso-wrap-style:square;v-text-anchor:top" coordsize="763,22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3JkxsAA&#10;AADbAAAADwAAAGRycy9kb3ducmV2LnhtbERPS4vCMBC+C/sfwizsRdZUD6Jdo4iwoEdfyN6GZmxL&#10;k0lJYu3+eyMI3ubje85i1VsjOvKhdqxgPMpAEBdO11wqOB1/v2cgQkTWaByTgn8KsFp+DBaYa3fn&#10;PXWHWIoUwiFHBVWMbS5lKCqyGEauJU7c1XmLMUFfSu3xnsKtkZMsm0qLNaeGClvaVFQ0h5tVsNue&#10;sttmfWl3pjk3Q2/0tfibK/X12a9/QETq41v8cm91mj+H5y/pALl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3JkxsAAAADbAAAADwAAAAAAAAAAAAAAAACYAgAAZHJzL2Rvd25y&#10;ZXYueG1sUEsFBgAAAAAEAAQA9QAAAIUDAAAAAA==&#10;" path="m381,l279,4,188,15,111,32,52,55,13,82,,111r13,30l52,167r59,23l188,207r91,12l381,223r101,-4l573,207r77,-17l710,167r38,-26l762,111,748,82,710,55,650,32,573,15,482,4,381,m79,164r582,e" filled="f" strokeweight=".1258mm">
                        <v:path arrowok="t" o:connecttype="custom" o:connectlocs="381,4;279,8;188,19;111,36;52,59;13,86;0,115;13,145;52,171;111,194;188,211;279,223;381,227;482,223;573,211;650,194;710,171;748,145;762,115;748,86;710,59;650,36;573,19;482,8;381,4;79,168;661,168" o:connectangles="0,0,0,0,0,0,0,0,0,0,0,0,0,0,0,0,0,0,0,0,0,0,0,0,0,0,0"/>
                      </v:shape>
                      <w10:wrap type="square"/>
                    </v:group>
                  </w:pict>
                </mc:Fallback>
              </mc:AlternateContent>
            </w:r>
          </w:p>
        </w:tc>
        <w:tc>
          <w:tcPr>
            <w:tcW w:w="3658" w:type="dxa"/>
          </w:tcPr>
          <w:p w14:paraId="4F3A6984"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Field</w:t>
            </w:r>
            <w:r w:rsidRPr="00214A9C">
              <w:rPr>
                <w:spacing w:val="-2"/>
                <w:w w:val="105"/>
                <w:sz w:val="24"/>
                <w:szCs w:val="24"/>
              </w:rPr>
              <w:t xml:space="preserve"> </w:t>
            </w:r>
            <w:r w:rsidRPr="00214A9C">
              <w:rPr>
                <w:w w:val="105"/>
                <w:sz w:val="24"/>
                <w:szCs w:val="24"/>
              </w:rPr>
              <w:t>atau</w:t>
            </w:r>
            <w:r w:rsidRPr="00214A9C">
              <w:rPr>
                <w:spacing w:val="-2"/>
                <w:w w:val="105"/>
                <w:sz w:val="24"/>
                <w:szCs w:val="24"/>
              </w:rPr>
              <w:t xml:space="preserve"> </w:t>
            </w:r>
            <w:r w:rsidRPr="00214A9C">
              <w:rPr>
                <w:w w:val="105"/>
                <w:sz w:val="24"/>
                <w:szCs w:val="24"/>
              </w:rPr>
              <w:t>primary</w:t>
            </w:r>
            <w:r w:rsidRPr="00214A9C">
              <w:rPr>
                <w:spacing w:val="-5"/>
                <w:w w:val="105"/>
                <w:sz w:val="24"/>
                <w:szCs w:val="24"/>
              </w:rPr>
              <w:t xml:space="preserve"> </w:t>
            </w:r>
            <w:r w:rsidRPr="00214A9C">
              <w:rPr>
                <w:w w:val="105"/>
                <w:sz w:val="24"/>
                <w:szCs w:val="24"/>
              </w:rPr>
              <w:t>key</w:t>
            </w:r>
            <w:r w:rsidRPr="00214A9C">
              <w:rPr>
                <w:spacing w:val="-2"/>
                <w:w w:val="105"/>
                <w:sz w:val="24"/>
                <w:szCs w:val="24"/>
              </w:rPr>
              <w:t xml:space="preserve"> </w:t>
            </w:r>
            <w:r w:rsidRPr="00214A9C">
              <w:rPr>
                <w:w w:val="105"/>
                <w:sz w:val="24"/>
                <w:szCs w:val="24"/>
              </w:rPr>
              <w:t>atribute</w:t>
            </w:r>
          </w:p>
        </w:tc>
      </w:tr>
      <w:tr w:rsidR="00214A9C" w14:paraId="183C283B" w14:textId="77777777" w:rsidTr="00F57684">
        <w:trPr>
          <w:trHeight w:val="180"/>
        </w:trPr>
        <w:tc>
          <w:tcPr>
            <w:tcW w:w="631" w:type="dxa"/>
            <w:vMerge w:val="restart"/>
          </w:tcPr>
          <w:p w14:paraId="7B5B33BF" w14:textId="77777777" w:rsidR="00214A9C" w:rsidRPr="00214A9C" w:rsidRDefault="00214A9C" w:rsidP="009D4CB6">
            <w:pPr>
              <w:pStyle w:val="TableParagraph"/>
              <w:spacing w:before="4" w:line="480" w:lineRule="auto"/>
              <w:ind w:left="3"/>
              <w:jc w:val="center"/>
              <w:rPr>
                <w:b/>
                <w:sz w:val="24"/>
                <w:szCs w:val="24"/>
              </w:rPr>
            </w:pPr>
            <w:r w:rsidRPr="00214A9C">
              <w:rPr>
                <w:b/>
                <w:w w:val="104"/>
                <w:sz w:val="24"/>
                <w:szCs w:val="24"/>
              </w:rPr>
              <w:t>5</w:t>
            </w:r>
          </w:p>
        </w:tc>
        <w:tc>
          <w:tcPr>
            <w:tcW w:w="968" w:type="dxa"/>
            <w:gridSpan w:val="2"/>
            <w:tcBorders>
              <w:bottom w:val="nil"/>
              <w:right w:val="nil"/>
            </w:tcBorders>
          </w:tcPr>
          <w:p w14:paraId="74DD3340" w14:textId="77777777" w:rsidR="00214A9C" w:rsidRPr="00214A9C" w:rsidRDefault="00214A9C" w:rsidP="009D4CB6">
            <w:pPr>
              <w:pStyle w:val="TableParagraph"/>
              <w:spacing w:line="480" w:lineRule="auto"/>
              <w:rPr>
                <w:sz w:val="24"/>
                <w:szCs w:val="24"/>
              </w:rPr>
            </w:pPr>
          </w:p>
        </w:tc>
        <w:tc>
          <w:tcPr>
            <w:tcW w:w="749" w:type="dxa"/>
            <w:tcBorders>
              <w:left w:val="nil"/>
              <w:bottom w:val="single" w:sz="4" w:space="0" w:color="000000"/>
              <w:right w:val="nil"/>
            </w:tcBorders>
          </w:tcPr>
          <w:p w14:paraId="65040AAB"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tcBorders>
          </w:tcPr>
          <w:p w14:paraId="671A3C07" w14:textId="77777777" w:rsidR="00214A9C" w:rsidRPr="00214A9C" w:rsidRDefault="00214A9C" w:rsidP="009D4CB6">
            <w:pPr>
              <w:pStyle w:val="TableParagraph"/>
              <w:spacing w:line="480" w:lineRule="auto"/>
              <w:rPr>
                <w:sz w:val="24"/>
                <w:szCs w:val="24"/>
              </w:rPr>
            </w:pPr>
          </w:p>
        </w:tc>
        <w:tc>
          <w:tcPr>
            <w:tcW w:w="3658" w:type="dxa"/>
            <w:vMerge w:val="restart"/>
          </w:tcPr>
          <w:p w14:paraId="747DC6AF" w14:textId="77777777" w:rsidR="00214A9C" w:rsidRPr="00214A9C" w:rsidRDefault="00214A9C" w:rsidP="009D4CB6">
            <w:pPr>
              <w:pStyle w:val="TableParagraph"/>
              <w:spacing w:line="480" w:lineRule="auto"/>
              <w:ind w:left="49" w:right="227"/>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4"/>
                <w:w w:val="105"/>
                <w:sz w:val="24"/>
                <w:szCs w:val="24"/>
              </w:rPr>
              <w:t xml:space="preserve"> </w:t>
            </w:r>
            <w:r w:rsidRPr="00214A9C">
              <w:rPr>
                <w:w w:val="105"/>
                <w:sz w:val="24"/>
                <w:szCs w:val="24"/>
              </w:rPr>
              <w:t>derajat</w:t>
            </w:r>
            <w:r w:rsidRPr="00214A9C">
              <w:rPr>
                <w:spacing w:val="-25"/>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many</w:t>
            </w:r>
          </w:p>
        </w:tc>
      </w:tr>
      <w:tr w:rsidR="00214A9C" w14:paraId="4193A846" w14:textId="77777777" w:rsidTr="00F57684">
        <w:trPr>
          <w:trHeight w:val="199"/>
        </w:trPr>
        <w:tc>
          <w:tcPr>
            <w:tcW w:w="631" w:type="dxa"/>
            <w:vMerge/>
            <w:tcBorders>
              <w:top w:val="nil"/>
            </w:tcBorders>
          </w:tcPr>
          <w:p w14:paraId="56E00E43"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6C900E55"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right w:val="single" w:sz="4" w:space="0" w:color="000000"/>
            </w:tcBorders>
          </w:tcPr>
          <w:p w14:paraId="6D82C597" w14:textId="77777777" w:rsidR="00214A9C" w:rsidRPr="00214A9C" w:rsidRDefault="00214A9C" w:rsidP="009D4CB6">
            <w:pPr>
              <w:pStyle w:val="TableParagraph"/>
              <w:spacing w:line="480" w:lineRule="auto"/>
              <w:rPr>
                <w:sz w:val="24"/>
                <w:szCs w:val="24"/>
              </w:rPr>
            </w:pPr>
          </w:p>
        </w:tc>
        <w:tc>
          <w:tcPr>
            <w:tcW w:w="193" w:type="dxa"/>
            <w:vMerge/>
            <w:tcBorders>
              <w:top w:val="nil"/>
              <w:left w:val="single" w:sz="4" w:space="0" w:color="000000"/>
            </w:tcBorders>
          </w:tcPr>
          <w:p w14:paraId="4CE335A7"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38E34FD" w14:textId="77777777" w:rsidR="00214A9C" w:rsidRPr="00214A9C" w:rsidRDefault="00214A9C" w:rsidP="009D4CB6">
            <w:pPr>
              <w:spacing w:line="480" w:lineRule="auto"/>
              <w:jc w:val="both"/>
              <w:rPr>
                <w:rFonts w:cs="Times New Roman"/>
                <w:szCs w:val="24"/>
              </w:rPr>
            </w:pPr>
          </w:p>
        </w:tc>
      </w:tr>
      <w:tr w:rsidR="00214A9C" w14:paraId="0FDBAB14" w14:textId="77777777" w:rsidTr="00F57684">
        <w:trPr>
          <w:trHeight w:val="306"/>
        </w:trPr>
        <w:tc>
          <w:tcPr>
            <w:tcW w:w="631" w:type="dxa"/>
            <w:vMerge/>
            <w:tcBorders>
              <w:top w:val="nil"/>
            </w:tcBorders>
          </w:tcPr>
          <w:p w14:paraId="58AB6184"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right w:val="single" w:sz="4" w:space="0" w:color="000000"/>
            </w:tcBorders>
          </w:tcPr>
          <w:p w14:paraId="41C8E7DC"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right w:val="single" w:sz="4" w:space="0" w:color="000000"/>
            </w:tcBorders>
          </w:tcPr>
          <w:p w14:paraId="5373B3C5"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tcBorders>
          </w:tcPr>
          <w:p w14:paraId="18C46609"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18B161A" w14:textId="77777777" w:rsidR="00214A9C" w:rsidRPr="00214A9C" w:rsidRDefault="00214A9C" w:rsidP="009D4CB6">
            <w:pPr>
              <w:spacing w:line="480" w:lineRule="auto"/>
              <w:jc w:val="both"/>
              <w:rPr>
                <w:rFonts w:cs="Times New Roman"/>
                <w:szCs w:val="24"/>
              </w:rPr>
            </w:pPr>
          </w:p>
        </w:tc>
      </w:tr>
      <w:tr w:rsidR="00214A9C" w14:paraId="56D5C7B4" w14:textId="77777777" w:rsidTr="00F57684">
        <w:trPr>
          <w:trHeight w:val="166"/>
        </w:trPr>
        <w:tc>
          <w:tcPr>
            <w:tcW w:w="631" w:type="dxa"/>
            <w:vMerge w:val="restart"/>
          </w:tcPr>
          <w:p w14:paraId="793EEA9D"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6</w:t>
            </w:r>
          </w:p>
        </w:tc>
        <w:tc>
          <w:tcPr>
            <w:tcW w:w="1910" w:type="dxa"/>
            <w:gridSpan w:val="4"/>
            <w:tcBorders>
              <w:bottom w:val="nil"/>
            </w:tcBorders>
          </w:tcPr>
          <w:p w14:paraId="7DBB8CC1" w14:textId="77777777" w:rsidR="00214A9C" w:rsidRPr="00214A9C" w:rsidRDefault="00214A9C" w:rsidP="009D4CB6">
            <w:pPr>
              <w:pStyle w:val="TableParagraph"/>
              <w:spacing w:line="480" w:lineRule="auto"/>
              <w:rPr>
                <w:sz w:val="24"/>
                <w:szCs w:val="24"/>
              </w:rPr>
            </w:pPr>
          </w:p>
        </w:tc>
        <w:tc>
          <w:tcPr>
            <w:tcW w:w="3658" w:type="dxa"/>
            <w:vMerge w:val="restart"/>
          </w:tcPr>
          <w:p w14:paraId="1F13D4C2" w14:textId="77777777" w:rsidR="00214A9C" w:rsidRPr="00214A9C" w:rsidRDefault="00214A9C" w:rsidP="009D4CB6">
            <w:pPr>
              <w:pStyle w:val="TableParagraph"/>
              <w:spacing w:line="480" w:lineRule="auto"/>
              <w:ind w:left="49"/>
              <w:jc w:val="both"/>
              <w:rPr>
                <w:sz w:val="24"/>
                <w:szCs w:val="24"/>
              </w:rPr>
            </w:pPr>
            <w:r w:rsidRPr="00214A9C">
              <w:rPr>
                <w:w w:val="105"/>
                <w:sz w:val="24"/>
                <w:szCs w:val="24"/>
              </w:rPr>
              <w:t>Hubungan</w:t>
            </w:r>
            <w:r w:rsidRPr="00214A9C">
              <w:rPr>
                <w:spacing w:val="15"/>
                <w:w w:val="105"/>
                <w:sz w:val="24"/>
                <w:szCs w:val="24"/>
              </w:rPr>
              <w:t xml:space="preserve"> </w:t>
            </w:r>
            <w:r w:rsidRPr="00214A9C">
              <w:rPr>
                <w:w w:val="105"/>
                <w:sz w:val="24"/>
                <w:szCs w:val="24"/>
              </w:rPr>
              <w:t>antar</w:t>
            </w:r>
            <w:r w:rsidRPr="00214A9C">
              <w:rPr>
                <w:spacing w:val="14"/>
                <w:w w:val="105"/>
                <w:sz w:val="24"/>
                <w:szCs w:val="24"/>
              </w:rPr>
              <w:t xml:space="preserve"> </w:t>
            </w:r>
            <w:r w:rsidRPr="00214A9C">
              <w:rPr>
                <w:w w:val="105"/>
                <w:sz w:val="24"/>
                <w:szCs w:val="24"/>
              </w:rPr>
              <w:t>entity</w:t>
            </w:r>
            <w:r w:rsidRPr="00214A9C">
              <w:rPr>
                <w:spacing w:val="14"/>
                <w:w w:val="105"/>
                <w:sz w:val="24"/>
                <w:szCs w:val="24"/>
              </w:rPr>
              <w:t xml:space="preserve"> </w:t>
            </w:r>
            <w:r w:rsidRPr="00214A9C">
              <w:rPr>
                <w:w w:val="105"/>
                <w:sz w:val="24"/>
                <w:szCs w:val="24"/>
              </w:rPr>
              <w:t>dengan</w:t>
            </w:r>
            <w:r w:rsidRPr="00214A9C">
              <w:rPr>
                <w:spacing w:val="15"/>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1"/>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optional</w:t>
            </w:r>
            <w:r w:rsidRPr="00214A9C">
              <w:rPr>
                <w:spacing w:val="-1"/>
                <w:w w:val="105"/>
                <w:sz w:val="24"/>
                <w:szCs w:val="24"/>
              </w:rPr>
              <w:t xml:space="preserve"> </w:t>
            </w:r>
            <w:r w:rsidRPr="00214A9C">
              <w:rPr>
                <w:w w:val="105"/>
                <w:sz w:val="24"/>
                <w:szCs w:val="24"/>
              </w:rPr>
              <w:t>one</w:t>
            </w:r>
          </w:p>
        </w:tc>
      </w:tr>
      <w:tr w:rsidR="00214A9C" w14:paraId="4A1F7C71" w14:textId="77777777" w:rsidTr="00F57684">
        <w:trPr>
          <w:trHeight w:val="199"/>
        </w:trPr>
        <w:tc>
          <w:tcPr>
            <w:tcW w:w="631" w:type="dxa"/>
            <w:vMerge/>
            <w:tcBorders>
              <w:top w:val="nil"/>
            </w:tcBorders>
          </w:tcPr>
          <w:p w14:paraId="625B2B31" w14:textId="77777777" w:rsidR="00214A9C" w:rsidRPr="00214A9C" w:rsidRDefault="00214A9C" w:rsidP="009D4CB6">
            <w:pPr>
              <w:spacing w:line="480" w:lineRule="auto"/>
              <w:rPr>
                <w:rFonts w:cs="Times New Roman"/>
                <w:szCs w:val="24"/>
              </w:rPr>
            </w:pPr>
          </w:p>
        </w:tc>
        <w:tc>
          <w:tcPr>
            <w:tcW w:w="968" w:type="dxa"/>
            <w:gridSpan w:val="2"/>
            <w:tcBorders>
              <w:top w:val="nil"/>
              <w:bottom w:val="single" w:sz="4" w:space="0" w:color="000000"/>
              <w:right w:val="single" w:sz="4" w:space="0" w:color="000000"/>
            </w:tcBorders>
          </w:tcPr>
          <w:p w14:paraId="5E94D8BB" w14:textId="77777777" w:rsidR="00214A9C" w:rsidRPr="00214A9C" w:rsidRDefault="00214A9C" w:rsidP="009D4CB6">
            <w:pPr>
              <w:pStyle w:val="TableParagraph"/>
              <w:spacing w:line="480" w:lineRule="auto"/>
              <w:rPr>
                <w:sz w:val="24"/>
                <w:szCs w:val="24"/>
              </w:rPr>
            </w:pPr>
          </w:p>
        </w:tc>
        <w:tc>
          <w:tcPr>
            <w:tcW w:w="749" w:type="dxa"/>
            <w:vMerge w:val="restart"/>
            <w:tcBorders>
              <w:top w:val="single" w:sz="4" w:space="0" w:color="000000"/>
              <w:left w:val="single" w:sz="4" w:space="0" w:color="000000"/>
              <w:bottom w:val="single" w:sz="4" w:space="0" w:color="000000"/>
              <w:right w:val="single" w:sz="4" w:space="0" w:color="000000"/>
            </w:tcBorders>
          </w:tcPr>
          <w:p w14:paraId="0F4B6749" w14:textId="77777777" w:rsidR="00214A9C" w:rsidRPr="00214A9C" w:rsidRDefault="00214A9C" w:rsidP="009D4CB6">
            <w:pPr>
              <w:pStyle w:val="TableParagraph"/>
              <w:spacing w:line="480" w:lineRule="auto"/>
              <w:rPr>
                <w:sz w:val="24"/>
                <w:szCs w:val="24"/>
              </w:rPr>
            </w:pPr>
          </w:p>
        </w:tc>
        <w:tc>
          <w:tcPr>
            <w:tcW w:w="193" w:type="dxa"/>
            <w:vMerge w:val="restart"/>
            <w:tcBorders>
              <w:top w:val="nil"/>
              <w:left w:val="single" w:sz="4" w:space="0" w:color="000000"/>
              <w:bottom w:val="nil"/>
            </w:tcBorders>
          </w:tcPr>
          <w:p w14:paraId="5AC61DD4"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D7344B3" w14:textId="77777777" w:rsidR="00214A9C" w:rsidRPr="00214A9C" w:rsidRDefault="00214A9C" w:rsidP="009D4CB6">
            <w:pPr>
              <w:spacing w:line="480" w:lineRule="auto"/>
              <w:jc w:val="both"/>
              <w:rPr>
                <w:rFonts w:cs="Times New Roman"/>
                <w:szCs w:val="24"/>
              </w:rPr>
            </w:pPr>
          </w:p>
        </w:tc>
      </w:tr>
      <w:tr w:rsidR="00214A9C" w14:paraId="592859AC" w14:textId="77777777" w:rsidTr="00F57684">
        <w:trPr>
          <w:trHeight w:val="161"/>
        </w:trPr>
        <w:tc>
          <w:tcPr>
            <w:tcW w:w="631" w:type="dxa"/>
            <w:vMerge/>
            <w:tcBorders>
              <w:top w:val="nil"/>
            </w:tcBorders>
          </w:tcPr>
          <w:p w14:paraId="34F5C6C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53D898D0"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376B4472"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292D9DEF" w14:textId="77777777" w:rsidR="00214A9C" w:rsidRPr="00214A9C" w:rsidRDefault="00214A9C" w:rsidP="009D4CB6">
            <w:pPr>
              <w:spacing w:line="480" w:lineRule="auto"/>
              <w:rPr>
                <w:rFonts w:cs="Times New Roman"/>
                <w:szCs w:val="24"/>
              </w:rPr>
            </w:pPr>
          </w:p>
        </w:tc>
        <w:tc>
          <w:tcPr>
            <w:tcW w:w="3658" w:type="dxa"/>
            <w:vMerge/>
            <w:tcBorders>
              <w:top w:val="nil"/>
            </w:tcBorders>
          </w:tcPr>
          <w:p w14:paraId="5610AF77" w14:textId="77777777" w:rsidR="00214A9C" w:rsidRPr="00214A9C" w:rsidRDefault="00214A9C" w:rsidP="009D4CB6">
            <w:pPr>
              <w:spacing w:line="480" w:lineRule="auto"/>
              <w:jc w:val="both"/>
              <w:rPr>
                <w:rFonts w:cs="Times New Roman"/>
                <w:szCs w:val="24"/>
              </w:rPr>
            </w:pPr>
          </w:p>
        </w:tc>
      </w:tr>
      <w:tr w:rsidR="00214A9C" w14:paraId="3FF07EA1" w14:textId="77777777" w:rsidTr="00F57684">
        <w:trPr>
          <w:trHeight w:val="133"/>
        </w:trPr>
        <w:tc>
          <w:tcPr>
            <w:tcW w:w="631" w:type="dxa"/>
            <w:vMerge/>
            <w:tcBorders>
              <w:top w:val="nil"/>
            </w:tcBorders>
          </w:tcPr>
          <w:p w14:paraId="7C04F578"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654A0290"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635145D2" w14:textId="77777777" w:rsidR="00214A9C" w:rsidRPr="00214A9C" w:rsidRDefault="00214A9C" w:rsidP="009D4CB6">
            <w:pPr>
              <w:spacing w:line="480" w:lineRule="auto"/>
              <w:jc w:val="both"/>
              <w:rPr>
                <w:rFonts w:cs="Times New Roman"/>
                <w:szCs w:val="24"/>
              </w:rPr>
            </w:pPr>
          </w:p>
        </w:tc>
      </w:tr>
      <w:tr w:rsidR="00214A9C" w14:paraId="3C3864E4" w14:textId="77777777" w:rsidTr="00F57684">
        <w:trPr>
          <w:trHeight w:val="322"/>
        </w:trPr>
        <w:tc>
          <w:tcPr>
            <w:tcW w:w="631" w:type="dxa"/>
            <w:vMerge w:val="restart"/>
          </w:tcPr>
          <w:p w14:paraId="0836AB34" w14:textId="77777777" w:rsidR="00214A9C" w:rsidRPr="00214A9C" w:rsidRDefault="00214A9C" w:rsidP="009D4CB6">
            <w:pPr>
              <w:pStyle w:val="TableParagraph"/>
              <w:spacing w:before="2" w:line="480" w:lineRule="auto"/>
              <w:ind w:left="3"/>
              <w:jc w:val="center"/>
              <w:rPr>
                <w:sz w:val="24"/>
                <w:szCs w:val="24"/>
              </w:rPr>
            </w:pPr>
            <w:r w:rsidRPr="00214A9C">
              <w:rPr>
                <w:w w:val="104"/>
                <w:sz w:val="24"/>
                <w:szCs w:val="24"/>
              </w:rPr>
              <w:t>7</w:t>
            </w:r>
          </w:p>
        </w:tc>
        <w:tc>
          <w:tcPr>
            <w:tcW w:w="648" w:type="dxa"/>
            <w:tcBorders>
              <w:bottom w:val="single" w:sz="4" w:space="0" w:color="000000"/>
              <w:right w:val="single" w:sz="4" w:space="0" w:color="000000"/>
            </w:tcBorders>
          </w:tcPr>
          <w:p w14:paraId="34528CA9" w14:textId="77777777" w:rsidR="00214A9C" w:rsidRPr="00214A9C" w:rsidRDefault="00214A9C" w:rsidP="009D4CB6">
            <w:pPr>
              <w:pStyle w:val="TableParagraph"/>
              <w:spacing w:line="480" w:lineRule="auto"/>
              <w:rPr>
                <w:sz w:val="24"/>
                <w:szCs w:val="24"/>
              </w:rPr>
            </w:pPr>
          </w:p>
        </w:tc>
        <w:tc>
          <w:tcPr>
            <w:tcW w:w="320" w:type="dxa"/>
            <w:tcBorders>
              <w:left w:val="single" w:sz="4" w:space="0" w:color="000000"/>
              <w:bottom w:val="single" w:sz="4" w:space="0" w:color="000000"/>
              <w:right w:val="single" w:sz="4" w:space="0" w:color="000000"/>
            </w:tcBorders>
          </w:tcPr>
          <w:p w14:paraId="5DEAEDA9" w14:textId="77777777" w:rsidR="00214A9C" w:rsidRPr="00214A9C" w:rsidRDefault="00214A9C" w:rsidP="009D4CB6">
            <w:pPr>
              <w:pStyle w:val="TableParagraph"/>
              <w:spacing w:line="480" w:lineRule="auto"/>
              <w:rPr>
                <w:sz w:val="24"/>
                <w:szCs w:val="24"/>
              </w:rPr>
            </w:pPr>
          </w:p>
        </w:tc>
        <w:tc>
          <w:tcPr>
            <w:tcW w:w="749" w:type="dxa"/>
            <w:vMerge w:val="restart"/>
            <w:tcBorders>
              <w:left w:val="single" w:sz="4" w:space="0" w:color="000000"/>
              <w:bottom w:val="single" w:sz="4" w:space="0" w:color="000000"/>
              <w:right w:val="single" w:sz="4" w:space="0" w:color="000000"/>
            </w:tcBorders>
          </w:tcPr>
          <w:p w14:paraId="18AC4410" w14:textId="77777777" w:rsidR="00214A9C" w:rsidRPr="00214A9C" w:rsidRDefault="00214A9C" w:rsidP="009D4CB6">
            <w:pPr>
              <w:pStyle w:val="TableParagraph"/>
              <w:spacing w:line="480" w:lineRule="auto"/>
              <w:rPr>
                <w:sz w:val="24"/>
                <w:szCs w:val="24"/>
              </w:rPr>
            </w:pPr>
          </w:p>
        </w:tc>
        <w:tc>
          <w:tcPr>
            <w:tcW w:w="193" w:type="dxa"/>
            <w:vMerge w:val="restart"/>
            <w:tcBorders>
              <w:left w:val="single" w:sz="4" w:space="0" w:color="000000"/>
              <w:bottom w:val="nil"/>
            </w:tcBorders>
          </w:tcPr>
          <w:p w14:paraId="23BBE139" w14:textId="77777777" w:rsidR="00214A9C" w:rsidRPr="00214A9C" w:rsidRDefault="00214A9C" w:rsidP="009D4CB6">
            <w:pPr>
              <w:pStyle w:val="TableParagraph"/>
              <w:spacing w:line="480" w:lineRule="auto"/>
              <w:rPr>
                <w:sz w:val="24"/>
                <w:szCs w:val="24"/>
              </w:rPr>
            </w:pPr>
          </w:p>
        </w:tc>
        <w:tc>
          <w:tcPr>
            <w:tcW w:w="3658" w:type="dxa"/>
            <w:vMerge w:val="restart"/>
          </w:tcPr>
          <w:p w14:paraId="79BBFF27" w14:textId="77777777" w:rsidR="00214A9C" w:rsidRPr="00214A9C" w:rsidRDefault="00214A9C" w:rsidP="009D4CB6">
            <w:pPr>
              <w:pStyle w:val="TableParagraph"/>
              <w:spacing w:before="1"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2"/>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mani</w:t>
            </w:r>
          </w:p>
        </w:tc>
      </w:tr>
      <w:tr w:rsidR="00214A9C" w14:paraId="384AC2FC" w14:textId="77777777" w:rsidTr="00F57684">
        <w:trPr>
          <w:trHeight w:val="161"/>
        </w:trPr>
        <w:tc>
          <w:tcPr>
            <w:tcW w:w="631" w:type="dxa"/>
            <w:vMerge/>
            <w:tcBorders>
              <w:top w:val="nil"/>
            </w:tcBorders>
          </w:tcPr>
          <w:p w14:paraId="5A83640E" w14:textId="77777777" w:rsidR="00214A9C" w:rsidRPr="00214A9C" w:rsidRDefault="00214A9C" w:rsidP="009D4CB6">
            <w:pPr>
              <w:spacing w:line="480" w:lineRule="auto"/>
              <w:rPr>
                <w:rFonts w:cs="Times New Roman"/>
                <w:szCs w:val="24"/>
              </w:rPr>
            </w:pPr>
          </w:p>
        </w:tc>
        <w:tc>
          <w:tcPr>
            <w:tcW w:w="968" w:type="dxa"/>
            <w:gridSpan w:val="2"/>
            <w:tcBorders>
              <w:top w:val="single" w:sz="4" w:space="0" w:color="000000"/>
              <w:bottom w:val="nil"/>
              <w:right w:val="single" w:sz="4" w:space="0" w:color="000000"/>
            </w:tcBorders>
          </w:tcPr>
          <w:p w14:paraId="7DA25622" w14:textId="77777777" w:rsidR="00214A9C" w:rsidRPr="00214A9C" w:rsidRDefault="00214A9C" w:rsidP="009D4CB6">
            <w:pPr>
              <w:pStyle w:val="TableParagraph"/>
              <w:spacing w:line="480" w:lineRule="auto"/>
              <w:rPr>
                <w:sz w:val="24"/>
                <w:szCs w:val="24"/>
              </w:rPr>
            </w:pPr>
          </w:p>
        </w:tc>
        <w:tc>
          <w:tcPr>
            <w:tcW w:w="749" w:type="dxa"/>
            <w:vMerge/>
            <w:tcBorders>
              <w:top w:val="nil"/>
              <w:left w:val="single" w:sz="4" w:space="0" w:color="000000"/>
              <w:bottom w:val="single" w:sz="4" w:space="0" w:color="000000"/>
              <w:right w:val="single" w:sz="4" w:space="0" w:color="000000"/>
            </w:tcBorders>
          </w:tcPr>
          <w:p w14:paraId="57CF4984" w14:textId="77777777" w:rsidR="00214A9C" w:rsidRPr="00214A9C" w:rsidRDefault="00214A9C" w:rsidP="009D4CB6">
            <w:pPr>
              <w:spacing w:line="480" w:lineRule="auto"/>
              <w:rPr>
                <w:rFonts w:cs="Times New Roman"/>
                <w:szCs w:val="24"/>
              </w:rPr>
            </w:pPr>
          </w:p>
        </w:tc>
        <w:tc>
          <w:tcPr>
            <w:tcW w:w="193" w:type="dxa"/>
            <w:vMerge/>
            <w:tcBorders>
              <w:top w:val="nil"/>
              <w:left w:val="single" w:sz="4" w:space="0" w:color="000000"/>
              <w:bottom w:val="nil"/>
            </w:tcBorders>
          </w:tcPr>
          <w:p w14:paraId="46442DD6" w14:textId="77777777" w:rsidR="00214A9C" w:rsidRPr="00214A9C" w:rsidRDefault="00214A9C" w:rsidP="009D4CB6">
            <w:pPr>
              <w:spacing w:line="480" w:lineRule="auto"/>
              <w:rPr>
                <w:rFonts w:cs="Times New Roman"/>
                <w:szCs w:val="24"/>
              </w:rPr>
            </w:pPr>
          </w:p>
        </w:tc>
        <w:tc>
          <w:tcPr>
            <w:tcW w:w="3658" w:type="dxa"/>
            <w:vMerge/>
            <w:tcBorders>
              <w:top w:val="nil"/>
            </w:tcBorders>
          </w:tcPr>
          <w:p w14:paraId="409F3F43" w14:textId="77777777" w:rsidR="00214A9C" w:rsidRPr="00214A9C" w:rsidRDefault="00214A9C" w:rsidP="009D4CB6">
            <w:pPr>
              <w:spacing w:line="480" w:lineRule="auto"/>
              <w:jc w:val="both"/>
              <w:rPr>
                <w:rFonts w:cs="Times New Roman"/>
                <w:szCs w:val="24"/>
              </w:rPr>
            </w:pPr>
          </w:p>
        </w:tc>
      </w:tr>
      <w:tr w:rsidR="00214A9C" w14:paraId="05155098" w14:textId="77777777" w:rsidTr="00F57684">
        <w:trPr>
          <w:trHeight w:val="429"/>
        </w:trPr>
        <w:tc>
          <w:tcPr>
            <w:tcW w:w="631" w:type="dxa"/>
            <w:vMerge/>
            <w:tcBorders>
              <w:top w:val="nil"/>
            </w:tcBorders>
          </w:tcPr>
          <w:p w14:paraId="272708A0" w14:textId="77777777" w:rsidR="00214A9C" w:rsidRPr="00214A9C" w:rsidRDefault="00214A9C" w:rsidP="009D4CB6">
            <w:pPr>
              <w:spacing w:line="480" w:lineRule="auto"/>
              <w:rPr>
                <w:rFonts w:cs="Times New Roman"/>
                <w:szCs w:val="24"/>
              </w:rPr>
            </w:pPr>
          </w:p>
        </w:tc>
        <w:tc>
          <w:tcPr>
            <w:tcW w:w="1910" w:type="dxa"/>
            <w:gridSpan w:val="4"/>
            <w:tcBorders>
              <w:top w:val="nil"/>
            </w:tcBorders>
          </w:tcPr>
          <w:p w14:paraId="1F82BC1E" w14:textId="77777777" w:rsidR="00214A9C" w:rsidRPr="00214A9C" w:rsidRDefault="00214A9C" w:rsidP="009D4CB6">
            <w:pPr>
              <w:pStyle w:val="TableParagraph"/>
              <w:spacing w:line="480" w:lineRule="auto"/>
              <w:rPr>
                <w:sz w:val="24"/>
                <w:szCs w:val="24"/>
              </w:rPr>
            </w:pPr>
          </w:p>
        </w:tc>
        <w:tc>
          <w:tcPr>
            <w:tcW w:w="3658" w:type="dxa"/>
            <w:vMerge/>
            <w:tcBorders>
              <w:top w:val="nil"/>
            </w:tcBorders>
          </w:tcPr>
          <w:p w14:paraId="75778424" w14:textId="77777777" w:rsidR="00214A9C" w:rsidRPr="00214A9C" w:rsidRDefault="00214A9C" w:rsidP="009D4CB6">
            <w:pPr>
              <w:spacing w:line="480" w:lineRule="auto"/>
              <w:jc w:val="both"/>
              <w:rPr>
                <w:rFonts w:cs="Times New Roman"/>
                <w:szCs w:val="24"/>
              </w:rPr>
            </w:pPr>
          </w:p>
        </w:tc>
      </w:tr>
      <w:tr w:rsidR="00214A9C" w14:paraId="6EEB02E1" w14:textId="77777777" w:rsidTr="00F57684">
        <w:trPr>
          <w:trHeight w:val="949"/>
        </w:trPr>
        <w:tc>
          <w:tcPr>
            <w:tcW w:w="631" w:type="dxa"/>
          </w:tcPr>
          <w:p w14:paraId="1DC17FE8" w14:textId="77777777" w:rsidR="00214A9C" w:rsidRPr="00214A9C" w:rsidRDefault="00214A9C" w:rsidP="009D4CB6">
            <w:pPr>
              <w:pStyle w:val="TableParagraph"/>
              <w:spacing w:before="3" w:line="480" w:lineRule="auto"/>
              <w:ind w:left="3"/>
              <w:jc w:val="center"/>
              <w:rPr>
                <w:sz w:val="24"/>
                <w:szCs w:val="24"/>
              </w:rPr>
            </w:pPr>
            <w:r w:rsidRPr="00214A9C">
              <w:rPr>
                <w:w w:val="104"/>
                <w:sz w:val="24"/>
                <w:szCs w:val="24"/>
              </w:rPr>
              <w:t>8</w:t>
            </w:r>
          </w:p>
        </w:tc>
        <w:tc>
          <w:tcPr>
            <w:tcW w:w="1910" w:type="dxa"/>
            <w:gridSpan w:val="4"/>
          </w:tcPr>
          <w:p w14:paraId="2354B2F6" w14:textId="33BD9A76" w:rsidR="00214A9C" w:rsidRPr="00214A9C" w:rsidRDefault="00F57684" w:rsidP="009D4CB6">
            <w:pPr>
              <w:pStyle w:val="TableParagraph"/>
              <w:spacing w:before="4" w:line="480" w:lineRule="auto"/>
              <w:rPr>
                <w:sz w:val="24"/>
                <w:szCs w:val="24"/>
              </w:rPr>
            </w:pPr>
            <w:r>
              <w:rPr>
                <w:noProof/>
                <w:sz w:val="24"/>
                <w:szCs w:val="24"/>
                <w:lang w:val="en-US"/>
              </w:rPr>
              <mc:AlternateContent>
                <mc:Choice Requires="wps">
                  <w:drawing>
                    <wp:anchor distT="0" distB="0" distL="114300" distR="114300" simplePos="0" relativeHeight="251683840" behindDoc="0" locked="0" layoutInCell="1" allowOverlap="1" wp14:anchorId="7992A0B4" wp14:editId="7BDE2C60">
                      <wp:simplePos x="0" y="0"/>
                      <wp:positionH relativeFrom="column">
                        <wp:posOffset>323215</wp:posOffset>
                      </wp:positionH>
                      <wp:positionV relativeFrom="paragraph">
                        <wp:posOffset>126365</wp:posOffset>
                      </wp:positionV>
                      <wp:extent cx="0" cy="206375"/>
                      <wp:effectExtent l="0" t="0" r="19050" b="22225"/>
                      <wp:wrapNone/>
                      <wp:docPr id="68" name="Straight Connector 68"/>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8"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25.45pt,9.95pt" to="25.45pt,2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" strokecolor="black [3213]"/>
                  </w:pict>
                </mc:Fallback>
              </mc:AlternateContent>
            </w:r>
            <w:r>
              <w:rPr>
                <w:noProof/>
                <w:sz w:val="24"/>
                <w:szCs w:val="24"/>
                <w:lang w:val="en-US"/>
              </w:rPr>
              <mc:AlternateContent>
                <mc:Choice Requires="wps">
                  <w:drawing>
                    <wp:anchor distT="0" distB="0" distL="114300" distR="114300" simplePos="0" relativeHeight="251685888" behindDoc="0" locked="0" layoutInCell="1" allowOverlap="1" wp14:anchorId="1A1442F7" wp14:editId="15595FD4">
                      <wp:simplePos x="0" y="0"/>
                      <wp:positionH relativeFrom="column">
                        <wp:posOffset>189865</wp:posOffset>
                      </wp:positionH>
                      <wp:positionV relativeFrom="paragraph">
                        <wp:posOffset>125730</wp:posOffset>
                      </wp:positionV>
                      <wp:extent cx="0" cy="206375"/>
                      <wp:effectExtent l="0" t="0" r="19050" b="22225"/>
                      <wp:wrapNone/>
                      <wp:docPr id="69" name="Straight Connector 69"/>
                      <wp:cNvGraphicFramePr/>
                      <a:graphic xmlns:a="http://schemas.openxmlformats.org/drawingml/2006/main">
                        <a:graphicData uri="http://schemas.microsoft.com/office/word/2010/wordprocessingShape">
                          <wps:wsp>
                            <wps:cNvCnPr/>
                            <wps:spPr>
                              <a:xfrm>
                                <a:off x="0" y="0"/>
                                <a:ext cx="0" cy="2063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id="Straight Connector 69" o:spid="_x0000_s1026" style="position:absolute;z-index:251685888;visibility:visible;mso-wrap-style:square;mso-wrap-distance-left:9pt;mso-wrap-distance-top:0;mso-wrap-distance-right:9pt;mso-wrap-distance-bottom:0;mso-position-horizontal:absolute;mso-position-horizontal-relative:text;mso-position-vertical:absolute;mso-position-vertical-relative:text" from="14.95pt,9.9pt" to="14.95pt,2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" strokecolor="black [3213]"/>
                  </w:pict>
                </mc:Fallback>
              </mc:AlternateContent>
            </w:r>
            <w:r w:rsidRPr="00214A9C">
              <w:rPr>
                <w:noProof/>
                <w:spacing w:val="37"/>
                <w:position w:val="-4"/>
                <w:sz w:val="24"/>
                <w:szCs w:val="24"/>
                <w:lang w:val="en-US"/>
              </w:rPr>
              <mc:AlternateContent>
                <mc:Choice Requires="wpg">
                  <w:drawing>
                    <wp:anchor distT="0" distB="0" distL="114300" distR="114300" simplePos="0" relativeHeight="251681792" behindDoc="0" locked="0" layoutInCell="1" allowOverlap="1" wp14:anchorId="5A8EE216" wp14:editId="0BDB7D2F">
                      <wp:simplePos x="0" y="0"/>
                      <wp:positionH relativeFrom="column">
                        <wp:posOffset>447040</wp:posOffset>
                      </wp:positionH>
                      <wp:positionV relativeFrom="paragraph">
                        <wp:posOffset>128905</wp:posOffset>
                      </wp:positionV>
                      <wp:extent cx="508635" cy="207010"/>
                      <wp:effectExtent l="0" t="0" r="24765" b="21590"/>
                      <wp:wrapSquare wrapText="bothSides"/>
                      <wp:docPr id="12" name="Group 1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635" cy="207010"/>
                                <a:chOff x="152" y="21"/>
                                <a:chExt cx="511" cy="224"/>
                              </a:xfrm>
                            </wpg:grpSpPr>
                            <wps:wsp>
                              <wps:cNvPr id="13" name="Rectangle 7"/>
                              <wps:cNvSpPr>
                                <a:spLocks noChangeArrowheads="1"/>
                              </wps:cNvSpPr>
                              <wps:spPr bwMode="auto">
                                <a:xfrm>
                                  <a:off x="152" y="21"/>
                                  <a:ext cx="511" cy="224"/>
                                </a:xfrm>
                                <a:prstGeom prst="rect">
                                  <a:avLst/>
                                </a:prstGeom>
                                <a:noFill/>
                                <a:ln w="452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Group 12" o:spid="_x0000_s1026" style="position:absolute;margin-left:35.2pt;margin-top:10.15pt;width:40.05pt;height:16.3pt;z-index:251681792" coordorigin="152,21" coordsize="511,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">
                      <v:rect id="Rectangle 7" o:spid="_x0000_s1027" style="position:absolute;left:152;top:21;width:511;height:22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w9y28MA&#10;AADbAAAADwAAAGRycy9kb3ducmV2LnhtbERPS2vCQBC+F/wPywi9FN08oNjoKlEo2N6q9uBtyE43&#10;odnZkF1N7K/vFgre5uN7zmoz2lZcqfeNYwXpPAFBXDndsFFwOr7OFiB8QNbYOiYFN/KwWU8eVlho&#10;N/AHXQ/BiBjCvkAFdQhdIaWvarLo564jjtyX6y2GCHsjdY9DDLetzJLkWVpsODbU2NGupur7cLEK&#10;zoxZ9iLzi0nOR/P0XqZvP9tPpR6nY7kEEWgMd/G/e6/j/Bz+fokH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w9y28MAAADbAAAADwAAAAAAAAAAAAAAAACYAgAAZHJzL2Rv&#10;d25yZXYueG1sUEsFBgAAAAAEAAQA9QAAAIgDAAAAAA==&#10;" filled="f" strokeweight=".12575mm"/>
                      <w10:wrap type="square"/>
                    </v:group>
                  </w:pict>
                </mc:Fallback>
              </mc:AlternateContent>
            </w:r>
          </w:p>
          <w:p w14:paraId="03624C61" w14:textId="26D9E927" w:rsidR="00214A9C" w:rsidRPr="00214A9C" w:rsidRDefault="00214A9C" w:rsidP="009D4CB6">
            <w:pPr>
              <w:pStyle w:val="TableParagraph"/>
              <w:spacing w:line="480" w:lineRule="auto"/>
              <w:ind w:left="223"/>
              <w:rPr>
                <w:sz w:val="24"/>
                <w:szCs w:val="24"/>
              </w:rPr>
            </w:pPr>
            <w:r w:rsidRPr="00214A9C">
              <w:rPr>
                <w:noProof/>
                <w:position w:val="-4"/>
                <w:sz w:val="24"/>
                <w:szCs w:val="24"/>
                <w:lang w:val="en-US"/>
              </w:rPr>
              <mc:AlternateContent>
                <mc:Choice Requires="wpg">
                  <w:drawing>
                    <wp:inline distT="0" distB="0" distL="0" distR="0" wp14:anchorId="1C6AB472" wp14:editId="6AE038C4">
                      <wp:extent cx="5080" cy="142240"/>
                      <wp:effectExtent l="9525" t="9525" r="4445" b="10160"/>
                      <wp:docPr id="16" name="Group 1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7" name="Line 11"/>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6"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">
                      <v:line id="Line 11"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YimUMEAAADbAAAADwAAAGRycy9kb3ducmV2LnhtbERPTYvCMBC9C/6HMIIX0bQiq1SjiCC4&#10;LAirInobmrEtNpPSRK376zeC4G0e73Nmi8aU4k61KywriAcRCOLU6oIzBYf9uj8B4TyyxtIyKXiS&#10;g8W83Zphou2Df+m+85kIIewSVJB7XyVSujQng25gK+LAXWxt0AdYZ1LX+AjhppTDKPqSBgsODTlW&#10;tMopve5uRoH7G8URn7+f4/hoD6uf/fY0cj2lup1mOQXhqfEf8du90WH+GF6/hAPk/B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piKZQwQAAANsAAAAPAAAAAAAAAAAAAAAA&#10;AKECAABkcnMvZG93bnJldi54bWxQSwUGAAAAAAQABAD5AAAAjwMAAAAA&#10;" strokeweight=".1258mm"/>
                      <w10:anchorlock/>
                    </v:group>
                  </w:pict>
                </mc:Fallback>
              </mc:AlternateContent>
            </w:r>
            <w:r w:rsidRPr="00214A9C">
              <w:rPr>
                <w:spacing w:val="15"/>
                <w:position w:val="-4"/>
                <w:sz w:val="24"/>
                <w:szCs w:val="24"/>
              </w:rPr>
              <w:t xml:space="preserve"> </w:t>
            </w:r>
            <w:r w:rsidRPr="00214A9C">
              <w:rPr>
                <w:noProof/>
                <w:spacing w:val="15"/>
                <w:position w:val="-4"/>
                <w:sz w:val="24"/>
                <w:szCs w:val="24"/>
                <w:lang w:val="en-US"/>
              </w:rPr>
              <mc:AlternateContent>
                <mc:Choice Requires="wpg">
                  <w:drawing>
                    <wp:inline distT="0" distB="0" distL="0" distR="0" wp14:anchorId="4499325C" wp14:editId="2A323748">
                      <wp:extent cx="5080" cy="142240"/>
                      <wp:effectExtent l="0" t="0" r="0" b="0"/>
                      <wp:docPr id="14" name="Group 1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80" cy="142240"/>
                                <a:chOff x="0" y="0"/>
                                <a:chExt cx="8" cy="224"/>
                              </a:xfrm>
                            </wpg:grpSpPr>
                            <wps:wsp>
                              <wps:cNvPr id="15" name="Line 9"/>
                              <wps:cNvCnPr/>
                              <wps:spPr bwMode="auto">
                                <a:xfrm>
                                  <a:off x="4" y="223"/>
                                  <a:ext cx="0" cy="0"/>
                                </a:xfrm>
                                <a:prstGeom prst="line">
                                  <a:avLst/>
                                </a:prstGeom>
                                <a:noFill/>
                                <a:ln w="453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id="Group 14" o:spid="_x0000_s1026" style="width:.4pt;height:11.2pt;mso-position-horizontal-relative:char;mso-position-vertical-relative:line" coordsize="8,2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">
                      <v:line id="Line 9" o:spid="_x0000_s1027" style="position:absolute;visibility:visible;mso-wrap-style:square" from="4,223" to="4,22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advMIAAADbAAAADwAAAGRycy9kb3ducmV2LnhtbERP24rCMBB9X/Afwgi+LJpWvFGNIoKw&#10;i7DgBdG3oRnbYjMpTVbrfr1ZEHybw7nObNGYUtyodoVlBXEvAkGcWl1wpuCwX3cnIJxH1lhaJgUP&#10;crCYtz5mmGh75y3ddj4TIYRdggpy76tESpfmZND1bEUcuIutDfoA60zqGu8h3JSyH0UjabDg0JBj&#10;Rauc0uvu1yhwf4M44vP3Yxwf7WG12f+cBu5TqU67WU5BeGr8W/xyf+kwfwj/v4QD5P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dhadvMIAAADbAAAADwAAAAAAAAAAAAAA&#10;AAChAgAAZHJzL2Rvd25yZXYueG1sUEsFBgAAAAAEAAQA+QAAAJADAAAAAA==&#10;" strokeweight=".1258mm"/>
                      <w10:anchorlock/>
                    </v:group>
                  </w:pict>
                </mc:Fallback>
              </mc:AlternateContent>
            </w:r>
            <w:r w:rsidRPr="00214A9C">
              <w:rPr>
                <w:spacing w:val="37"/>
                <w:position w:val="-4"/>
                <w:sz w:val="24"/>
                <w:szCs w:val="24"/>
              </w:rPr>
              <w:t xml:space="preserve"> </w:t>
            </w:r>
          </w:p>
        </w:tc>
        <w:tc>
          <w:tcPr>
            <w:tcW w:w="3658" w:type="dxa"/>
          </w:tcPr>
          <w:p w14:paraId="6D18E3E0" w14:textId="77777777" w:rsidR="00214A9C" w:rsidRPr="00214A9C" w:rsidRDefault="00214A9C" w:rsidP="009D4CB6">
            <w:pPr>
              <w:pStyle w:val="TableParagraph"/>
              <w:spacing w:before="2" w:line="480" w:lineRule="auto"/>
              <w:ind w:left="49" w:right="226"/>
              <w:jc w:val="both"/>
              <w:rPr>
                <w:sz w:val="24"/>
                <w:szCs w:val="24"/>
              </w:rPr>
            </w:pPr>
            <w:r w:rsidRPr="00214A9C">
              <w:rPr>
                <w:w w:val="105"/>
                <w:sz w:val="24"/>
                <w:szCs w:val="24"/>
              </w:rPr>
              <w:t>Hubungan</w:t>
            </w:r>
            <w:r w:rsidRPr="00214A9C">
              <w:rPr>
                <w:spacing w:val="-4"/>
                <w:w w:val="105"/>
                <w:sz w:val="24"/>
                <w:szCs w:val="24"/>
              </w:rPr>
              <w:t xml:space="preserve"> </w:t>
            </w:r>
            <w:r w:rsidRPr="00214A9C">
              <w:rPr>
                <w:w w:val="105"/>
                <w:sz w:val="24"/>
                <w:szCs w:val="24"/>
              </w:rPr>
              <w:t>antar</w:t>
            </w:r>
            <w:r w:rsidRPr="00214A9C">
              <w:rPr>
                <w:spacing w:val="-4"/>
                <w:w w:val="105"/>
                <w:sz w:val="24"/>
                <w:szCs w:val="24"/>
              </w:rPr>
              <w:t xml:space="preserve"> </w:t>
            </w:r>
            <w:r w:rsidRPr="00214A9C">
              <w:rPr>
                <w:w w:val="105"/>
                <w:sz w:val="24"/>
                <w:szCs w:val="24"/>
              </w:rPr>
              <w:t>entity</w:t>
            </w:r>
            <w:r w:rsidRPr="00214A9C">
              <w:rPr>
                <w:spacing w:val="-6"/>
                <w:w w:val="105"/>
                <w:sz w:val="24"/>
                <w:szCs w:val="24"/>
              </w:rPr>
              <w:t xml:space="preserve"> </w:t>
            </w:r>
            <w:r w:rsidRPr="00214A9C">
              <w:rPr>
                <w:w w:val="105"/>
                <w:sz w:val="24"/>
                <w:szCs w:val="24"/>
              </w:rPr>
              <w:t>dengan</w:t>
            </w:r>
            <w:r w:rsidRPr="00214A9C">
              <w:rPr>
                <w:spacing w:val="-3"/>
                <w:w w:val="105"/>
                <w:sz w:val="24"/>
                <w:szCs w:val="24"/>
              </w:rPr>
              <w:t xml:space="preserve"> </w:t>
            </w:r>
            <w:r w:rsidRPr="00214A9C">
              <w:rPr>
                <w:w w:val="105"/>
                <w:sz w:val="24"/>
                <w:szCs w:val="24"/>
              </w:rPr>
              <w:t>derajat</w:t>
            </w:r>
            <w:r w:rsidRPr="00214A9C">
              <w:rPr>
                <w:spacing w:val="-26"/>
                <w:w w:val="105"/>
                <w:sz w:val="24"/>
                <w:szCs w:val="24"/>
              </w:rPr>
              <w:t xml:space="preserve"> </w:t>
            </w:r>
            <w:r w:rsidRPr="00214A9C">
              <w:rPr>
                <w:w w:val="105"/>
                <w:sz w:val="24"/>
                <w:szCs w:val="24"/>
              </w:rPr>
              <w:t>kardinalitas</w:t>
            </w:r>
            <w:r w:rsidRPr="00214A9C">
              <w:rPr>
                <w:spacing w:val="-2"/>
                <w:w w:val="105"/>
                <w:sz w:val="24"/>
                <w:szCs w:val="24"/>
              </w:rPr>
              <w:t xml:space="preserve"> </w:t>
            </w:r>
            <w:r w:rsidRPr="00214A9C">
              <w:rPr>
                <w:w w:val="105"/>
                <w:sz w:val="24"/>
                <w:szCs w:val="24"/>
              </w:rPr>
              <w:t>relasi</w:t>
            </w:r>
            <w:r w:rsidRPr="00214A9C">
              <w:rPr>
                <w:spacing w:val="-1"/>
                <w:w w:val="105"/>
                <w:sz w:val="24"/>
                <w:szCs w:val="24"/>
              </w:rPr>
              <w:t xml:space="preserve"> </w:t>
            </w:r>
            <w:r w:rsidRPr="00214A9C">
              <w:rPr>
                <w:w w:val="105"/>
                <w:sz w:val="24"/>
                <w:szCs w:val="24"/>
              </w:rPr>
              <w:t>mandatory</w:t>
            </w:r>
            <w:r w:rsidRPr="00214A9C">
              <w:rPr>
                <w:spacing w:val="-4"/>
                <w:w w:val="105"/>
                <w:sz w:val="24"/>
                <w:szCs w:val="24"/>
              </w:rPr>
              <w:t xml:space="preserve"> </w:t>
            </w:r>
            <w:r w:rsidRPr="00214A9C">
              <w:rPr>
                <w:w w:val="105"/>
                <w:sz w:val="24"/>
                <w:szCs w:val="24"/>
              </w:rPr>
              <w:t>one</w:t>
            </w:r>
          </w:p>
        </w:tc>
      </w:tr>
    </w:tbl>
    <w:p w14:paraId="1CDBE3FF" w14:textId="77777777" w:rsidR="007901B7" w:rsidRDefault="007901B7" w:rsidP="009D4CB6">
      <w:pPr>
        <w:pStyle w:val="BodyText"/>
        <w:spacing w:line="480" w:lineRule="auto"/>
        <w:ind w:right="211" w:firstLine="0"/>
      </w:pPr>
    </w:p>
    <w:p w14:paraId="3726384E" w14:textId="15A0B3EC" w:rsidR="007901B7" w:rsidRPr="007901B7" w:rsidRDefault="00F57684" w:rsidP="009D4CB6">
      <w:pPr>
        <w:spacing w:before="91" w:line="480" w:lineRule="auto"/>
        <w:ind w:left="723" w:right="208"/>
        <w:rPr>
          <w:sz w:val="22"/>
        </w:rPr>
      </w:pPr>
      <w:r>
        <w:t xml:space="preserve">  </w:t>
      </w:r>
      <w:r w:rsidR="007901B7">
        <w:t xml:space="preserve">            </w:t>
      </w:r>
      <w:r>
        <w:t xml:space="preserve">                  </w:t>
      </w:r>
      <w:r w:rsidR="007901B7">
        <w:t>(Sumber</w:t>
      </w:r>
      <w:r w:rsidR="007901B7">
        <w:rPr>
          <w:spacing w:val="-1"/>
        </w:rPr>
        <w:t xml:space="preserve"> </w:t>
      </w:r>
      <w:r w:rsidR="007901B7">
        <w:t>Darmanta</w:t>
      </w:r>
      <w:r w:rsidR="007901B7">
        <w:rPr>
          <w:spacing w:val="-5"/>
        </w:rPr>
        <w:t xml:space="preserve"> </w:t>
      </w:r>
      <w:r w:rsidR="007901B7">
        <w:t>Sukrianto :</w:t>
      </w:r>
      <w:r w:rsidR="007901B7">
        <w:rPr>
          <w:spacing w:val="-4"/>
        </w:rPr>
        <w:t xml:space="preserve"> </w:t>
      </w:r>
      <w:r w:rsidR="007901B7">
        <w:t>2017)</w:t>
      </w:r>
    </w:p>
    <w:p w14:paraId="350BC2A7" w14:textId="6FF142E8" w:rsidR="00214A9C" w:rsidRDefault="00F57684" w:rsidP="009D4CB6">
      <w:pPr>
        <w:pStyle w:val="BodyText"/>
        <w:spacing w:line="480" w:lineRule="auto"/>
        <w:ind w:firstLine="567"/>
        <w:jc w:val="both"/>
        <w:rPr>
          <w:sz w:val="22"/>
        </w:rPr>
      </w:pPr>
      <w:r>
        <w:rPr>
          <w:sz w:val="22"/>
        </w:rPr>
        <w:t xml:space="preserve">                    </w:t>
      </w:r>
      <w:r w:rsidR="00866BC8">
        <w:rPr>
          <w:sz w:val="22"/>
        </w:rPr>
        <w:t xml:space="preserve">Tabel 2 </w:t>
      </w:r>
      <w:r w:rsidR="00214A9C">
        <w:rPr>
          <w:sz w:val="22"/>
        </w:rPr>
        <w:t xml:space="preserve"> Simbol-Simbol Pada </w:t>
      </w:r>
      <w:r w:rsidR="00214A9C">
        <w:rPr>
          <w:i/>
          <w:sz w:val="22"/>
        </w:rPr>
        <w:t>Entity</w:t>
      </w:r>
      <w:r w:rsidR="00214A9C">
        <w:rPr>
          <w:i/>
          <w:spacing w:val="-52"/>
          <w:sz w:val="22"/>
        </w:rPr>
        <w:t xml:space="preserve"> </w:t>
      </w:r>
      <w:r w:rsidR="00214A9C">
        <w:rPr>
          <w:i/>
          <w:sz w:val="22"/>
        </w:rPr>
        <w:t>Relationship Diagram</w:t>
      </w:r>
      <w:r w:rsidR="00214A9C">
        <w:rPr>
          <w:i/>
          <w:spacing w:val="3"/>
          <w:sz w:val="22"/>
        </w:rPr>
        <w:t xml:space="preserve"> </w:t>
      </w:r>
      <w:r w:rsidR="00214A9C">
        <w:rPr>
          <w:sz w:val="22"/>
        </w:rPr>
        <w:t>(ERD)</w:t>
      </w:r>
    </w:p>
    <w:p w14:paraId="1E305A9F" w14:textId="77777777" w:rsidR="003C485E" w:rsidRDefault="003C485E" w:rsidP="009D4CB6">
      <w:pPr>
        <w:spacing w:line="480" w:lineRule="auto"/>
        <w:rPr>
          <w:rFonts w:cs="Times New Roman"/>
          <w:b/>
          <w:bCs/>
          <w:sz w:val="28"/>
          <w:szCs w:val="28"/>
        </w:rPr>
        <w:sectPr w:rsidR="003C485E" w:rsidSect="00B73B55">
          <w:pgSz w:w="12240" w:h="15840"/>
          <w:pgMar w:top="1701" w:right="1701" w:bottom="1701" w:left="2268" w:header="720" w:footer="720" w:gutter="0"/>
          <w:pgNumType w:start="1"/>
          <w:cols w:space="720"/>
          <w:titlePg/>
          <w:docGrid w:linePitch="360"/>
        </w:sectPr>
      </w:pPr>
    </w:p>
    <w:p w14:paraId="4A415832" w14:textId="7884EACB" w:rsidR="005A5CF2" w:rsidRDefault="00922645" w:rsidP="009D4CB6">
      <w:pPr>
        <w:spacing w:line="480" w:lineRule="auto"/>
        <w:ind w:left="2880" w:firstLine="720"/>
        <w:rPr>
          <w:rFonts w:cs="Times New Roman"/>
          <w:b/>
          <w:bCs/>
          <w:sz w:val="28"/>
          <w:szCs w:val="28"/>
        </w:rPr>
      </w:pPr>
      <w:r>
        <w:rPr>
          <w:rFonts w:cs="Times New Roman"/>
          <w:b/>
          <w:bCs/>
          <w:sz w:val="28"/>
          <w:szCs w:val="28"/>
        </w:rPr>
        <w:lastRenderedPageBreak/>
        <w:t>BAB I</w:t>
      </w:r>
      <w:r w:rsidR="00D57CB3">
        <w:rPr>
          <w:rFonts w:cs="Times New Roman"/>
          <w:b/>
          <w:bCs/>
          <w:sz w:val="28"/>
          <w:szCs w:val="28"/>
        </w:rPr>
        <w:t>II</w:t>
      </w:r>
    </w:p>
    <w:p w14:paraId="108A6412" w14:textId="0640A60B" w:rsidR="00C82B72" w:rsidRPr="006324D4" w:rsidRDefault="00922645" w:rsidP="009D4CB6">
      <w:pPr>
        <w:spacing w:line="480" w:lineRule="auto"/>
        <w:jc w:val="center"/>
        <w:rPr>
          <w:rFonts w:cs="Times New Roman"/>
          <w:b/>
          <w:bCs/>
          <w:sz w:val="28"/>
          <w:szCs w:val="28"/>
        </w:rPr>
      </w:pPr>
      <w:r>
        <w:rPr>
          <w:rFonts w:cs="Times New Roman"/>
          <w:b/>
          <w:bCs/>
          <w:sz w:val="28"/>
          <w:szCs w:val="28"/>
        </w:rPr>
        <w:t>METOD</w:t>
      </w:r>
      <w:r w:rsidR="00D57CB3">
        <w:rPr>
          <w:rFonts w:cs="Times New Roman"/>
          <w:b/>
          <w:bCs/>
          <w:sz w:val="28"/>
          <w:szCs w:val="28"/>
        </w:rPr>
        <w:t>E</w:t>
      </w:r>
      <w:r>
        <w:rPr>
          <w:rFonts w:cs="Times New Roman"/>
          <w:b/>
          <w:bCs/>
          <w:sz w:val="28"/>
          <w:szCs w:val="28"/>
        </w:rPr>
        <w:t xml:space="preserve"> PENELITIAN</w:t>
      </w:r>
      <w:bookmarkStart w:id="46" w:name="_Toc87255787"/>
      <w:r w:rsidR="006324D4">
        <w:rPr>
          <w:rFonts w:cs="Times New Roman"/>
          <w:b/>
          <w:bCs/>
          <w:sz w:val="28"/>
          <w:szCs w:val="28"/>
        </w:rPr>
        <w:br/>
      </w:r>
      <w:r w:rsidRPr="00D57CB3">
        <w:rPr>
          <w:color w:val="FFFFFF" w:themeColor="background1"/>
        </w:rPr>
        <w:t>BAB III METODOLOGI PENELITIAN</w:t>
      </w:r>
      <w:bookmarkEnd w:id="46"/>
    </w:p>
    <w:p w14:paraId="2ACC0F67" w14:textId="77777777" w:rsidR="00B90453" w:rsidRDefault="00B90453" w:rsidP="009D4CB6">
      <w:pPr>
        <w:pStyle w:val="Heading2"/>
        <w:spacing w:line="480" w:lineRule="auto"/>
      </w:pPr>
      <w:bookmarkStart w:id="47" w:name="_Toc97932996"/>
      <w:r>
        <w:t>3.1 Tempat dan Waktu Penelitian</w:t>
      </w:r>
      <w:bookmarkEnd w:id="47"/>
    </w:p>
    <w:p w14:paraId="38408131" w14:textId="144153D8" w:rsidR="00CF5BAC" w:rsidRPr="00CF5BAC" w:rsidRDefault="00CF5BAC" w:rsidP="009D4CB6">
      <w:pPr>
        <w:pStyle w:val="BodyText"/>
        <w:spacing w:line="480" w:lineRule="auto"/>
        <w:jc w:val="both"/>
      </w:pPr>
      <w:r>
        <w:t xml:space="preserve">Waktu penelitian akan dilakukan mulai dari bulan Februari hingga </w:t>
      </w:r>
      <w:r w:rsidR="00F96513">
        <w:t>Juli</w:t>
      </w:r>
      <w:r>
        <w:t xml:space="preserve"> 2022 dan tempat penelitian akan dilakukan pada wilayah Rukun Tetangga (RT) 028 Kelurahan Karang Anyar  yang memenuhi kebutuhan penelitian.</w:t>
      </w:r>
    </w:p>
    <w:p w14:paraId="7177AA32" w14:textId="77777777" w:rsidR="00B90453" w:rsidRDefault="00B90453" w:rsidP="009D4CB6">
      <w:pPr>
        <w:pStyle w:val="Heading2"/>
        <w:spacing w:line="480" w:lineRule="auto"/>
      </w:pPr>
      <w:bookmarkStart w:id="48" w:name="_Toc96075544"/>
      <w:bookmarkStart w:id="49" w:name="_Toc97932997"/>
      <w:r>
        <w:t>3.2 Objek Penelitian</w:t>
      </w:r>
      <w:bookmarkEnd w:id="48"/>
      <w:bookmarkEnd w:id="49"/>
    </w:p>
    <w:p w14:paraId="13DEA0F6" w14:textId="65653906" w:rsidR="00CF5BAC" w:rsidRDefault="00CF5BAC" w:rsidP="009D4CB6">
      <w:pPr>
        <w:spacing w:line="480" w:lineRule="auto"/>
        <w:ind w:right="4" w:firstLine="567"/>
        <w:jc w:val="both"/>
        <w:rPr>
          <w:rFonts w:eastAsia="Times New Roman"/>
        </w:rPr>
      </w:pPr>
      <w:bookmarkStart w:id="50" w:name="_Toc96075545"/>
      <w:r>
        <w:rPr>
          <w:rFonts w:eastAsia="Times New Roman"/>
        </w:rPr>
        <w:t>Objek penelitian yang akan digunakan adalah berupa</w:t>
      </w:r>
      <w:r w:rsidR="00063F84">
        <w:rPr>
          <w:rFonts w:eastAsia="Times New Roman"/>
        </w:rPr>
        <w:t xml:space="preserve"> data Penduduk Rukun Tetangga (RT) </w:t>
      </w:r>
      <w:r w:rsidR="00063F84">
        <w:t xml:space="preserve">028 Kelurahan Karang Anyar untuk </w:t>
      </w:r>
      <w:r w:rsidR="00C018F2">
        <w:rPr>
          <w:rFonts w:eastAsia="Times New Roman"/>
        </w:rPr>
        <w:t>untuk membantu penelitian ini</w:t>
      </w:r>
      <w:r>
        <w:rPr>
          <w:rFonts w:eastAsia="Times New Roman"/>
        </w:rPr>
        <w:t>.</w:t>
      </w:r>
    </w:p>
    <w:p w14:paraId="41C8671F" w14:textId="77777777" w:rsidR="00B90453" w:rsidRDefault="00B90453" w:rsidP="009D4CB6">
      <w:pPr>
        <w:pStyle w:val="Heading2"/>
        <w:spacing w:line="480" w:lineRule="auto"/>
      </w:pPr>
      <w:bookmarkStart w:id="51" w:name="_Toc97932998"/>
      <w:r>
        <w:t>3.3 Alat dan Bahan</w:t>
      </w:r>
      <w:bookmarkEnd w:id="50"/>
      <w:bookmarkEnd w:id="51"/>
    </w:p>
    <w:p w14:paraId="4028D7E5" w14:textId="77777777" w:rsidR="00B90453" w:rsidRDefault="00B90453" w:rsidP="009D4CB6">
      <w:pPr>
        <w:spacing w:line="480" w:lineRule="auto"/>
      </w:pPr>
      <w:r>
        <w:t>1. Perangkat keras</w:t>
      </w:r>
    </w:p>
    <w:p w14:paraId="79EF388A" w14:textId="199FAC51" w:rsidR="00B90453" w:rsidRDefault="00B90453" w:rsidP="009D4CB6">
      <w:pPr>
        <w:spacing w:line="480" w:lineRule="auto"/>
      </w:pPr>
      <w:r>
        <w:tab/>
        <w:t>Kebutuhan minimum perangkat keras sebagai berikut</w:t>
      </w:r>
      <w:r w:rsidR="00EA73B5">
        <w:t xml:space="preserve"> :</w:t>
      </w:r>
    </w:p>
    <w:p w14:paraId="695909DB" w14:textId="3FFE8973" w:rsidR="00B90453" w:rsidRDefault="00130A92" w:rsidP="009D4CB6">
      <w:pPr>
        <w:pStyle w:val="ListParagraph"/>
        <w:numPr>
          <w:ilvl w:val="0"/>
          <w:numId w:val="16"/>
        </w:numPr>
        <w:spacing w:line="480" w:lineRule="auto"/>
      </w:pPr>
      <w:r>
        <w:t>Ruang penyimanan</w:t>
      </w:r>
      <w:r>
        <w:tab/>
        <w:t xml:space="preserve">: </w:t>
      </w:r>
      <w:r w:rsidR="00B90453">
        <w:t>SSD/HDD 256 GB</w:t>
      </w:r>
    </w:p>
    <w:p w14:paraId="17DBFCFD" w14:textId="409ED0CA" w:rsidR="00B90453" w:rsidRDefault="00130A92" w:rsidP="009D4CB6">
      <w:pPr>
        <w:pStyle w:val="ListParagraph"/>
        <w:numPr>
          <w:ilvl w:val="0"/>
          <w:numId w:val="16"/>
        </w:numPr>
        <w:spacing w:line="480" w:lineRule="auto"/>
      </w:pPr>
      <w:r>
        <w:t>RAM</w:t>
      </w:r>
      <w:r>
        <w:tab/>
      </w:r>
      <w:r>
        <w:tab/>
      </w:r>
      <w:r>
        <w:tab/>
        <w:t>: 2 GB</w:t>
      </w:r>
    </w:p>
    <w:p w14:paraId="6FB79571" w14:textId="69A2C16E" w:rsidR="00130A92" w:rsidRDefault="00130A92" w:rsidP="009D4CB6">
      <w:pPr>
        <w:pStyle w:val="ListParagraph"/>
        <w:numPr>
          <w:ilvl w:val="0"/>
          <w:numId w:val="16"/>
        </w:numPr>
        <w:spacing w:line="480" w:lineRule="auto"/>
      </w:pPr>
      <w:r>
        <w:t>Processor</w:t>
      </w:r>
      <w:r>
        <w:tab/>
      </w:r>
      <w:r>
        <w:tab/>
        <w:t>: Intel Pentium</w:t>
      </w:r>
    </w:p>
    <w:p w14:paraId="6D8534FF" w14:textId="77777777" w:rsidR="00B90453" w:rsidRDefault="00B90453" w:rsidP="009D4CB6">
      <w:pPr>
        <w:spacing w:line="480" w:lineRule="auto"/>
      </w:pPr>
      <w:r>
        <w:t>2. Perangkat lunak</w:t>
      </w:r>
    </w:p>
    <w:p w14:paraId="76E5FE80" w14:textId="6F1FAAA0" w:rsidR="00EA73B5" w:rsidRDefault="00EA73B5" w:rsidP="009D4CB6">
      <w:pPr>
        <w:spacing w:line="480" w:lineRule="auto"/>
        <w:ind w:firstLine="720"/>
      </w:pPr>
      <w:r>
        <w:t>Kebutuhan minimum perangkat lunak sebagai berikut :</w:t>
      </w:r>
    </w:p>
    <w:p w14:paraId="1DA2500F" w14:textId="54E2A6F5" w:rsidR="00EA73B5" w:rsidRDefault="00190690" w:rsidP="009D4CB6">
      <w:pPr>
        <w:pStyle w:val="ListParagraph"/>
        <w:numPr>
          <w:ilvl w:val="0"/>
          <w:numId w:val="19"/>
        </w:numPr>
        <w:spacing w:line="480" w:lineRule="auto"/>
      </w:pPr>
      <w:r>
        <w:lastRenderedPageBreak/>
        <w:t>Scripting</w:t>
      </w:r>
      <w:r w:rsidR="007A169B">
        <w:tab/>
      </w:r>
      <w:r w:rsidR="00E14921">
        <w:tab/>
        <w:t>: Sublime Text  4126</w:t>
      </w:r>
    </w:p>
    <w:p w14:paraId="143D20E8" w14:textId="76C2B3F5" w:rsidR="00190690" w:rsidRDefault="00190690" w:rsidP="009D4CB6">
      <w:pPr>
        <w:pStyle w:val="ListParagraph"/>
        <w:numPr>
          <w:ilvl w:val="0"/>
          <w:numId w:val="19"/>
        </w:numPr>
        <w:spacing w:line="480" w:lineRule="auto"/>
      </w:pPr>
      <w:r>
        <w:t>Web server</w:t>
      </w:r>
      <w:r>
        <w:tab/>
      </w:r>
      <w:r>
        <w:tab/>
        <w:t>:</w:t>
      </w:r>
      <w:r w:rsidR="000F2B97">
        <w:t xml:space="preserve"> Google Chrome </w:t>
      </w:r>
      <w:r w:rsidR="000F2B97" w:rsidRPr="000F2B97">
        <w:t>Version 99.0.4844.51 (Official Build) (64-bit)</w:t>
      </w:r>
    </w:p>
    <w:p w14:paraId="62EEEB2C" w14:textId="77777777" w:rsidR="000F2B97" w:rsidRDefault="00190690" w:rsidP="009D4CB6">
      <w:pPr>
        <w:pStyle w:val="ListParagraph"/>
        <w:numPr>
          <w:ilvl w:val="0"/>
          <w:numId w:val="19"/>
        </w:numPr>
        <w:spacing w:line="480" w:lineRule="auto"/>
      </w:pPr>
      <w:r>
        <w:t>DBMS</w:t>
      </w:r>
      <w:r>
        <w:tab/>
      </w:r>
      <w:r>
        <w:tab/>
      </w:r>
      <w:r>
        <w:tab/>
        <w:t xml:space="preserve">: </w:t>
      </w:r>
      <w:r w:rsidR="000F2B97" w:rsidRPr="000F2B97">
        <w:t xml:space="preserve">10.4.17-MariaDB </w:t>
      </w:r>
    </w:p>
    <w:p w14:paraId="5BDD19DD" w14:textId="53A16877" w:rsidR="000F2B97" w:rsidRDefault="000F2B97" w:rsidP="009D4CB6">
      <w:pPr>
        <w:pStyle w:val="ListParagraph"/>
        <w:numPr>
          <w:ilvl w:val="0"/>
          <w:numId w:val="19"/>
        </w:numPr>
        <w:spacing w:line="480" w:lineRule="auto"/>
      </w:pPr>
      <w:r w:rsidRPr="000F2B97">
        <w:t>PHP version</w:t>
      </w:r>
      <w:r>
        <w:tab/>
      </w:r>
      <w:r>
        <w:tab/>
      </w:r>
      <w:r w:rsidRPr="000F2B97">
        <w:t xml:space="preserve">: 7.3.26 </w:t>
      </w:r>
    </w:p>
    <w:p w14:paraId="16301C45" w14:textId="21C8ACF5" w:rsidR="00A45E37" w:rsidRDefault="007A169B" w:rsidP="009D4CB6">
      <w:pPr>
        <w:pStyle w:val="ListParagraph"/>
        <w:numPr>
          <w:ilvl w:val="0"/>
          <w:numId w:val="19"/>
        </w:numPr>
        <w:spacing w:line="480" w:lineRule="auto"/>
      </w:pPr>
      <w:r>
        <w:t>Microsoft word</w:t>
      </w:r>
      <w:r>
        <w:tab/>
        <w:t>: Microsoft word 2007</w:t>
      </w:r>
      <w:bookmarkStart w:id="52" w:name="_Toc96075546"/>
    </w:p>
    <w:p w14:paraId="77F5D737" w14:textId="77777777" w:rsidR="00F96513" w:rsidRDefault="00B90453" w:rsidP="009D4CB6">
      <w:pPr>
        <w:pStyle w:val="Heading2"/>
        <w:spacing w:line="480" w:lineRule="auto"/>
      </w:pPr>
      <w:bookmarkStart w:id="53" w:name="_Toc97932999"/>
      <w:r>
        <w:t>3.4 Tahapan Penelitian</w:t>
      </w:r>
      <w:bookmarkEnd w:id="52"/>
      <w:bookmarkEnd w:id="53"/>
    </w:p>
    <w:p w14:paraId="01154184" w14:textId="175010A5" w:rsidR="00CC117B" w:rsidRDefault="00760BBB" w:rsidP="009D4CB6">
      <w:pPr>
        <w:spacing w:line="480" w:lineRule="auto"/>
      </w:pPr>
      <w:r>
        <w:rPr>
          <w:noProof/>
        </w:rPr>
        <w:drawing>
          <wp:inline distT="0" distB="0" distL="0" distR="0" wp14:anchorId="7BF18E78" wp14:editId="5E344BE2">
            <wp:extent cx="5248910" cy="3895090"/>
            <wp:effectExtent l="0" t="0" r="8890" b="0"/>
            <wp:docPr id="6" name="Picture 6" descr="C:\Users\ASUS\Downloads\New Flowchart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Downloads\New Flowchart (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48910" cy="3895090"/>
                    </a:xfrm>
                    <a:prstGeom prst="rect">
                      <a:avLst/>
                    </a:prstGeom>
                    <a:noFill/>
                    <a:ln>
                      <a:noFill/>
                    </a:ln>
                  </pic:spPr>
                </pic:pic>
              </a:graphicData>
            </a:graphic>
          </wp:inline>
        </w:drawing>
      </w:r>
    </w:p>
    <w:p w14:paraId="40113664" w14:textId="53D288EC" w:rsidR="003C485E" w:rsidRDefault="00CC117B" w:rsidP="009D4CB6">
      <w:pPr>
        <w:spacing w:line="480" w:lineRule="auto"/>
        <w:jc w:val="center"/>
      </w:pPr>
      <w:r>
        <w:t>gamb</w:t>
      </w:r>
      <w:r w:rsidR="0016461A">
        <w:t>ar 2 Diagram Tahapan Penelitian</w:t>
      </w:r>
    </w:p>
    <w:p w14:paraId="3652FB14" w14:textId="0BB75980" w:rsidR="00760BBB" w:rsidRDefault="00760BBB" w:rsidP="009D4CB6">
      <w:pPr>
        <w:pStyle w:val="Heading3"/>
      </w:pPr>
      <w:bookmarkStart w:id="54" w:name="_Toc97933000"/>
      <w:r>
        <w:t>3.4.1</w:t>
      </w:r>
      <w:r>
        <w:tab/>
        <w:t>Menentukan Permasalahan</w:t>
      </w:r>
      <w:bookmarkEnd w:id="54"/>
    </w:p>
    <w:p w14:paraId="690FE9FC" w14:textId="750F804A" w:rsidR="00AB37B1" w:rsidRDefault="00760BBB" w:rsidP="009D4CB6">
      <w:pPr>
        <w:spacing w:line="480" w:lineRule="auto"/>
        <w:ind w:firstLine="567"/>
        <w:jc w:val="both"/>
      </w:pPr>
      <w:r>
        <w:lastRenderedPageBreak/>
        <w:t>Pada tahapan  ini peneliti</w:t>
      </w:r>
      <w:r w:rsidR="00AB37B1">
        <w:t xml:space="preserve"> mewawancarai Ketua Rukun Tetangga </w:t>
      </w:r>
      <w:r w:rsidR="00454511">
        <w:t xml:space="preserve">028 Kelurahan Karang Anyar dan medapatkan hasil </w:t>
      </w:r>
      <w:r>
        <w:t xml:space="preserve">permasalahan </w:t>
      </w:r>
      <w:r w:rsidR="00454511">
        <w:t>bahwa tingginya kepentingan warga terhadap layanan yang melibatkan ketua RT seringkali berbenturan dengan aktivitas dan kesibukan keseharian Ketua RT sehingga berakibat terjadinya kendala pelayanan bagi warga menjadi terbatas dan terhambat.</w:t>
      </w:r>
    </w:p>
    <w:p w14:paraId="545FA758" w14:textId="759B40DC" w:rsidR="00760BBB" w:rsidRDefault="00760BBB" w:rsidP="009D4CB6">
      <w:pPr>
        <w:pStyle w:val="Heading3"/>
      </w:pPr>
      <w:bookmarkStart w:id="55" w:name="_Toc97933001"/>
      <w:r>
        <w:t>3.4.2</w:t>
      </w:r>
      <w:r>
        <w:tab/>
        <w:t>Studi Literatur</w:t>
      </w:r>
      <w:bookmarkEnd w:id="55"/>
    </w:p>
    <w:p w14:paraId="1DA303D3" w14:textId="23C9778E" w:rsidR="00454511" w:rsidRDefault="00760BBB" w:rsidP="009D4CB6">
      <w:pPr>
        <w:spacing w:line="480" w:lineRule="auto"/>
        <w:ind w:firstLine="567"/>
        <w:jc w:val="both"/>
      </w:pPr>
      <w:r>
        <w:t xml:space="preserve">Selanjutnya, </w:t>
      </w:r>
      <w:r w:rsidR="00494567">
        <w:t>untuk mencari solusi dari</w:t>
      </w:r>
      <w:r w:rsidR="00454511">
        <w:t xml:space="preserve"> permasalahan Ketua RT 028 </w:t>
      </w:r>
      <w:r w:rsidR="00494567">
        <w:t xml:space="preserve">peneliti </w:t>
      </w:r>
      <w:r w:rsidR="00454511">
        <w:t>dengan membaca di berbagai sumber pengetahuan contohnya jurnal. Dan menghasilkan solusi pembuatan aplikasi Ketua RT online berbasis web, aplikasi ini dapat memudahkan pengerjaan Ketua RT dalam menangani administrasi pelayanan Surat Pengantar</w:t>
      </w:r>
      <w:r w:rsidR="001326FE">
        <w:t>.</w:t>
      </w:r>
    </w:p>
    <w:p w14:paraId="055777BB" w14:textId="32668676" w:rsidR="00760BBB" w:rsidRDefault="00760BBB" w:rsidP="009D4CB6">
      <w:pPr>
        <w:pStyle w:val="Heading3"/>
      </w:pPr>
      <w:bookmarkStart w:id="56" w:name="_Toc97933002"/>
      <w:r>
        <w:t>3.4.3</w:t>
      </w:r>
      <w:r>
        <w:tab/>
        <w:t>Pengumpulan Data</w:t>
      </w:r>
      <w:bookmarkEnd w:id="56"/>
    </w:p>
    <w:p w14:paraId="1F1B6491" w14:textId="4A5DD468" w:rsidR="001326FE" w:rsidRDefault="001326FE" w:rsidP="009D4CB6">
      <w:pPr>
        <w:spacing w:line="480" w:lineRule="auto"/>
        <w:ind w:firstLine="567"/>
        <w:jc w:val="both"/>
      </w:pPr>
      <w:r>
        <w:t xml:space="preserve">Setelah dapat solusi dari permasalahan tersebut </w:t>
      </w:r>
      <w:r w:rsidR="00494567">
        <w:t>peneliti mengumpulkan data data dengan menggunakan metode pusaka, metode observasi dan metode wawancara. Agar dapat memudahkan peniliti dalam menginput data ke dalam database.</w:t>
      </w:r>
    </w:p>
    <w:p w14:paraId="22412852" w14:textId="6A1F27C6" w:rsidR="00760BBB" w:rsidRDefault="00760BBB" w:rsidP="009D4CB6">
      <w:pPr>
        <w:pStyle w:val="Heading3"/>
      </w:pPr>
      <w:bookmarkStart w:id="57" w:name="_Toc97933003"/>
      <w:r>
        <w:t>3.4.4</w:t>
      </w:r>
      <w:r>
        <w:tab/>
        <w:t>Analisis Data</w:t>
      </w:r>
      <w:bookmarkEnd w:id="57"/>
    </w:p>
    <w:p w14:paraId="18EDAE23" w14:textId="4EDBB1DB" w:rsidR="0016461A" w:rsidRDefault="001326FE" w:rsidP="009D4CB6">
      <w:pPr>
        <w:spacing w:line="480" w:lineRule="auto"/>
        <w:ind w:firstLine="567"/>
        <w:jc w:val="both"/>
      </w:pPr>
      <w:r>
        <w:t>Selanjutnya</w:t>
      </w:r>
      <w:r w:rsidR="00494567">
        <w:t xml:space="preserve"> tahap analisis data</w:t>
      </w:r>
      <w:r w:rsidR="00DC32FD">
        <w:t>,</w:t>
      </w:r>
      <w:r w:rsidR="00494567">
        <w:t xml:space="preserve"> </w:t>
      </w:r>
      <w:r w:rsidR="00DC32FD">
        <w:t>tahap ini di lakukan untuk memilih data apa saja yang akan digunakan pada</w:t>
      </w:r>
      <w:r w:rsidR="00784F6F">
        <w:t xml:space="preserve"> aplikasi website.</w:t>
      </w:r>
    </w:p>
    <w:p w14:paraId="3838DD99" w14:textId="64451663" w:rsidR="00760BBB" w:rsidRDefault="00760BBB" w:rsidP="009D4CB6">
      <w:pPr>
        <w:pStyle w:val="Heading3"/>
      </w:pPr>
      <w:bookmarkStart w:id="58" w:name="_Toc97933004"/>
      <w:r>
        <w:t>3.4.5</w:t>
      </w:r>
      <w:r>
        <w:tab/>
        <w:t>Perancangan</w:t>
      </w:r>
      <w:bookmarkEnd w:id="58"/>
    </w:p>
    <w:p w14:paraId="6B1B6816" w14:textId="71F8D910" w:rsidR="00494567" w:rsidRDefault="000C632D" w:rsidP="009D4CB6">
      <w:pPr>
        <w:spacing w:line="480" w:lineRule="auto"/>
        <w:ind w:firstLine="567"/>
        <w:jc w:val="both"/>
        <w:rPr>
          <w:lang w:eastAsia="en-ID"/>
        </w:rPr>
      </w:pPr>
      <w:r>
        <w:rPr>
          <w:lang w:eastAsia="en-ID"/>
        </w:rPr>
        <w:lastRenderedPageBreak/>
        <w:t>Selanjutnya</w:t>
      </w:r>
      <w:r w:rsidR="009703D3">
        <w:rPr>
          <w:lang w:eastAsia="en-ID"/>
        </w:rPr>
        <w:t xml:space="preserve"> peneliti merancang</w:t>
      </w:r>
      <w:r>
        <w:rPr>
          <w:lang w:eastAsia="en-ID"/>
        </w:rPr>
        <w:t xml:space="preserve"> </w:t>
      </w:r>
      <w:r w:rsidR="00C3296F">
        <w:rPr>
          <w:lang w:eastAsia="en-ID"/>
        </w:rPr>
        <w:t xml:space="preserve">Aplikasi Rukun Tetangga (RT) 028 menggunakan aplikasi Balsamiq Mockups untuk membuat rancangan desain, elemen elemen yang di gunakan, warna dan tipografi yang akan di gunakan pada website yang akan peneliti buat. </w:t>
      </w:r>
    </w:p>
    <w:p w14:paraId="4978C448" w14:textId="339A590F" w:rsidR="00760BBB" w:rsidRDefault="00C3296F" w:rsidP="009D4CB6">
      <w:pPr>
        <w:pStyle w:val="Heading3"/>
      </w:pPr>
      <w:bookmarkStart w:id="59" w:name="_Toc97933005"/>
      <w:r>
        <w:t>3.4.6</w:t>
      </w:r>
      <w:r>
        <w:tab/>
        <w:t>Pembuatan</w:t>
      </w:r>
      <w:bookmarkEnd w:id="59"/>
    </w:p>
    <w:p w14:paraId="7B1732BF" w14:textId="5729157D" w:rsidR="006B12CB" w:rsidRDefault="009703D3" w:rsidP="009D4CB6">
      <w:pPr>
        <w:spacing w:line="480" w:lineRule="auto"/>
        <w:ind w:firstLine="567"/>
        <w:jc w:val="both"/>
        <w:rPr>
          <w:lang w:eastAsia="en-ID"/>
        </w:rPr>
      </w:pPr>
      <w:r>
        <w:rPr>
          <w:lang w:eastAsia="en-ID"/>
        </w:rPr>
        <w:t>Pada tahap</w:t>
      </w:r>
      <w:r w:rsidR="00C3296F">
        <w:rPr>
          <w:lang w:eastAsia="en-ID"/>
        </w:rPr>
        <w:t xml:space="preserve"> ini peniliti memulai pembuatan</w:t>
      </w:r>
      <w:r>
        <w:rPr>
          <w:lang w:eastAsia="en-ID"/>
        </w:rPr>
        <w:t xml:space="preserve"> web </w:t>
      </w:r>
      <w:r w:rsidR="00C3296F">
        <w:rPr>
          <w:lang w:eastAsia="en-ID"/>
        </w:rPr>
        <w:t xml:space="preserve">database untuk Aplikasi Rukun Tetangga </w:t>
      </w:r>
      <w:r w:rsidR="00DC32FD">
        <w:rPr>
          <w:lang w:eastAsia="en-ID"/>
        </w:rPr>
        <w:t xml:space="preserve">(RT) 028. </w:t>
      </w:r>
      <w:r w:rsidR="00C3296F">
        <w:rPr>
          <w:lang w:eastAsia="en-ID"/>
        </w:rPr>
        <w:t xml:space="preserve">Setelah itu peneliti </w:t>
      </w:r>
      <w:r w:rsidR="00DC32FD">
        <w:t>membuat</w:t>
      </w:r>
      <w:r w:rsidR="00C3296F">
        <w:t xml:space="preserve"> design yang bagus untuk warga Rukun  Tetangga (RT) </w:t>
      </w:r>
      <w:r w:rsidR="00C3296F">
        <w:rPr>
          <w:lang w:eastAsia="en-ID"/>
        </w:rPr>
        <w:t xml:space="preserve">028 </w:t>
      </w:r>
      <w:r w:rsidR="00DC32FD">
        <w:rPr>
          <w:lang w:eastAsia="en-ID"/>
        </w:rPr>
        <w:t xml:space="preserve">dengan menggunakan bahasa pemrograman CSS </w:t>
      </w:r>
      <w:r w:rsidR="00C3296F">
        <w:rPr>
          <w:lang w:eastAsia="en-ID"/>
        </w:rPr>
        <w:t>, yang dimana warganya yang aktif dalam pengurusan  organisasi RT adalah orang tua maka design-nya jangan terlalu kekinian dan juga aplikasi online pun harus bisa di gunakan di berbagai device seperti laptop, komputer mau pun HandPhone</w:t>
      </w:r>
      <w:r w:rsidR="00DC32FD">
        <w:rPr>
          <w:lang w:eastAsia="en-ID"/>
        </w:rPr>
        <w:t>.</w:t>
      </w:r>
      <w:r w:rsidR="00C3296F">
        <w:rPr>
          <w:lang w:eastAsia="en-ID"/>
        </w:rPr>
        <w:t xml:space="preserve"> </w:t>
      </w:r>
      <w:r w:rsidR="00DC32FD">
        <w:rPr>
          <w:lang w:eastAsia="en-ID"/>
        </w:rPr>
        <w:t>Setelah itu peneliti pembuatan aplikasi</w:t>
      </w:r>
      <w:r>
        <w:rPr>
          <w:lang w:eastAsia="en-ID"/>
        </w:rPr>
        <w:t xml:space="preserve"> menggunakan IDE Sublime Text dengan kerangkanya HTML, Style design nyamenggunakan CSS dan pemrogramannya menggunakan PHP.</w:t>
      </w:r>
    </w:p>
    <w:p w14:paraId="6B2B20F5" w14:textId="16C6F4E4" w:rsidR="00760BBB" w:rsidRDefault="00760BBB" w:rsidP="009D4CB6">
      <w:pPr>
        <w:pStyle w:val="Heading3"/>
      </w:pPr>
      <w:bookmarkStart w:id="60" w:name="_Toc97933006"/>
      <w:r>
        <w:t>3.4.7</w:t>
      </w:r>
      <w:r>
        <w:tab/>
        <w:t>Pengujian</w:t>
      </w:r>
      <w:bookmarkEnd w:id="60"/>
    </w:p>
    <w:p w14:paraId="026903AD" w14:textId="5D42FC84" w:rsidR="0016461A" w:rsidRPr="00063F84" w:rsidRDefault="00FD05C8" w:rsidP="009D4CB6">
      <w:pPr>
        <w:spacing w:line="480" w:lineRule="auto"/>
        <w:jc w:val="both"/>
        <w:rPr>
          <w:lang w:eastAsia="en-ID"/>
        </w:rPr>
      </w:pPr>
      <w:r>
        <w:rPr>
          <w:lang w:eastAsia="en-ID"/>
        </w:rPr>
        <w:t xml:space="preserve">Tahap terakhir ini peneliti akan menguji aplikasi Rukun Tetangga (028) </w:t>
      </w:r>
      <w:r w:rsidR="00DC32FD">
        <w:rPr>
          <w:lang w:eastAsia="en-ID"/>
        </w:rPr>
        <w:t xml:space="preserve">dengan menggunakan metode blackbox testing dilakukan uji coba terhadap sistem secara keseluruhan agar aplikasi terbebas dari error dan sesuai dengan kebutuhan. </w:t>
      </w:r>
    </w:p>
    <w:p w14:paraId="77A372C6" w14:textId="54770E6A" w:rsidR="0016461A" w:rsidRPr="0016461A" w:rsidRDefault="00F96513" w:rsidP="009D4CB6">
      <w:pPr>
        <w:pStyle w:val="Heading2"/>
        <w:spacing w:line="480" w:lineRule="auto"/>
      </w:pPr>
      <w:bookmarkStart w:id="61" w:name="_Toc96075548"/>
      <w:bookmarkStart w:id="62" w:name="_Toc97933007"/>
      <w:r>
        <w:t>3.5</w:t>
      </w:r>
      <w:r w:rsidR="00B90453">
        <w:t xml:space="preserve"> Teknik Pengumpulan dan Analisis Data</w:t>
      </w:r>
      <w:bookmarkEnd w:id="61"/>
      <w:bookmarkEnd w:id="62"/>
    </w:p>
    <w:p w14:paraId="353ABD9C" w14:textId="4182756E" w:rsidR="00B90453" w:rsidRDefault="00F96513" w:rsidP="009D4CB6">
      <w:pPr>
        <w:pStyle w:val="Heading3"/>
        <w:ind w:left="360"/>
      </w:pPr>
      <w:bookmarkStart w:id="63" w:name="_Toc96075549"/>
      <w:bookmarkStart w:id="64" w:name="_Toc87255789"/>
      <w:bookmarkStart w:id="65" w:name="_Toc97933008"/>
      <w:r>
        <w:t>3.5</w:t>
      </w:r>
      <w:r w:rsidR="00B90453">
        <w:t>.1 Teknik pengumpulan data</w:t>
      </w:r>
      <w:bookmarkEnd w:id="63"/>
      <w:bookmarkEnd w:id="64"/>
      <w:bookmarkEnd w:id="65"/>
    </w:p>
    <w:p w14:paraId="2988CC5C" w14:textId="77777777" w:rsidR="00B90453" w:rsidRDefault="00B90453" w:rsidP="009D4CB6">
      <w:pPr>
        <w:spacing w:line="480" w:lineRule="auto"/>
        <w:ind w:left="1134"/>
      </w:pPr>
      <w:r>
        <w:t>a. Metode pustaka</w:t>
      </w:r>
    </w:p>
    <w:p w14:paraId="0014B23A" w14:textId="40433354" w:rsidR="00B90453" w:rsidRDefault="00CF5BAC" w:rsidP="009D4CB6">
      <w:pPr>
        <w:spacing w:line="480" w:lineRule="auto"/>
        <w:ind w:left="1386"/>
        <w:jc w:val="both"/>
      </w:pPr>
      <w:r>
        <w:lastRenderedPageBreak/>
        <w:t>Peneliti melakukan studi pustaka yaitu dengan mencari beberapa referensi beserta jurnal dari perpustakaan maupun internet dengan sumber kajian terkait dengan permasalahan yang sedang dibahas.</w:t>
      </w:r>
    </w:p>
    <w:p w14:paraId="35061584" w14:textId="77777777" w:rsidR="00B90453" w:rsidRDefault="00B90453" w:rsidP="009D4CB6">
      <w:pPr>
        <w:spacing w:line="480" w:lineRule="auto"/>
        <w:ind w:left="1134"/>
      </w:pPr>
      <w:r>
        <w:t>b. Metode observasi</w:t>
      </w:r>
    </w:p>
    <w:p w14:paraId="165BDA44" w14:textId="7A05567C" w:rsidR="00B90453" w:rsidRPr="00CF5BAC" w:rsidRDefault="00CF5BAC" w:rsidP="009D4CB6">
      <w:pPr>
        <w:spacing w:line="480" w:lineRule="auto"/>
        <w:ind w:left="1386"/>
        <w:jc w:val="both"/>
        <w:rPr>
          <w:szCs w:val="24"/>
        </w:rPr>
      </w:pPr>
      <w:r>
        <w:t xml:space="preserve">Kegiatan observasi ini dilakukan oleh peneliti yaitu dengan melakukan pengamatan yang berada di wilayah Rukun Tetangga 028 Kelurahan Karang Anyar  Samarinda untuk mendapatkan suatu data dan juga untuk mengatasi permasalahan yang ada di wilayah Rukun Tetangga 028 Kelurahan Karang Anyar. </w:t>
      </w:r>
    </w:p>
    <w:p w14:paraId="5CD12FA7" w14:textId="77777777" w:rsidR="00B90453" w:rsidRDefault="00B90453" w:rsidP="009D4CB6">
      <w:pPr>
        <w:spacing w:line="480" w:lineRule="auto"/>
        <w:ind w:left="1134"/>
      </w:pPr>
      <w:r>
        <w:t>c. Wawancara</w:t>
      </w:r>
    </w:p>
    <w:p w14:paraId="4CACE88F" w14:textId="7670D557" w:rsidR="00A45E37" w:rsidRDefault="00CF5BAC" w:rsidP="009D4CB6">
      <w:pPr>
        <w:spacing w:line="480" w:lineRule="auto"/>
        <w:ind w:left="1386"/>
        <w:jc w:val="both"/>
      </w:pPr>
      <w:r>
        <w:t>Metode wawancara ini dilakukan oleh peneliti dengan proses mewawancarai ketua Rukun Tetangga 028 Kelurahan Kaarang Anyar beserta pengurusnya yang bersangkutan dengan pembahasan yang sedang diteliti untuk mendapatkan informasi beserta solusi yang diharapkan.</w:t>
      </w:r>
    </w:p>
    <w:p w14:paraId="0DB9BDCF" w14:textId="77777777" w:rsidR="00CC117B" w:rsidRDefault="00DF5A8A" w:rsidP="009D4CB6">
      <w:pPr>
        <w:pStyle w:val="Heading2"/>
        <w:spacing w:line="480" w:lineRule="auto"/>
      </w:pPr>
      <w:bookmarkStart w:id="66" w:name="_Toc96075550"/>
      <w:bookmarkStart w:id="67" w:name="_Toc97933009"/>
      <w:r>
        <w:t>3.6</w:t>
      </w:r>
      <w:r w:rsidR="00B90453">
        <w:t xml:space="preserve"> Jadwal Pelaksanaan (</w:t>
      </w:r>
      <w:r w:rsidR="00B90453">
        <w:rPr>
          <w:i/>
          <w:iCs/>
        </w:rPr>
        <w:t>Schedule</w:t>
      </w:r>
      <w:r w:rsidR="00B90453">
        <w:t>)</w:t>
      </w:r>
      <w:bookmarkEnd w:id="66"/>
      <w:bookmarkEnd w:id="67"/>
    </w:p>
    <w:tbl>
      <w:tblPr>
        <w:tblW w:w="10080" w:type="dxa"/>
        <w:tblLook w:val="04A0" w:firstRow="1" w:lastRow="0" w:firstColumn="1" w:lastColumn="0" w:noHBand="0" w:noVBand="1"/>
      </w:tblPr>
      <w:tblGrid>
        <w:gridCol w:w="480"/>
        <w:gridCol w:w="3420"/>
        <w:gridCol w:w="400"/>
        <w:gridCol w:w="400"/>
        <w:gridCol w:w="400"/>
        <w:gridCol w:w="400"/>
        <w:gridCol w:w="400"/>
        <w:gridCol w:w="400"/>
        <w:gridCol w:w="400"/>
        <w:gridCol w:w="400"/>
        <w:gridCol w:w="2980"/>
      </w:tblGrid>
      <w:tr w:rsidR="00AB37B1" w:rsidRPr="00CC117B" w14:paraId="1B19EC05" w14:textId="77777777" w:rsidTr="00BE38B2">
        <w:trPr>
          <w:trHeight w:val="300"/>
        </w:trPr>
        <w:tc>
          <w:tcPr>
            <w:tcW w:w="48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F8B07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No</w:t>
            </w:r>
          </w:p>
        </w:tc>
        <w:tc>
          <w:tcPr>
            <w:tcW w:w="342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6CD3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Rincian Kegiatan</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0D4BF78D"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Feb</w:t>
            </w:r>
          </w:p>
        </w:tc>
        <w:tc>
          <w:tcPr>
            <w:tcW w:w="1600" w:type="dxa"/>
            <w:gridSpan w:val="4"/>
            <w:tcBorders>
              <w:top w:val="single" w:sz="4" w:space="0" w:color="auto"/>
              <w:left w:val="nil"/>
              <w:bottom w:val="single" w:sz="4" w:space="0" w:color="auto"/>
              <w:right w:val="single" w:sz="4" w:space="0" w:color="auto"/>
            </w:tcBorders>
            <w:shd w:val="clear" w:color="auto" w:fill="auto"/>
            <w:noWrap/>
            <w:vAlign w:val="center"/>
            <w:hideMark/>
          </w:tcPr>
          <w:p w14:paraId="366488A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Maret</w:t>
            </w:r>
          </w:p>
        </w:tc>
        <w:tc>
          <w:tcPr>
            <w:tcW w:w="2980" w:type="dxa"/>
            <w:vMerge w:val="restart"/>
            <w:tcBorders>
              <w:top w:val="single" w:sz="4" w:space="0" w:color="auto"/>
              <w:left w:val="single" w:sz="4" w:space="0" w:color="auto"/>
              <w:right w:val="single" w:sz="4" w:space="0" w:color="auto"/>
            </w:tcBorders>
            <w:shd w:val="clear" w:color="auto" w:fill="auto"/>
            <w:noWrap/>
            <w:vAlign w:val="center"/>
            <w:hideMark/>
          </w:tcPr>
          <w:p w14:paraId="270F902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Keterangan</w:t>
            </w:r>
          </w:p>
        </w:tc>
      </w:tr>
      <w:tr w:rsidR="00AB37B1" w:rsidRPr="00CC117B" w14:paraId="546543A4" w14:textId="77777777" w:rsidTr="00BE38B2">
        <w:trPr>
          <w:trHeight w:val="300"/>
        </w:trPr>
        <w:tc>
          <w:tcPr>
            <w:tcW w:w="480" w:type="dxa"/>
            <w:vMerge/>
            <w:tcBorders>
              <w:top w:val="single" w:sz="4" w:space="0" w:color="auto"/>
              <w:left w:val="single" w:sz="4" w:space="0" w:color="auto"/>
              <w:bottom w:val="single" w:sz="4" w:space="0" w:color="auto"/>
              <w:right w:val="single" w:sz="4" w:space="0" w:color="auto"/>
            </w:tcBorders>
            <w:vAlign w:val="center"/>
            <w:hideMark/>
          </w:tcPr>
          <w:p w14:paraId="4C802E5B" w14:textId="77777777" w:rsidR="00AB37B1" w:rsidRPr="00CC117B" w:rsidRDefault="00AB37B1" w:rsidP="009D4CB6">
            <w:pPr>
              <w:spacing w:after="0" w:line="480" w:lineRule="auto"/>
              <w:jc w:val="center"/>
              <w:rPr>
                <w:rFonts w:ascii="Calibri" w:eastAsia="Times New Roman" w:hAnsi="Calibri" w:cs="Calibri"/>
                <w:b/>
                <w:bCs/>
                <w:color w:val="000000"/>
                <w:sz w:val="22"/>
              </w:rPr>
            </w:pPr>
          </w:p>
        </w:tc>
        <w:tc>
          <w:tcPr>
            <w:tcW w:w="3420" w:type="dxa"/>
            <w:vMerge/>
            <w:tcBorders>
              <w:top w:val="single" w:sz="4" w:space="0" w:color="auto"/>
              <w:left w:val="single" w:sz="4" w:space="0" w:color="auto"/>
              <w:bottom w:val="single" w:sz="4" w:space="0" w:color="auto"/>
              <w:right w:val="single" w:sz="4" w:space="0" w:color="auto"/>
            </w:tcBorders>
            <w:vAlign w:val="center"/>
            <w:hideMark/>
          </w:tcPr>
          <w:p w14:paraId="6C7F3388" w14:textId="77777777" w:rsidR="00AB37B1" w:rsidRPr="00CC117B" w:rsidRDefault="00AB37B1" w:rsidP="009D4CB6">
            <w:pPr>
              <w:spacing w:after="0" w:line="480" w:lineRule="auto"/>
              <w:rPr>
                <w:rFonts w:ascii="Calibri" w:eastAsia="Times New Roman" w:hAnsi="Calibri" w:cs="Calibri"/>
                <w:b/>
                <w:bCs/>
                <w:color w:val="000000"/>
                <w:sz w:val="22"/>
              </w:rPr>
            </w:pPr>
          </w:p>
        </w:tc>
        <w:tc>
          <w:tcPr>
            <w:tcW w:w="400" w:type="dxa"/>
            <w:tcBorders>
              <w:top w:val="nil"/>
              <w:left w:val="nil"/>
              <w:bottom w:val="single" w:sz="4" w:space="0" w:color="auto"/>
              <w:right w:val="single" w:sz="4" w:space="0" w:color="auto"/>
            </w:tcBorders>
            <w:shd w:val="clear" w:color="auto" w:fill="auto"/>
            <w:noWrap/>
            <w:vAlign w:val="center"/>
            <w:hideMark/>
          </w:tcPr>
          <w:p w14:paraId="66E8E22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0F39458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232DA8A2"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29AB1F1A"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400" w:type="dxa"/>
            <w:tcBorders>
              <w:top w:val="nil"/>
              <w:left w:val="nil"/>
              <w:bottom w:val="single" w:sz="4" w:space="0" w:color="auto"/>
              <w:right w:val="single" w:sz="4" w:space="0" w:color="auto"/>
            </w:tcBorders>
            <w:shd w:val="clear" w:color="auto" w:fill="auto"/>
            <w:noWrap/>
            <w:vAlign w:val="center"/>
            <w:hideMark/>
          </w:tcPr>
          <w:p w14:paraId="24D4F087"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1</w:t>
            </w:r>
          </w:p>
        </w:tc>
        <w:tc>
          <w:tcPr>
            <w:tcW w:w="400" w:type="dxa"/>
            <w:tcBorders>
              <w:top w:val="nil"/>
              <w:left w:val="nil"/>
              <w:bottom w:val="single" w:sz="4" w:space="0" w:color="auto"/>
              <w:right w:val="single" w:sz="4" w:space="0" w:color="auto"/>
            </w:tcBorders>
            <w:shd w:val="clear" w:color="auto" w:fill="auto"/>
            <w:noWrap/>
            <w:vAlign w:val="center"/>
            <w:hideMark/>
          </w:tcPr>
          <w:p w14:paraId="181C3AD8"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2</w:t>
            </w:r>
          </w:p>
        </w:tc>
        <w:tc>
          <w:tcPr>
            <w:tcW w:w="400" w:type="dxa"/>
            <w:tcBorders>
              <w:top w:val="nil"/>
              <w:left w:val="nil"/>
              <w:bottom w:val="single" w:sz="4" w:space="0" w:color="auto"/>
              <w:right w:val="single" w:sz="4" w:space="0" w:color="auto"/>
            </w:tcBorders>
            <w:shd w:val="clear" w:color="auto" w:fill="auto"/>
            <w:noWrap/>
            <w:vAlign w:val="center"/>
            <w:hideMark/>
          </w:tcPr>
          <w:p w14:paraId="0E0A351B"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3</w:t>
            </w:r>
          </w:p>
        </w:tc>
        <w:tc>
          <w:tcPr>
            <w:tcW w:w="400" w:type="dxa"/>
            <w:tcBorders>
              <w:top w:val="nil"/>
              <w:left w:val="nil"/>
              <w:bottom w:val="single" w:sz="4" w:space="0" w:color="auto"/>
              <w:right w:val="single" w:sz="4" w:space="0" w:color="auto"/>
            </w:tcBorders>
            <w:shd w:val="clear" w:color="auto" w:fill="auto"/>
            <w:noWrap/>
            <w:vAlign w:val="center"/>
            <w:hideMark/>
          </w:tcPr>
          <w:p w14:paraId="38A40EF9" w14:textId="77777777" w:rsidR="00AB37B1" w:rsidRPr="00CC117B" w:rsidRDefault="00AB37B1" w:rsidP="009D4CB6">
            <w:pPr>
              <w:spacing w:after="0" w:line="480" w:lineRule="auto"/>
              <w:jc w:val="center"/>
              <w:rPr>
                <w:rFonts w:ascii="Calibri" w:eastAsia="Times New Roman" w:hAnsi="Calibri" w:cs="Calibri"/>
                <w:b/>
                <w:bCs/>
                <w:color w:val="000000"/>
                <w:sz w:val="22"/>
              </w:rPr>
            </w:pPr>
            <w:r w:rsidRPr="00CC117B">
              <w:rPr>
                <w:rFonts w:ascii="Calibri" w:eastAsia="Times New Roman" w:hAnsi="Calibri" w:cs="Calibri"/>
                <w:b/>
                <w:bCs/>
                <w:color w:val="000000"/>
                <w:sz w:val="22"/>
              </w:rPr>
              <w:t>4</w:t>
            </w:r>
          </w:p>
        </w:tc>
        <w:tc>
          <w:tcPr>
            <w:tcW w:w="2980" w:type="dxa"/>
            <w:vMerge/>
            <w:tcBorders>
              <w:left w:val="single" w:sz="4" w:space="0" w:color="auto"/>
              <w:bottom w:val="single" w:sz="4" w:space="0" w:color="auto"/>
              <w:right w:val="single" w:sz="4" w:space="0" w:color="auto"/>
            </w:tcBorders>
            <w:vAlign w:val="center"/>
            <w:hideMark/>
          </w:tcPr>
          <w:p w14:paraId="24E08544" w14:textId="77777777" w:rsidR="00AB37B1" w:rsidRPr="00CC117B" w:rsidRDefault="00AB37B1" w:rsidP="009D4CB6">
            <w:pPr>
              <w:spacing w:after="0" w:line="480" w:lineRule="auto"/>
              <w:rPr>
                <w:rFonts w:ascii="Calibri" w:eastAsia="Times New Roman" w:hAnsi="Calibri" w:cs="Calibri"/>
                <w:b/>
                <w:bCs/>
                <w:color w:val="000000"/>
                <w:sz w:val="22"/>
              </w:rPr>
            </w:pPr>
          </w:p>
        </w:tc>
      </w:tr>
      <w:tr w:rsidR="00CC117B" w:rsidRPr="00CC117B" w14:paraId="72C59CC7"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E0BE6C" w14:textId="77777777" w:rsidR="00CC117B" w:rsidRPr="00CC117B" w:rsidRDefault="00CC117B" w:rsidP="009D4CB6">
            <w:pPr>
              <w:spacing w:after="0" w:line="480" w:lineRule="auto"/>
              <w:jc w:val="center"/>
              <w:rPr>
                <w:rFonts w:ascii="Calibri" w:eastAsia="Times New Roman" w:hAnsi="Calibri" w:cs="Calibri"/>
                <w:color w:val="000000"/>
                <w:sz w:val="22"/>
              </w:rPr>
            </w:pPr>
            <w:r w:rsidRPr="00CC117B">
              <w:rPr>
                <w:rFonts w:ascii="Calibri" w:eastAsia="Times New Roman" w:hAnsi="Calibri" w:cs="Calibri"/>
                <w:color w:val="000000"/>
                <w:sz w:val="22"/>
              </w:rPr>
              <w:t>1</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07F618E5" w14:textId="59284A73" w:rsidR="00CC117B"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nentukan</w:t>
            </w:r>
            <w:r w:rsidR="00AB37B1">
              <w:rPr>
                <w:rFonts w:ascii="Calibri" w:eastAsia="Times New Roman" w:hAnsi="Calibri" w:cs="Calibri"/>
                <w:color w:val="000000"/>
                <w:sz w:val="22"/>
              </w:rPr>
              <w:t xml:space="preserve"> Masalah</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0725ACA3" w14:textId="0DBFD887" w:rsidR="00CC117B" w:rsidRPr="00AB37B1" w:rsidRDefault="00CC117B" w:rsidP="009D4CB6">
            <w:pPr>
              <w:spacing w:after="0" w:line="480" w:lineRule="auto"/>
              <w:rPr>
                <w:rFonts w:ascii="Calibri" w:eastAsia="Times New Roman" w:hAnsi="Calibri" w:cs="Calibri"/>
                <w:color w:val="FF0000"/>
                <w:sz w:val="22"/>
                <w:highlight w:val="yellow"/>
              </w:rPr>
            </w:pP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B5C997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A786989"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875778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781A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974556"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D4BC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EA6DEE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627D0F6C" w14:textId="78F4F961"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Mewawancarai Ketua Rukun Tetangga 028</w:t>
            </w:r>
          </w:p>
        </w:tc>
      </w:tr>
      <w:tr w:rsidR="00CC117B" w:rsidRPr="00CC117B" w14:paraId="5F7348FA"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C6E2A" w14:textId="05BC41E8"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lastRenderedPageBreak/>
              <w:t>2</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7BAFC14" w14:textId="3B88A7B2"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Studi Literatur</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B65554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198609C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31972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7780325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C1833E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78B3DBF"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53CC77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60946D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7FB50AF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6E558790"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C37A28" w14:textId="223901F4" w:rsidR="00CC117B" w:rsidRPr="00CC117B" w:rsidRDefault="00CC117B"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3</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3A323A7B" w14:textId="3D250526" w:rsidR="00CC117B" w:rsidRPr="00CC117B" w:rsidRDefault="00AB37B1"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Pengumpulan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3FA5461"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583E2F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FA6A30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46C9FF9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E5F23D7"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32EEBCB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BCB32AB"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D6390B5"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2A96981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CC117B" w:rsidRPr="00CC117B" w14:paraId="44B12D2E"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3E9E04" w14:textId="000CA89D" w:rsidR="00CC117B"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4</w:t>
            </w:r>
          </w:p>
        </w:tc>
        <w:tc>
          <w:tcPr>
            <w:tcW w:w="3420" w:type="dxa"/>
            <w:tcBorders>
              <w:top w:val="single" w:sz="4" w:space="0" w:color="auto"/>
              <w:left w:val="nil"/>
              <w:bottom w:val="single" w:sz="4" w:space="0" w:color="auto"/>
              <w:right w:val="single" w:sz="4" w:space="0" w:color="auto"/>
            </w:tcBorders>
            <w:shd w:val="clear" w:color="auto" w:fill="auto"/>
            <w:noWrap/>
            <w:vAlign w:val="bottom"/>
            <w:hideMark/>
          </w:tcPr>
          <w:p w14:paraId="1740DF4A" w14:textId="615F37A2"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r w:rsidR="00AB37B1">
              <w:rPr>
                <w:rFonts w:ascii="Calibri" w:eastAsia="Times New Roman" w:hAnsi="Calibri" w:cs="Calibri"/>
                <w:color w:val="000000"/>
                <w:sz w:val="22"/>
              </w:rPr>
              <w:t>Analisis Data</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2EC2D99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4219F0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8DE224A"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1CD62F73"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FFFF00"/>
            <w:noWrap/>
            <w:vAlign w:val="bottom"/>
            <w:hideMark/>
          </w:tcPr>
          <w:p w14:paraId="5FE71BF4"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40283CED"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62B62F68"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400" w:type="dxa"/>
            <w:tcBorders>
              <w:top w:val="single" w:sz="4" w:space="0" w:color="auto"/>
              <w:left w:val="nil"/>
              <w:bottom w:val="single" w:sz="4" w:space="0" w:color="auto"/>
              <w:right w:val="single" w:sz="4" w:space="0" w:color="auto"/>
            </w:tcBorders>
            <w:shd w:val="clear" w:color="auto" w:fill="auto"/>
            <w:noWrap/>
            <w:vAlign w:val="bottom"/>
            <w:hideMark/>
          </w:tcPr>
          <w:p w14:paraId="0245846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c>
          <w:tcPr>
            <w:tcW w:w="2980" w:type="dxa"/>
            <w:tcBorders>
              <w:top w:val="single" w:sz="4" w:space="0" w:color="auto"/>
              <w:left w:val="nil"/>
              <w:bottom w:val="single" w:sz="4" w:space="0" w:color="auto"/>
              <w:right w:val="single" w:sz="4" w:space="0" w:color="auto"/>
            </w:tcBorders>
            <w:shd w:val="clear" w:color="auto" w:fill="auto"/>
            <w:noWrap/>
            <w:vAlign w:val="bottom"/>
            <w:hideMark/>
          </w:tcPr>
          <w:p w14:paraId="1AF1AE1C" w14:textId="77777777" w:rsidR="00CC117B" w:rsidRPr="00CC117B" w:rsidRDefault="00CC117B" w:rsidP="009D4CB6">
            <w:pPr>
              <w:spacing w:after="0" w:line="480" w:lineRule="auto"/>
              <w:rPr>
                <w:rFonts w:ascii="Calibri" w:eastAsia="Times New Roman" w:hAnsi="Calibri" w:cs="Calibri"/>
                <w:color w:val="000000"/>
                <w:sz w:val="22"/>
              </w:rPr>
            </w:pPr>
            <w:r w:rsidRPr="00CC117B">
              <w:rPr>
                <w:rFonts w:ascii="Calibri" w:eastAsia="Times New Roman" w:hAnsi="Calibri" w:cs="Calibri"/>
                <w:color w:val="000000"/>
                <w:sz w:val="22"/>
              </w:rPr>
              <w:t> </w:t>
            </w:r>
          </w:p>
        </w:tc>
      </w:tr>
      <w:tr w:rsidR="00AB37B1" w:rsidRPr="00CC117B" w14:paraId="772B170B" w14:textId="77777777" w:rsidTr="00BE38B2">
        <w:trPr>
          <w:trHeight w:val="300"/>
        </w:trPr>
        <w:tc>
          <w:tcPr>
            <w:tcW w:w="4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6A80FF" w14:textId="4B2007F1" w:rsidR="00AB37B1" w:rsidRPr="00CC117B" w:rsidRDefault="00AB37B1" w:rsidP="009D4CB6">
            <w:pPr>
              <w:spacing w:after="0" w:line="480" w:lineRule="auto"/>
              <w:jc w:val="center"/>
              <w:rPr>
                <w:rFonts w:ascii="Calibri" w:eastAsia="Times New Roman" w:hAnsi="Calibri" w:cs="Calibri"/>
                <w:color w:val="000000"/>
                <w:sz w:val="22"/>
              </w:rPr>
            </w:pPr>
            <w:r>
              <w:rPr>
                <w:rFonts w:ascii="Calibri" w:eastAsia="Times New Roman" w:hAnsi="Calibri" w:cs="Calibri"/>
                <w:color w:val="000000"/>
                <w:sz w:val="22"/>
              </w:rPr>
              <w:t>5</w:t>
            </w:r>
          </w:p>
        </w:tc>
        <w:tc>
          <w:tcPr>
            <w:tcW w:w="3420" w:type="dxa"/>
            <w:tcBorders>
              <w:top w:val="single" w:sz="4" w:space="0" w:color="auto"/>
              <w:left w:val="nil"/>
              <w:bottom w:val="single" w:sz="4" w:space="0" w:color="auto"/>
              <w:right w:val="single" w:sz="4" w:space="0" w:color="auto"/>
            </w:tcBorders>
            <w:shd w:val="clear" w:color="auto" w:fill="auto"/>
            <w:noWrap/>
            <w:vAlign w:val="bottom"/>
          </w:tcPr>
          <w:p w14:paraId="7BE39292" w14:textId="2B80C2C1" w:rsidR="00AB37B1" w:rsidRPr="00CC117B" w:rsidRDefault="00BE38B2" w:rsidP="009D4CB6">
            <w:pPr>
              <w:spacing w:after="0" w:line="480" w:lineRule="auto"/>
              <w:rPr>
                <w:rFonts w:ascii="Calibri" w:eastAsia="Times New Roman" w:hAnsi="Calibri" w:cs="Calibri"/>
                <w:color w:val="000000"/>
                <w:sz w:val="22"/>
              </w:rPr>
            </w:pPr>
            <w:r>
              <w:rPr>
                <w:rFonts w:ascii="Calibri" w:eastAsia="Times New Roman" w:hAnsi="Calibri" w:cs="Calibri"/>
                <w:color w:val="000000"/>
                <w:sz w:val="22"/>
              </w:rPr>
              <w:t xml:space="preserve">Perancangan </w:t>
            </w: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647AE65E"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59E4A39A"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36523A9"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A15E6A2"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453D9F55"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FFFF00"/>
            <w:noWrap/>
            <w:vAlign w:val="bottom"/>
          </w:tcPr>
          <w:p w14:paraId="6816487B"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39E79743" w14:textId="77777777" w:rsidR="00AB37B1" w:rsidRPr="00CC117B" w:rsidRDefault="00AB37B1" w:rsidP="009D4CB6">
            <w:pPr>
              <w:spacing w:after="0" w:line="480" w:lineRule="auto"/>
              <w:rPr>
                <w:rFonts w:ascii="Calibri" w:eastAsia="Times New Roman" w:hAnsi="Calibri" w:cs="Calibri"/>
                <w:color w:val="000000"/>
                <w:sz w:val="22"/>
              </w:rPr>
            </w:pPr>
          </w:p>
        </w:tc>
        <w:tc>
          <w:tcPr>
            <w:tcW w:w="400" w:type="dxa"/>
            <w:tcBorders>
              <w:top w:val="single" w:sz="4" w:space="0" w:color="auto"/>
              <w:left w:val="nil"/>
              <w:bottom w:val="single" w:sz="4" w:space="0" w:color="auto"/>
              <w:right w:val="single" w:sz="4" w:space="0" w:color="auto"/>
            </w:tcBorders>
            <w:shd w:val="clear" w:color="auto" w:fill="auto"/>
            <w:noWrap/>
            <w:vAlign w:val="bottom"/>
          </w:tcPr>
          <w:p w14:paraId="04A2B37E" w14:textId="77777777" w:rsidR="00AB37B1" w:rsidRPr="00CC117B" w:rsidRDefault="00AB37B1" w:rsidP="009D4CB6">
            <w:pPr>
              <w:spacing w:after="0" w:line="480" w:lineRule="auto"/>
              <w:rPr>
                <w:rFonts w:ascii="Calibri" w:eastAsia="Times New Roman" w:hAnsi="Calibri" w:cs="Calibri"/>
                <w:color w:val="000000"/>
                <w:sz w:val="22"/>
              </w:rPr>
            </w:pPr>
          </w:p>
        </w:tc>
        <w:tc>
          <w:tcPr>
            <w:tcW w:w="2980" w:type="dxa"/>
            <w:tcBorders>
              <w:top w:val="single" w:sz="4" w:space="0" w:color="auto"/>
              <w:left w:val="nil"/>
              <w:bottom w:val="single" w:sz="4" w:space="0" w:color="auto"/>
              <w:right w:val="single" w:sz="4" w:space="0" w:color="auto"/>
            </w:tcBorders>
            <w:shd w:val="clear" w:color="auto" w:fill="auto"/>
            <w:noWrap/>
            <w:vAlign w:val="bottom"/>
          </w:tcPr>
          <w:p w14:paraId="70CCAD8E" w14:textId="77777777" w:rsidR="00AB37B1" w:rsidRPr="00CC117B" w:rsidRDefault="00AB37B1" w:rsidP="009D4CB6">
            <w:pPr>
              <w:spacing w:after="0" w:line="480" w:lineRule="auto"/>
              <w:rPr>
                <w:rFonts w:ascii="Calibri" w:eastAsia="Times New Roman" w:hAnsi="Calibri" w:cs="Calibri"/>
                <w:color w:val="000000"/>
                <w:sz w:val="22"/>
              </w:rPr>
            </w:pPr>
          </w:p>
        </w:tc>
      </w:tr>
    </w:tbl>
    <w:p w14:paraId="0151F5B7" w14:textId="49EDBC6D" w:rsidR="00B90453" w:rsidRDefault="00B90453" w:rsidP="009D4CB6">
      <w:pPr>
        <w:pStyle w:val="Heading2"/>
        <w:spacing w:line="480" w:lineRule="auto"/>
      </w:pPr>
    </w:p>
    <w:p w14:paraId="32440DE9" w14:textId="71D66BAD" w:rsidR="00866BC8" w:rsidRPr="00E35AB1" w:rsidRDefault="00866BC8" w:rsidP="009D4CB6">
      <w:pPr>
        <w:pStyle w:val="BodyText"/>
        <w:spacing w:line="480" w:lineRule="auto"/>
        <w:ind w:firstLine="567"/>
        <w:jc w:val="center"/>
      </w:pPr>
      <w:r>
        <w:rPr>
          <w:sz w:val="22"/>
        </w:rPr>
        <w:t xml:space="preserve">Tabel 3  Jadwal Pelaksanaan </w:t>
      </w:r>
      <w:r w:rsidR="00E1122A">
        <w:rPr>
          <w:sz w:val="22"/>
        </w:rPr>
        <w:t>Proposal Skripsi</w:t>
      </w:r>
    </w:p>
    <w:p w14:paraId="30907E25" w14:textId="77777777" w:rsidR="00866BC8" w:rsidRPr="00866BC8" w:rsidRDefault="00866BC8" w:rsidP="009D4CB6">
      <w:pPr>
        <w:spacing w:line="480" w:lineRule="auto"/>
      </w:pPr>
    </w:p>
    <w:p w14:paraId="404C21C8" w14:textId="6EAD9F38" w:rsidR="00B90453" w:rsidRDefault="00DF5A8A" w:rsidP="009D4CB6">
      <w:pPr>
        <w:pStyle w:val="Heading2"/>
        <w:spacing w:line="480" w:lineRule="auto"/>
      </w:pPr>
      <w:bookmarkStart w:id="68" w:name="_Toc96075551"/>
      <w:bookmarkStart w:id="69" w:name="_Toc97933010"/>
      <w:r>
        <w:t>3.7</w:t>
      </w:r>
      <w:r w:rsidR="00B90453">
        <w:t xml:space="preserve"> Perkiraan Biaya Skripsi</w:t>
      </w:r>
      <w:bookmarkEnd w:id="68"/>
      <w:bookmarkEnd w:id="69"/>
    </w:p>
    <w:p w14:paraId="4E85776A" w14:textId="77777777" w:rsidR="002A0641" w:rsidRPr="002A0641" w:rsidRDefault="002A0641" w:rsidP="009D4CB6">
      <w:pPr>
        <w:spacing w:line="480" w:lineRule="auto"/>
      </w:pPr>
    </w:p>
    <w:p w14:paraId="6E41B908" w14:textId="77777777" w:rsidR="002A0641" w:rsidRPr="002A0641" w:rsidRDefault="002A0641" w:rsidP="009D4CB6">
      <w:pPr>
        <w:spacing w:line="480" w:lineRule="auto"/>
      </w:pPr>
    </w:p>
    <w:p w14:paraId="50B6B023" w14:textId="77777777" w:rsidR="002A0641" w:rsidRPr="002A0641" w:rsidRDefault="002A0641" w:rsidP="009D4CB6">
      <w:pPr>
        <w:spacing w:line="480" w:lineRule="auto"/>
      </w:pPr>
    </w:p>
    <w:p w14:paraId="13ACB39D" w14:textId="77777777" w:rsidR="002A0641" w:rsidRPr="002A0641" w:rsidRDefault="002A0641" w:rsidP="009D4CB6">
      <w:pPr>
        <w:spacing w:line="480" w:lineRule="auto"/>
      </w:pPr>
    </w:p>
    <w:p w14:paraId="17869F8C" w14:textId="77777777" w:rsidR="002A0641" w:rsidRPr="002A0641" w:rsidRDefault="002A0641" w:rsidP="009D4CB6">
      <w:pPr>
        <w:spacing w:line="480" w:lineRule="auto"/>
      </w:pPr>
    </w:p>
    <w:p w14:paraId="38B8ED08" w14:textId="4A4EFA1C" w:rsidR="002A0641" w:rsidRDefault="002A0641" w:rsidP="009D4CB6">
      <w:pPr>
        <w:spacing w:line="480" w:lineRule="auto"/>
      </w:pPr>
    </w:p>
    <w:p w14:paraId="52DDCEA6" w14:textId="224DA547" w:rsidR="002A0641" w:rsidRDefault="002A0641" w:rsidP="009D4CB6">
      <w:pPr>
        <w:spacing w:line="480" w:lineRule="auto"/>
      </w:pPr>
    </w:p>
    <w:p w14:paraId="585FA4C9" w14:textId="77777777" w:rsidR="00A938FA" w:rsidRDefault="00A938FA" w:rsidP="009D4CB6">
      <w:pPr>
        <w:spacing w:line="480" w:lineRule="auto"/>
      </w:pPr>
    </w:p>
    <w:p w14:paraId="59AEE822" w14:textId="77777777" w:rsidR="00A67DC0" w:rsidRPr="002A0641" w:rsidRDefault="00A67DC0" w:rsidP="009D4CB6">
      <w:pPr>
        <w:spacing w:line="480" w:lineRule="auto"/>
      </w:pPr>
    </w:p>
    <w:p w14:paraId="7F38F54D"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bookmarkStart w:id="70" w:name="_Toc87255791"/>
    </w:p>
    <w:p w14:paraId="75D7CF86" w14:textId="20628946" w:rsidR="005A5CF2" w:rsidRDefault="00922645" w:rsidP="009D4CB6">
      <w:pPr>
        <w:pStyle w:val="Heading1"/>
        <w:spacing w:line="480" w:lineRule="auto"/>
      </w:pPr>
      <w:bookmarkStart w:id="71" w:name="_Toc97933011"/>
      <w:r>
        <w:lastRenderedPageBreak/>
        <w:t>DAFTAR PUSTAKA</w:t>
      </w:r>
      <w:bookmarkEnd w:id="70"/>
      <w:bookmarkEnd w:id="71"/>
    </w:p>
    <w:p w14:paraId="5F41F1D9" w14:textId="369CC9C5" w:rsidR="009216F5" w:rsidRDefault="00D615DA" w:rsidP="009D4CB6">
      <w:pPr>
        <w:spacing w:line="480" w:lineRule="auto"/>
        <w:rPr>
          <w:rFonts w:cs="Times New Roman"/>
          <w:b/>
          <w:bCs/>
          <w:sz w:val="28"/>
          <w:szCs w:val="28"/>
        </w:rPr>
      </w:pPr>
      <w:r>
        <w:rPr>
          <w:rFonts w:cs="Times New Roman"/>
          <w:b/>
          <w:bCs/>
          <w:sz w:val="28"/>
          <w:szCs w:val="28"/>
        </w:rPr>
        <w:fldChar w:fldCharType="begin" w:fldLock="1"/>
      </w:r>
      <w:r>
        <w:rPr>
          <w:rFonts w:cs="Times New Roman"/>
          <w:b/>
          <w:bCs/>
          <w:sz w:val="28"/>
          <w:szCs w:val="28"/>
        </w:rPr>
        <w:instrText>ADDIN CSL_CITATION {"citationItems":[{"id":"ITEM-1","itemData":{"abstract":"Penggunaan teknologi komputer khususnya dalam hal pengolahan data pada saat ini sangat diperlukan, baik untuk kepentingan perorangan maupun suatu instansi termasuk pada sistem pembayaran Sumbangan Pembinaan Pendidikan (SPP). Barcode merupakan kode yang dapat dibaca oleh komputer dengan mengunakan teknologi barcode membantu proses pencarian dan pemeriksaan data secara otomatis. Adapun objek dari penelitian ini pada SMK Negeri 1 Pelepat Ilir. Proses pembayaran spp pada SMK Negeri 1 Pelepat Ilir ini memerlukan suatu pencatatan, pengolahan, penyimpanan serta laporan tentang siswa yang melakukan pembayaran. Permasalahan tersebut di atas maka penulis membuat suatu sistem pengolahan data pembayaran yang bertujuan untuk membangun suatu pengolahan data pembayaran sumbangan pembinaan pendidikan yang mudah digunakan, dan dapat diandalakan serta menjamin ketersediaan data. Hasil dari tugas akhir ini berupa sistem pembayaran yang dapat diimplementasikan pada sekolah SMK Negeri 1 Pelepat Ilir, atau instansi pendidikan lainnya, yang akhirnya bisa di gunakan untuk penyimpanan, pengolahan, dan pelaporan data pembayaran yang terkomputerisasi. Dengan diterapkannya sistem atau program aplikasi yang terkomputerisasi, dalam memberikan pelayanan dan kinerja pembayaran spp dapat berjalan dengan baik, serta dapat mempercepat dalam pelayanan informasi data bagi pihak-pihak yang membutuhkan, seperti siswa, bagian keuangan dan laporan kepada kepala sekolah.","author":[{"dropping-particle":"","family":"Sukrianto","given":"Darmanta","non-dropping-particle":"","parse-names":false,"suffix":""}],"container-title":"Intra-Tech","id":"ITEM-1","issue":"2","issued":{"date-parts":[["2017"]]},"page":"18-27","title":"Penerapan Teknologi Barcode pada Pengolahan Data Pembayaran Sumbangan Pembinaan Pendidikan (SPP)","type":"article-journal","volume":"1"},"uris":["http://www.mendeley.com/documents/?uuid=7120ce8d-01b7-4d81-b1bc-0108835dfe2a"]},{"id":"ITEM-2","itemData":{"DOI":"10.21776/ub.jemis.2015.003.02.5","ISSN":"23383925","abstract":"The effort management in the field of pharmacy, especially in medicine sales, needed a sales information database. This application system use database system design in form of flow chart document, Data Flow Diagram (DFD), Entity Relationship Diagram (ERD) and Context diagram. Application of this database system using programming language as a Microsoft Visual basic 6. Medicine sales information system in this pharmacy displayed forms of table and flow charts to determine overall reports of sales. The connection of sales report, there are inventories information systems of raw material and finished goods (medicine) which are an integral part of sales information. Information of Inventories include data input of raw material and medicine inventory report divided follow in master and sort of raw material and medicine account. Source of inventori record consist of : Purchase order document, List of supplier and customer identity, Goods receipt report, sales report. The purpose in this research are to analyze and design to medicine sales information systems in pharmacy and applicated in integrated systems which give useful to board of management for decision making process exactly in relation of consumer demand need","author":[{"dropping-particle":"","family":"Purnamayudhia","given":"Onny","non-dropping-particle":"","parse-names":false,"suffix":""}],"container-title":"Journal of Engineering and Management Industial System","id":"ITEM-2","issue":"2","issued":{"date-parts":[["2015"]]},"page":"87-94","title":"Aplikasi Sistem Informasi Penjualan Obat Di Apotek Dengan Menggunakan Metode Visual Basic 6","type":"article-journal","volume":"3"},"uris":["http://www.mendeley.com/documents/?uuid=50e2a8a9-445f-409e-81c4-040ac43bc328"]},{"id":"ITEM-3","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3","issue":"2","issued":{"date-parts":[["2018"]]},"page":"206","title":"Pengujian Black Box Testing pada Aplikasi Action &amp; Strategy Berbasis Android dengan Teknologi Phonegap","type":"article-journal","volume":"3"},"uris":["http://www.mendeley.com/documents/?uuid=5d8a1451-fdbe-40c4-b740-5820bd4afd28"]},{"id":"ITEM-4","itemData":{"DOI":"10.30591/jpit.v4i2.1380","ISSN":"24775126","abstract":"… penilaian, yaitu (1) fungsionalitas, yang menitik beratkan dari segi kinerja dan fungsi … 3) informatif, yang menitik beratkan ketersediaan konten-konten penyedia informasi yang tersedia … program berjalan baik, tampilan menarik dan informatif sehingga sistem dapat dilanjutkan …","author":[{"dropping-particle":"","family":"Handayani","given":"Putri","non-dropping-particle":"","parse-names":false,"suffix":""},{"dropping-particle":"","family":"Setiawan","given":"Aji","non-dropping-particle":"","parse-names":false,"suffix":""}],"container-title":"Jurnal Informatika: Jurnal Pengembangan IT","id":"ITEM-4","issue":"2","issued":{"date-parts":[["2019"]]},"page":"141-145","title":"Perancangan Sistem Informasi Warga Bintara Jaya berbasis Android dengan Waterfall Software Development Life Cycle","type":"article-journal","volume":"4"},"uris":["http://www.mendeley.com/documents/?uuid=34301409-adad-4c44-b40a-1d0fc9c60728"]},{"id":"ITEM-5","itemData":{"DOI":"10.33322/petir.v12i1.418","ISSN":"1978-9262","abstract":"Public service is a service provided by the government as the state administrator of the community to meet the needs of the community itself and has a purpose to improve the welfare of the community. The forms of service that are in the neighborhood of Citizenship 05 include basic administrative services,for example:services for making Family Cards, Birth Certificates, Death Letters, KTPs, Not Available Certificate (SKTM) and many others. The problem faced by the pillars of 05 is the administration and bureaucracy that have not been computerized, causing public services to be long. In addition, there are still many public service irregularities in the Rukun Warga 05, especially in the deviation from giving an insufficient certificate. Previous research on poor SKTM recipients in Jambi City was one of the bases of this research. The design of the public service information system in the RW 05 area was designed using several modules, namely the citizen reporting module, RW work program evaluation module, RT work program distribution module, citizen administration module, evaluation of SKTM giving, socialization module and citizen information. The implementation of this public service uses a prototype method and uses PIECES analysis with the application of naive bayes for selection of inadequate certificates so that public services and the provision of SKTM can be done effectively, efficiently and on target.","author":[{"dropping-particle":"","family":"Meliana","given":"Meliana","non-dropping-particle":"","parse-names":false,"suffix":""},{"dropping-particle":"","family":"Fajriah","given":"Riri","non-dropping-particle":"","parse-names":false,"suffix":""}],"container-title":"Petir","id":"ITEM-5","issue":"1","issued":{"date-parts":[["2019"]]},"page":"36-46","title":"Perancangan Sistem Informasi Pelayanan Publik Pada Rukun Warga 05 Cengkareng Timur Dengan Penerapan Metode Naïve Bayes","type":"article-journal","volume":"12"},"uris":["http://www.mendeley.com/documents/?uuid=6beb35e5-99dd-4c66-9125-f40ecc351844"]},{"id":"ITEM-6","itemData":{"author":[{"dropping-particle":"","family":"Mendrofa","given":"Lenti Mardayani","non-dropping-particle":"","parse-names":false,"suffix":""},{"dropping-particle":"","family":"Kholiq","given":"Abdul","non-dropping-particle":"","parse-names":false,"suffix":""},{"dropping-particle":"","family":"Studi","given":"Program","non-dropping-particle":"","parse-names":false,"suffix":""},{"dropping-particle":"","family":"Informatika","given":"Teknik","non-dropping-particle":"","parse-names":false,"suffix":""},{"dropping-particle":"","family":"Teknik","given":"Fakultas","non-dropping-particle":"","parse-names":false,"suffix":""},{"dropping-particle":"","family":"Prodi","given":"Mahasiswa","non-dropping-particle":"","parse-names":false,"suffix":""},{"dropping-particle":"","family":"Informatika","given":"Teknik","non-dropping-particle":"","parse-names":false,"suffix":""},{"dropping-particle":"","family":"Prodi","given":"Dosen","non-dropping-particle":"","parse-names":false,"suffix":""},{"dropping-particle":"","family":"Informatika","given":"Teknik","non-dropping-particle":"","parse-names":false,"suffix":""},{"dropping-particle":"","family":"Satya","given":"Universitas","non-dropping-particle":"","parse-names":false,"suffix":""},{"dropping-particle":"","family":"Indonesia","given":"Negara","non-dropping-particle":"","parse-names":false,"suffix":""},{"dropping-particle":"","family":"Warga","given":"Layanan","non-dropping-particle":"","parse-names":false,"suffix":""}],"id":"ITEM-6","issue":"1","issued":{"date-parts":[["2021"]]},"page":"50-58","title":"Jurnal Ilmiah Fakultas Teknik LIMIT ’ S Vol . 17 No 1 Maret 2021 ANALISIS DAN PERANCANGAN SISTEM INFORMASI Jurnal Ilmiah Fakultas Teknik LIMIT ’ S Vol . 17 No 1 Maret 2021","type":"article-journal","volume":"17"},"uris":["http://www.mendeley.com/documents/?uuid=8d2106e7-c6f9-4eef-bb65-38df30a9f243"]},{"id":"ITEM-7","itemData":{"DOI":"10.31294/ijse.v5i1.5867","ISSN":"2461-0690","abstract":"Abstract: A system of data input and the grade of students who still use manual way namely by filling form of data on student and the grades of students in the form of paper sheet done by administration and teacher. Besides needed a place the immense storage, to find files need a require a long time, because that is the way are considered less effective. Websites is information in word wide web stored in different file as a page web. Academic information system web-based can manage academic information with more effective. The software used for develop information system web is PHP and MySQL for databases.Keywords : Php, MySQL, System, Information, Education","author":[{"dropping-particle":"","family":"Sari","given":"Eka Puspita","non-dropping-particle":"","parse-names":false,"suffix":""},{"dropping-particle":"","family":"Wahyuni","given":"Asri","non-dropping-particle":"","parse-names":false,"suffix":""},{"dropping-particle":"","family":"Narti","given":"Narti","non-dropping-particle":"","parse-names":false,"suffix":""}],"container-title":"Indonesian Journal on Software Engineering (IJSE)","id":"ITEM-7","issue":"1","issued":{"date-parts":[["2019"]]},"page":"87-94","title":"Sistem Informasi Sekolah Berbasis Web","type":"article-journal","volume":"5"},"uris":["http://www.mendeley.com/documents/?uuid=a83899ce-31fa-4d61-89bc-f0a2cdb17860"]},{"id":"ITEM-8","itemData":{"ISSN":"2579-633X","abstract":"Yayasan Bina Sarana Informatika (BSI) memiliki divisi bagian  Marketing and Communication  (Marcom) yang bertujuan untuk memperkenalkan dan menanamkan citra produk pendidikan perguruan tinggi Universitas Bina Sarana Informatika kepada masyarakat. Marcom BSI memiliki lebih dari 50 karyawan yang dapat mengirimkan permintaan barang untuk menunjang tujuan tersebut. Proses pengarsipan data barang pada Marcom BSI masih menggunakan Microsoft Excel yang dikelola oleh administrasi. Hal ini membuat data karyawan menjadi usang karena hanya administrasi yang dapat mengubah data dan riwayat keluar masuk barang juga tidak tercatat dengan baik karena hanya data akhir saja yang dapat tersimpan. Sistem informasi yang dapat memudahkan Marcom BSI yaitu dengan memiliki sistem yang dapat mengelola pengarsipan data data barang. Teknik pengumpulan data dilakukan dengan cara observasi, wawancara, dan studi pustaka. Metode  waterfall  dipilih sebagai model pengembangan perangkat lunak, sedangkan untuk perancangannya menggunakan UML ( Unified Modelling Language ), ERD ( Entity Relationship Diagram ). Sistem informasi dibuat menggunakan bahasa pemrograman PHP dengan framework Laravel yang menghasilkan sebuah web pengarsipan data barang pada Marcom BSI.","author":[{"dropping-particle":"","family":"Alifudin","given":"M. Iqbal","non-dropping-particle":"","parse-names":false,"suffix":""},{"dropping-particle":"","family":"Rosyida","given":"Susy","non-dropping-particle":"","parse-names":false,"suffix":""}],"container-title":"Jurnal Khatulistiwa Informatika","id":"ITEM-8","issue":"2","issued":{"date-parts":[["2021"]]},"page":"99-106","title":"Sistem Informasi Manajemen Arsip Elektronik (E-Arsip) Berbasis Web Pada Marcom Bsi Group","type":"article-journal","volume":"9"},"uris":["http://www.mendeley.com/documents/?uuid=d46dbd5e-2640-4f4e-810c-ec2483f682c3"]},{"id":"ITEM-9","itemData":{"DOI":"10.31294/evolusi.v7i2.6751","ISSN":"2338-8161","abstract":"Abstract - Management of letters that use manual storage, frequent errors in data storage and mail search. This mail archive information system is very necessary. This mail archive information system aims to change the way in which mail is stored by reducing paperless use. This information system is created using the Notepad ++ application. While the programming language uses PHP, Xampp is used to run the web server, MySQL is used for database management. Life cycle model is used waterfall, while unit testing uses blackbox testing. With paperless mail retention, errors that have occurred so far can be minimized. The purpose of making this application is to create an information system that processes mail archive data so that it is easier to use.Keywords: Information Systems, Website, Mail ArchiveAbstrak - Pengelolaan surat yang menggunakan penyimpanan manual sering terjadi kesalahan dalam penyimpanan data dan pencarian surat. Sistem informasi arsip surat ini sangat diperlukan. Sistem informasi arsip surat ini bertujuan mengubah cara penyimpanan surat dengan cara mengurangi penggunaan kertas (paperless). Sistem informasi ini dibuat dengan menggunakan aplikasi Notepad++. Sedangkan bahasa pemrograman menggunakan PHP, Xampp digunakan untuk menjalankan web servernya, MySQL digunakan untuk pengelolaan database. Model alur hidup yang digunakan adalah waterfall, sedang pengujian unit menggunakan blackbox testing. Dengan adanya penyimpanan surat secara paperless, kesalahan yang terjadi selama ini dapat diminimalisasi. Tujuan pembuatan aplikasi ini untuk membuat suatu sistem informasi yang mengolah data arsip surat sehingga lebih mudah dalam penggunaannya.Kata Kunci: Sistem Informasi, Website, Arsip Surat ","author":[{"dropping-particle":"","family":"Saifudin","given":"Saifudin","non-dropping-particle":"","parse-names":false,"suffix":""},{"dropping-particle":"","family":"Setiaji","given":"Adi Yudin","non-dropping-particle":"","parse-names":false,"suffix":""}],"container-title":"EVOLUSI : Jurnal Sains dan Manajemen","id":"ITEM-9","issue":"2","issued":{"date-parts":[["2019"]]},"page":"15-21","title":"Sistem Informasi Arsip Surat (Sinau) Berbasis Web Pada Kantor Desa Karangsalam Kecamatan Baturraden","type":"article-journal","volume":"7"},"uris":["http://www.mendeley.com/documents/?uuid=5f88bb08-a216-4dc7-9d7a-bf7c1ea05b7c"]},{"id":"ITEM-10","itemData":{"abstract":"−Setiap warga masyarakat khususnya yang berada di wilayah Rukun Tetangga 002 Kelurahan Kalibaru mengharapkan pelayanan Surat Pengantar Rukun Tetangga yang dapat diperoleh dengan cepat dan tepat. Tetapi, hingga saat ini masih belum terwujud karena masih menggunakan sistem manual seperti menulis di secarik kertas. Seringkali saat warga hendak mengurus Surat Pengantar harus memakan waktu berhari-hari, dikarenakan jadwal Ketua Rukun Tetangga yang tidak selalu ada di rumahnya. Tujuan dari kegiatan penyuluhan pengabdian masyarakat ini adalah untuk meningkatkan kualitas pelayanan Surat Pengantar Rukun Tetangga bagi masyakarat yang membutuhkannya. Target khusus dari penyuluhan pengabdian masyarakat ini yaitu dibuatnya sistem pelayanan Surat Pengantar berbasis website dan dapat diimplementasikan sistem pembuatan surat ini secara langsung untuk para masyarakat sekitar. Berdasarkan hasil kegiatan penyuluhan pengabdian masyarakat ini, dapat disimpulkan bahwa sistem aplikasi Surat Pengantar Rukun Tetangga berbasis website adalah suatu solusi pelayanan administrasi untuk masyarakat yang efektif dan juga efisien. Sebab sistem ini mampu mengatasi permasalahan masyarakat dalam pembuatan Surat Pengantar, yaitu tanpa harus kita bertatap muka secara langsung dengan Ketua Rukun Tetangga dan juga tidak menunggu pada saat pembuatan Surat Pengantarnya. Tanpa disadari, terdapat juga kelemahan dari sistem ini. Seperti menurunnya sosialisai terhadap Ketua Rukun Tetangga dikarenakan para warganya sudah dapat membuat Surat Pengantar tanpa harus bertemu secara langsung dengan Ketua Rukun Tetangga. Kata","author":[{"dropping-particle":"","family":"Wahyudin, Fredy Rizqi Maulana, Mohammad Faisol, Yolanda","given":"Eva Zuraidah","non-dropping-particle":"","parse-names":false,"suffix":""}],"id":"ITEM-10","issue":"1","issued":{"date-parts":[["2021"]]},"page":"14 - 21","title":"Aplikasi Sistem Informasi Pelayanan Masyarakat Rukun Tetangga 02 Kelurahan Kalibaruberbasis Website","type":"article-journal","volume":"2"},"uris":["http://www.mendeley.com/documents/?uuid=74e44ca2-95ab-4fa8-8898-0f9752857d30"]},{"id":"ITEM-11","itemData":{"abstract":"Intisari— Perkembangan teknologi informasi di indonesia saat ini sudah bisa dibilang tidak kalah dengan negara-negara lain yang sudah maju di bidang komputer. Sistem informasi salah satunya sudah pasti sangat dibutuhkan bagi banyak kalangan yang memerlukannya. Seperti sistem informasi pendataan penduduk yang dibutuhkan oleh para ketua rukun tetangga untuk menyimpan data-datanya terkomputerisasi atau bisa dibilang ini sebuah alternatif bila data fisik rusak maupun hilang. Dengan kata lain sistem ini bisa mempermudah penggunanya untuk menyimpan data secara berkala dan bisa mencadangkan data tersebut didalam database sistem yang telah dibuat. Dengan begitu pengguna tidak perlu khawatir akan data fisik yang bilamana lenyap begitu saja karena hal-hal tidak diinginkan terjadi. Sistem juga hanya dapat di akses oleh orang tertentu yang diberi hak akses dengan login untuk masuk ke halaman sistem informasi tersebut.","author":[{"dropping-particle":"","family":"Antar","given":"Stmik","non-dropping-particle":"","parse-names":false,"suffix":""},{"dropping-particle":"","family":"Vol","given":"Bangsa","non-dropping-particle":"","parse-names":false,"suffix":""},{"dropping-particle":"","family":"No","given":"V I","non-dropping-particle":"","parse-names":false,"suffix":""},{"dropping-particle":"","family":"Rusdi","given":"Ibnu","non-dropping-particle":"","parse-names":false,"suffix":""},{"dropping-particle":"","family":"Mashabi","given":"Mohamad Abi","non-dropping-particle":"","parse-names":false,"suffix":""}],"id":"ITEM-11","issue":"1","issued":{"date-parts":[["2017"]]},"page":"9-15","title":"Sistem Informasi Kependudukan di Rukun Tetangga 04 / 08 Kelurahan Utan Panjang Berbasis Web","type":"article-journal","volume":"12550"},"uris":["http://www.mendeley.com/documents/?uuid=b56aee02-5158-4016-8339-0cc9ebdefbdf"]},{"id":"ITEM-12","itemData":{"DOI":"10.22373/cj.v4i1.6933","ISSN":"2598-2079","abstract":"An archive is an important document that is saved with a purpose when it is needed again it is easy to find it. The archive plays an important role in Dayah Tuha Village's Lurah office, so it is highly hoped that the process of managing the archives is good, fast, and easy. If the files that are owned are not well managed it will impact the difficulty of finding the information and it can impede the next stage of work. Therefore, the archive must be managed with a good and correct management system. In this research, discusses the analysis and design of a web-based document, which is suitable for the needs of the office of Tuha Village. The design of this information system based on the design of systems that have been compiled include use case diagram, activity and sequence Diaram. Dayah Tuha Village's office is still using the manual way of managing the archives. So that by the existence of this system is expected to help the work in the head office of Dayah Tuha in terms of the management of archives. ","author":[{"dropping-particle":"","family":"Rozana","given":"Liza","non-dropping-particle":"","parse-names":false,"suffix":""},{"dropping-particle":"","family":"Musfikar","given":"Rahmat","non-dropping-particle":"","parse-names":false,"suffix":""}],"container-title":"Cyberspace: Jurnal Pendidikan Teknologi Informasi","id":"ITEM-12","issue":"1","issued":{"date-parts":[["2020"]]},"page":"14","title":"Analisis Dan Perancangan Sistem Informasi Pengarsipan Surat Berbasis Web Pada Kantor Lurah Desa Dayah Tuha","type":"article-journal","volume":"4"},"uris":["http://www.mendeley.com/documents/?uuid=552230f4-b9a1-4ea9-bd79-9347f61319bc"]},{"id":"ITEM-13","itemData":{"author":[{"dropping-particle":"","family":"Adwiya","given":"Rabiatul","non-dropping-particle":"","parse-names":false,"suffix":""},{"dropping-particle":"","family":"Bina","given":"Universitas","non-dropping-particle":"","parse-names":false,"suffix":""},{"dropping-particle":"","family":"Informatika","given":"Sarana","non-dropping-particle":"","parse-names":false,"suffix":""}],"id":"ITEM-13","issue":"1","issued":{"date-parts":[["2021"]]},"title":"Jurnal 7 - Rabiatul Adwiya BSI (59-70)","type":"article-journal","volume":"5"},"uris":["http://www.mendeley.com/documents/?uuid=8a766d38-e486-4919-90f9-abfe351c63eb"]}],"mendele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lainText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eviouslyFormattedCitation":"(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properties":{"noteIndex":0},"schema":"https://github.com/citation-style-language/schema/raw/master/csl-citation.json"}</w:instrText>
      </w:r>
      <w:r>
        <w:rPr>
          <w:rFonts w:cs="Times New Roman"/>
          <w:b/>
          <w:bCs/>
          <w:sz w:val="28"/>
          <w:szCs w:val="28"/>
        </w:rPr>
        <w:fldChar w:fldCharType="separate"/>
      </w:r>
      <w:r w:rsidRPr="00D615DA">
        <w:rPr>
          <w:rFonts w:cs="Times New Roman"/>
          <w:bCs/>
          <w:noProof/>
          <w:sz w:val="28"/>
          <w:szCs w:val="28"/>
        </w:rPr>
        <w:t>(Adwiya et al., 2021; Alifudin &amp; Rosyida, 2021; Antar et al., 2017; Cholifah et al., 2018; Handayani &amp; Setiawan, 2019; Meliana &amp; Fajriah, 2019; Mendrofa et al., 2021; Purnamayudhia, 2015; Rozana &amp; Musfikar, 2020; Saifudin &amp; Setiaji, 2019; Sari et al., 2019; Sukrianto, 2017; Wahyudin, Fredy Rizqi Maulana, Mohammad Faisol, Yolanda, 2021)</w:t>
      </w:r>
      <w:r>
        <w:rPr>
          <w:rFonts w:cs="Times New Roman"/>
          <w:b/>
          <w:bCs/>
          <w:sz w:val="28"/>
          <w:szCs w:val="28"/>
        </w:rPr>
        <w:fldChar w:fldCharType="end"/>
      </w:r>
    </w:p>
    <w:p w14:paraId="0CCEC164" w14:textId="0D7B096B"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Pr>
          <w:rFonts w:cs="Times New Roman"/>
          <w:b/>
          <w:bCs/>
          <w:sz w:val="28"/>
          <w:szCs w:val="28"/>
        </w:rPr>
        <w:fldChar w:fldCharType="begin" w:fldLock="1"/>
      </w:r>
      <w:r>
        <w:rPr>
          <w:rFonts w:cs="Times New Roman"/>
          <w:b/>
          <w:bCs/>
          <w:sz w:val="28"/>
          <w:szCs w:val="28"/>
        </w:rPr>
        <w:instrText xml:space="preserve">ADDIN Mendeley Bibliography CSL_BIBLIOGRAPHY </w:instrText>
      </w:r>
      <w:r>
        <w:rPr>
          <w:rFonts w:cs="Times New Roman"/>
          <w:b/>
          <w:bCs/>
          <w:sz w:val="28"/>
          <w:szCs w:val="28"/>
        </w:rPr>
        <w:fldChar w:fldCharType="separate"/>
      </w:r>
      <w:r w:rsidRPr="00D615DA">
        <w:rPr>
          <w:rFonts w:cs="Times New Roman"/>
          <w:noProof/>
          <w:sz w:val="28"/>
          <w:szCs w:val="24"/>
        </w:rPr>
        <w:t xml:space="preserve">Adwiya, R., Bina, U., &amp; Informatika, S. (2021). </w:t>
      </w:r>
      <w:r w:rsidRPr="00D615DA">
        <w:rPr>
          <w:rFonts w:cs="Times New Roman"/>
          <w:i/>
          <w:iCs/>
          <w:noProof/>
          <w:sz w:val="28"/>
          <w:szCs w:val="24"/>
        </w:rPr>
        <w:t>Jurnal 7 - Rabiatul Adwiya BSI (59-70)</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w:t>
      </w:r>
    </w:p>
    <w:p w14:paraId="72DDD85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lifudin, M. I., &amp; Rosyida, S. (2021). Sistem Informasi Manajemen Arsip Elektronik (E-Arsip) Berbasis Web Pada Marcom Bsi Group. </w:t>
      </w:r>
      <w:r w:rsidRPr="00D615DA">
        <w:rPr>
          <w:rFonts w:cs="Times New Roman"/>
          <w:i/>
          <w:iCs/>
          <w:noProof/>
          <w:sz w:val="28"/>
          <w:szCs w:val="24"/>
        </w:rPr>
        <w:t>Jurnal Khatulistiwa Informatika</w:t>
      </w:r>
      <w:r w:rsidRPr="00D615DA">
        <w:rPr>
          <w:rFonts w:cs="Times New Roman"/>
          <w:noProof/>
          <w:sz w:val="28"/>
          <w:szCs w:val="24"/>
        </w:rPr>
        <w:t xml:space="preserve">, </w:t>
      </w:r>
      <w:r w:rsidRPr="00D615DA">
        <w:rPr>
          <w:rFonts w:cs="Times New Roman"/>
          <w:i/>
          <w:iCs/>
          <w:noProof/>
          <w:sz w:val="28"/>
          <w:szCs w:val="24"/>
        </w:rPr>
        <w:t>9</w:t>
      </w:r>
      <w:r w:rsidRPr="00D615DA">
        <w:rPr>
          <w:rFonts w:cs="Times New Roman"/>
          <w:noProof/>
          <w:sz w:val="28"/>
          <w:szCs w:val="24"/>
        </w:rPr>
        <w:t>(2), 99–106. https://ejournal.bsi.ac.id/ejurnal/index.php/khatulistiwa/article/view/11346</w:t>
      </w:r>
    </w:p>
    <w:p w14:paraId="43C1789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Antar, S., Vol, B., No, V. I., Rusdi, I., &amp; Mashabi, M. A. (2017). </w:t>
      </w:r>
      <w:r w:rsidRPr="00D615DA">
        <w:rPr>
          <w:rFonts w:cs="Times New Roman"/>
          <w:i/>
          <w:iCs/>
          <w:noProof/>
          <w:sz w:val="28"/>
          <w:szCs w:val="24"/>
        </w:rPr>
        <w:t>Sistem Informasi Kependudukan di Rukun Tetangga 04 / 08 Kelurahan Utan Panjang Berbasis Web</w:t>
      </w:r>
      <w:r w:rsidRPr="00D615DA">
        <w:rPr>
          <w:rFonts w:cs="Times New Roman"/>
          <w:noProof/>
          <w:sz w:val="28"/>
          <w:szCs w:val="24"/>
        </w:rPr>
        <w:t xml:space="preserve">. </w:t>
      </w:r>
      <w:r w:rsidRPr="00D615DA">
        <w:rPr>
          <w:rFonts w:cs="Times New Roman"/>
          <w:i/>
          <w:iCs/>
          <w:noProof/>
          <w:sz w:val="28"/>
          <w:szCs w:val="24"/>
        </w:rPr>
        <w:t>12550</w:t>
      </w:r>
      <w:r w:rsidRPr="00D615DA">
        <w:rPr>
          <w:rFonts w:cs="Times New Roman"/>
          <w:noProof/>
          <w:sz w:val="28"/>
          <w:szCs w:val="24"/>
        </w:rPr>
        <w:t>(1), 9–15.</w:t>
      </w:r>
    </w:p>
    <w:p w14:paraId="703C23C7"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Cholifah, W. N., Yulianingsih, Y., &amp; Sagita, S. M. (2018). Pengujian Black Box Testing pada Aplikasi Action &amp; Strategy Berbasis </w:t>
      </w:r>
      <w:r w:rsidRPr="00D615DA">
        <w:rPr>
          <w:rFonts w:cs="Times New Roman"/>
          <w:noProof/>
          <w:sz w:val="28"/>
          <w:szCs w:val="24"/>
        </w:rPr>
        <w:lastRenderedPageBreak/>
        <w:t xml:space="preserve">Android dengan Teknologi Phonegap. </w:t>
      </w:r>
      <w:r w:rsidRPr="00D615DA">
        <w:rPr>
          <w:rFonts w:cs="Times New Roman"/>
          <w:i/>
          <w:iCs/>
          <w:noProof/>
          <w:sz w:val="28"/>
          <w:szCs w:val="24"/>
        </w:rPr>
        <w:t>STRING (Satuan Tulisan Riset Dan Inovasi Teknologi)</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206. https://doi.org/10.30998/string.v3i2.3048</w:t>
      </w:r>
    </w:p>
    <w:p w14:paraId="4E356A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Handayani, P., &amp; Setiawan, A. (2019). Perancangan Sistem Informasi Warga Bintara Jaya berbasis Android dengan Waterfall Software Development Life Cycle. </w:t>
      </w:r>
      <w:r w:rsidRPr="00D615DA">
        <w:rPr>
          <w:rFonts w:cs="Times New Roman"/>
          <w:i/>
          <w:iCs/>
          <w:noProof/>
          <w:sz w:val="28"/>
          <w:szCs w:val="24"/>
        </w:rPr>
        <w:t>Jurnal Informatika: Jurnal Pengembangan IT</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2), 141–145. https://doi.org/10.30591/jpit.v4i2.1380</w:t>
      </w:r>
    </w:p>
    <w:p w14:paraId="7250F3B3"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liana, M., &amp; Fajriah, R. (2019). Perancangan Sistem Informasi Pelayanan Publik Pada Rukun Warga 05 Cengkareng Timur Dengan Penerapan Metode Naïve Bayes. </w:t>
      </w:r>
      <w:r w:rsidRPr="00D615DA">
        <w:rPr>
          <w:rFonts w:cs="Times New Roman"/>
          <w:i/>
          <w:iCs/>
          <w:noProof/>
          <w:sz w:val="28"/>
          <w:szCs w:val="24"/>
        </w:rPr>
        <w:t>Petir</w:t>
      </w:r>
      <w:r w:rsidRPr="00D615DA">
        <w:rPr>
          <w:rFonts w:cs="Times New Roman"/>
          <w:noProof/>
          <w:sz w:val="28"/>
          <w:szCs w:val="24"/>
        </w:rPr>
        <w:t xml:space="preserve">, </w:t>
      </w:r>
      <w:r w:rsidRPr="00D615DA">
        <w:rPr>
          <w:rFonts w:cs="Times New Roman"/>
          <w:i/>
          <w:iCs/>
          <w:noProof/>
          <w:sz w:val="28"/>
          <w:szCs w:val="24"/>
        </w:rPr>
        <w:t>12</w:t>
      </w:r>
      <w:r w:rsidRPr="00D615DA">
        <w:rPr>
          <w:rFonts w:cs="Times New Roman"/>
          <w:noProof/>
          <w:sz w:val="28"/>
          <w:szCs w:val="24"/>
        </w:rPr>
        <w:t>(1), 36–46. https://doi.org/10.33322/petir.v12i1.418</w:t>
      </w:r>
    </w:p>
    <w:p w14:paraId="26A2174F"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Mendrofa, L. M., Kholiq, A., Studi, P., Informatika, T., Teknik, F., Prodi, M., Informatika, T., Prodi, D., Informatika, T., Satya, U., Indonesia, N., &amp; Warga, L. (2021). </w:t>
      </w:r>
      <w:r w:rsidRPr="00D615DA">
        <w:rPr>
          <w:rFonts w:cs="Times New Roman"/>
          <w:i/>
          <w:iCs/>
          <w:noProof/>
          <w:sz w:val="28"/>
          <w:szCs w:val="24"/>
        </w:rPr>
        <w:t>Jurnal Ilmiah Fakultas Teknik LIMIT ’ S Vol . 17 No 1 Maret 2021 ANALISIS DAN PERANCANGAN SISTEM INFORMASI Jurnal Ilmiah Fakultas Teknik LIMIT ’ S Vol . 17 No 1 Maret 2021</w:t>
      </w:r>
      <w:r w:rsidRPr="00D615DA">
        <w:rPr>
          <w:rFonts w:cs="Times New Roman"/>
          <w:noProof/>
          <w:sz w:val="28"/>
          <w:szCs w:val="24"/>
        </w:rPr>
        <w:t xml:space="preserve">. </w:t>
      </w:r>
      <w:r w:rsidRPr="00D615DA">
        <w:rPr>
          <w:rFonts w:cs="Times New Roman"/>
          <w:i/>
          <w:iCs/>
          <w:noProof/>
          <w:sz w:val="28"/>
          <w:szCs w:val="24"/>
        </w:rPr>
        <w:t>17</w:t>
      </w:r>
      <w:r w:rsidRPr="00D615DA">
        <w:rPr>
          <w:rFonts w:cs="Times New Roman"/>
          <w:noProof/>
          <w:sz w:val="28"/>
          <w:szCs w:val="24"/>
        </w:rPr>
        <w:t>(1), 50–58.</w:t>
      </w:r>
    </w:p>
    <w:p w14:paraId="3365002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Purnamayudhia, O. (2015). Aplikasi Sistem Informasi Penjualan Obat Di </w:t>
      </w:r>
      <w:r w:rsidRPr="00D615DA">
        <w:rPr>
          <w:rFonts w:cs="Times New Roman"/>
          <w:noProof/>
          <w:sz w:val="28"/>
          <w:szCs w:val="24"/>
        </w:rPr>
        <w:lastRenderedPageBreak/>
        <w:t xml:space="preserve">Apotek Dengan Menggunakan Metode Visual Basic 6. </w:t>
      </w:r>
      <w:r w:rsidRPr="00D615DA">
        <w:rPr>
          <w:rFonts w:cs="Times New Roman"/>
          <w:i/>
          <w:iCs/>
          <w:noProof/>
          <w:sz w:val="28"/>
          <w:szCs w:val="24"/>
        </w:rPr>
        <w:t>Journal of Engineering and Management Industial System</w:t>
      </w:r>
      <w:r w:rsidRPr="00D615DA">
        <w:rPr>
          <w:rFonts w:cs="Times New Roman"/>
          <w:noProof/>
          <w:sz w:val="28"/>
          <w:szCs w:val="24"/>
        </w:rPr>
        <w:t xml:space="preserve">, </w:t>
      </w:r>
      <w:r w:rsidRPr="00D615DA">
        <w:rPr>
          <w:rFonts w:cs="Times New Roman"/>
          <w:i/>
          <w:iCs/>
          <w:noProof/>
          <w:sz w:val="28"/>
          <w:szCs w:val="24"/>
        </w:rPr>
        <w:t>3</w:t>
      </w:r>
      <w:r w:rsidRPr="00D615DA">
        <w:rPr>
          <w:rFonts w:cs="Times New Roman"/>
          <w:noProof/>
          <w:sz w:val="28"/>
          <w:szCs w:val="24"/>
        </w:rPr>
        <w:t>(2), 87–94. https://doi.org/10.21776/ub.jemis.2015.003.02.5</w:t>
      </w:r>
    </w:p>
    <w:p w14:paraId="44C3927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Rozana, L., &amp; Musfikar, R. (2020). Analisis Dan Perancangan Sistem Informasi Pengarsipan Surat Berbasis Web Pada Kantor Lurah Desa Dayah Tuha. </w:t>
      </w:r>
      <w:r w:rsidRPr="00D615DA">
        <w:rPr>
          <w:rFonts w:cs="Times New Roman"/>
          <w:i/>
          <w:iCs/>
          <w:noProof/>
          <w:sz w:val="28"/>
          <w:szCs w:val="24"/>
        </w:rPr>
        <w:t>Cyberspace: Jurnal Pendidikan Teknologi Informasi</w:t>
      </w:r>
      <w:r w:rsidRPr="00D615DA">
        <w:rPr>
          <w:rFonts w:cs="Times New Roman"/>
          <w:noProof/>
          <w:sz w:val="28"/>
          <w:szCs w:val="24"/>
        </w:rPr>
        <w:t xml:space="preserve">, </w:t>
      </w:r>
      <w:r w:rsidRPr="00D615DA">
        <w:rPr>
          <w:rFonts w:cs="Times New Roman"/>
          <w:i/>
          <w:iCs/>
          <w:noProof/>
          <w:sz w:val="28"/>
          <w:szCs w:val="24"/>
        </w:rPr>
        <w:t>4</w:t>
      </w:r>
      <w:r w:rsidRPr="00D615DA">
        <w:rPr>
          <w:rFonts w:cs="Times New Roman"/>
          <w:noProof/>
          <w:sz w:val="28"/>
          <w:szCs w:val="24"/>
        </w:rPr>
        <w:t>(1), 14. https://doi.org/10.22373/cj.v4i1.6933</w:t>
      </w:r>
    </w:p>
    <w:p w14:paraId="1DD69ED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ifudin, S., &amp; Setiaji, A. Y. (2019). Sistem Informasi Arsip Surat (Sinau) Berbasis Web Pada Kantor Desa Karangsalam Kecamatan Baturraden. </w:t>
      </w:r>
      <w:r w:rsidRPr="00D615DA">
        <w:rPr>
          <w:rFonts w:cs="Times New Roman"/>
          <w:i/>
          <w:iCs/>
          <w:noProof/>
          <w:sz w:val="28"/>
          <w:szCs w:val="24"/>
        </w:rPr>
        <w:t>EVOLUSI : Jurnal Sains Dan Manajemen</w:t>
      </w:r>
      <w:r w:rsidRPr="00D615DA">
        <w:rPr>
          <w:rFonts w:cs="Times New Roman"/>
          <w:noProof/>
          <w:sz w:val="28"/>
          <w:szCs w:val="24"/>
        </w:rPr>
        <w:t xml:space="preserve">, </w:t>
      </w:r>
      <w:r w:rsidRPr="00D615DA">
        <w:rPr>
          <w:rFonts w:cs="Times New Roman"/>
          <w:i/>
          <w:iCs/>
          <w:noProof/>
          <w:sz w:val="28"/>
          <w:szCs w:val="24"/>
        </w:rPr>
        <w:t>7</w:t>
      </w:r>
      <w:r w:rsidRPr="00D615DA">
        <w:rPr>
          <w:rFonts w:cs="Times New Roman"/>
          <w:noProof/>
          <w:sz w:val="28"/>
          <w:szCs w:val="24"/>
        </w:rPr>
        <w:t>(2), 15–21. https://doi.org/10.31294/evolusi.v7i2.6751</w:t>
      </w:r>
    </w:p>
    <w:p w14:paraId="4D98A679"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ari, E. P., Wahyuni, A., &amp; Narti, N. (2019). Sistem Informasi Sekolah Berbasis Web. </w:t>
      </w:r>
      <w:r w:rsidRPr="00D615DA">
        <w:rPr>
          <w:rFonts w:cs="Times New Roman"/>
          <w:i/>
          <w:iCs/>
          <w:noProof/>
          <w:sz w:val="28"/>
          <w:szCs w:val="24"/>
        </w:rPr>
        <w:t>Indonesian Journal on Software Engineering (IJSE)</w:t>
      </w:r>
      <w:r w:rsidRPr="00D615DA">
        <w:rPr>
          <w:rFonts w:cs="Times New Roman"/>
          <w:noProof/>
          <w:sz w:val="28"/>
          <w:szCs w:val="24"/>
        </w:rPr>
        <w:t xml:space="preserve">, </w:t>
      </w:r>
      <w:r w:rsidRPr="00D615DA">
        <w:rPr>
          <w:rFonts w:cs="Times New Roman"/>
          <w:i/>
          <w:iCs/>
          <w:noProof/>
          <w:sz w:val="28"/>
          <w:szCs w:val="24"/>
        </w:rPr>
        <w:t>5</w:t>
      </w:r>
      <w:r w:rsidRPr="00D615DA">
        <w:rPr>
          <w:rFonts w:cs="Times New Roman"/>
          <w:noProof/>
          <w:sz w:val="28"/>
          <w:szCs w:val="24"/>
        </w:rPr>
        <w:t>(1), 87–94. https://doi.org/10.31294/ijse.v5i1.5867</w:t>
      </w:r>
    </w:p>
    <w:p w14:paraId="74376046"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szCs w:val="24"/>
        </w:rPr>
      </w:pPr>
      <w:r w:rsidRPr="00D615DA">
        <w:rPr>
          <w:rFonts w:cs="Times New Roman"/>
          <w:noProof/>
          <w:sz w:val="28"/>
          <w:szCs w:val="24"/>
        </w:rPr>
        <w:t xml:space="preserve">Sukrianto, D. (2017). Penerapan Teknologi Barcode pada Pengolahan Data Pembayaran Sumbangan Pembinaan Pendidikan (SPP). </w:t>
      </w:r>
      <w:r w:rsidRPr="00D615DA">
        <w:rPr>
          <w:rFonts w:cs="Times New Roman"/>
          <w:i/>
          <w:iCs/>
          <w:noProof/>
          <w:sz w:val="28"/>
          <w:szCs w:val="24"/>
        </w:rPr>
        <w:t>Intra-Tech</w:t>
      </w:r>
      <w:r w:rsidRPr="00D615DA">
        <w:rPr>
          <w:rFonts w:cs="Times New Roman"/>
          <w:noProof/>
          <w:sz w:val="28"/>
          <w:szCs w:val="24"/>
        </w:rPr>
        <w:t xml:space="preserve">, </w:t>
      </w:r>
      <w:r w:rsidRPr="00D615DA">
        <w:rPr>
          <w:rFonts w:cs="Times New Roman"/>
          <w:i/>
          <w:iCs/>
          <w:noProof/>
          <w:sz w:val="28"/>
          <w:szCs w:val="24"/>
        </w:rPr>
        <w:t>1</w:t>
      </w:r>
      <w:r w:rsidRPr="00D615DA">
        <w:rPr>
          <w:rFonts w:cs="Times New Roman"/>
          <w:noProof/>
          <w:sz w:val="28"/>
          <w:szCs w:val="24"/>
        </w:rPr>
        <w:t>(2), 18–27.</w:t>
      </w:r>
    </w:p>
    <w:p w14:paraId="0B7541FD" w14:textId="77777777" w:rsidR="00D615DA" w:rsidRPr="00D615DA" w:rsidRDefault="00D615DA" w:rsidP="009D4CB6">
      <w:pPr>
        <w:widowControl w:val="0"/>
        <w:autoSpaceDE w:val="0"/>
        <w:autoSpaceDN w:val="0"/>
        <w:adjustRightInd w:val="0"/>
        <w:spacing w:line="480" w:lineRule="auto"/>
        <w:ind w:left="480" w:hanging="480"/>
        <w:rPr>
          <w:rFonts w:cs="Times New Roman"/>
          <w:noProof/>
          <w:sz w:val="28"/>
        </w:rPr>
      </w:pPr>
      <w:r w:rsidRPr="00D615DA">
        <w:rPr>
          <w:rFonts w:cs="Times New Roman"/>
          <w:noProof/>
          <w:sz w:val="28"/>
          <w:szCs w:val="24"/>
        </w:rPr>
        <w:t xml:space="preserve">Wahyudin, Fredy Rizqi Maulana, Mohammad Faisol, Yolanda, E. Z. </w:t>
      </w:r>
      <w:r w:rsidRPr="00D615DA">
        <w:rPr>
          <w:rFonts w:cs="Times New Roman"/>
          <w:noProof/>
          <w:sz w:val="28"/>
          <w:szCs w:val="24"/>
        </w:rPr>
        <w:lastRenderedPageBreak/>
        <w:t xml:space="preserve">(2021). </w:t>
      </w:r>
      <w:r w:rsidRPr="00D615DA">
        <w:rPr>
          <w:rFonts w:cs="Times New Roman"/>
          <w:i/>
          <w:iCs/>
          <w:noProof/>
          <w:sz w:val="28"/>
          <w:szCs w:val="24"/>
        </w:rPr>
        <w:t>Aplikasi Sistem Informasi Pelayanan Masyarakat Rukun Tetangga 02 Kelurahan Kalibaruberbasis Website</w:t>
      </w:r>
      <w:r w:rsidRPr="00D615DA">
        <w:rPr>
          <w:rFonts w:cs="Times New Roman"/>
          <w:noProof/>
          <w:sz w:val="28"/>
          <w:szCs w:val="24"/>
        </w:rPr>
        <w:t xml:space="preserve">. </w:t>
      </w:r>
      <w:r w:rsidRPr="00D615DA">
        <w:rPr>
          <w:rFonts w:cs="Times New Roman"/>
          <w:i/>
          <w:iCs/>
          <w:noProof/>
          <w:sz w:val="28"/>
          <w:szCs w:val="24"/>
        </w:rPr>
        <w:t>2</w:t>
      </w:r>
      <w:r w:rsidRPr="00D615DA">
        <w:rPr>
          <w:rFonts w:cs="Times New Roman"/>
          <w:noProof/>
          <w:sz w:val="28"/>
          <w:szCs w:val="24"/>
        </w:rPr>
        <w:t>(1), 14–21.</w:t>
      </w:r>
    </w:p>
    <w:p w14:paraId="0BBCB306" w14:textId="37F555F2" w:rsidR="00D615DA" w:rsidRDefault="00D615DA" w:rsidP="009D4CB6">
      <w:pPr>
        <w:spacing w:line="480" w:lineRule="auto"/>
        <w:rPr>
          <w:rFonts w:cs="Times New Roman"/>
          <w:b/>
          <w:bCs/>
          <w:sz w:val="28"/>
          <w:szCs w:val="28"/>
        </w:rPr>
      </w:pPr>
      <w:r>
        <w:rPr>
          <w:rFonts w:cs="Times New Roman"/>
          <w:b/>
          <w:bCs/>
          <w:sz w:val="28"/>
          <w:szCs w:val="28"/>
        </w:rPr>
        <w:fldChar w:fldCharType="end"/>
      </w:r>
    </w:p>
    <w:p w14:paraId="7FE80272" w14:textId="472797FD" w:rsidR="009216F5" w:rsidRDefault="009216F5" w:rsidP="009D4CB6">
      <w:pPr>
        <w:widowControl w:val="0"/>
        <w:autoSpaceDE w:val="0"/>
        <w:autoSpaceDN w:val="0"/>
        <w:adjustRightInd w:val="0"/>
        <w:spacing w:line="480" w:lineRule="auto"/>
        <w:ind w:left="640" w:hanging="640"/>
        <w:rPr>
          <w:rFonts w:cs="Times New Roman"/>
          <w:b/>
          <w:bCs/>
          <w:sz w:val="28"/>
          <w:szCs w:val="28"/>
        </w:rPr>
      </w:pPr>
    </w:p>
    <w:p w14:paraId="25E1A41B" w14:textId="77777777" w:rsidR="00A96E60" w:rsidRDefault="00A96E60" w:rsidP="009D4CB6">
      <w:pPr>
        <w:spacing w:line="480" w:lineRule="auto"/>
        <w:rPr>
          <w:rFonts w:cs="Times New Roman"/>
          <w:b/>
          <w:bCs/>
          <w:sz w:val="28"/>
          <w:szCs w:val="28"/>
        </w:rPr>
      </w:pPr>
    </w:p>
    <w:p w14:paraId="39D9FBD4" w14:textId="77777777" w:rsidR="00B90453" w:rsidRDefault="00B90453" w:rsidP="009D4CB6">
      <w:pPr>
        <w:spacing w:line="480" w:lineRule="auto"/>
        <w:rPr>
          <w:rFonts w:cs="Times New Roman"/>
          <w:b/>
          <w:bCs/>
          <w:sz w:val="28"/>
          <w:szCs w:val="28"/>
        </w:rPr>
      </w:pPr>
    </w:p>
    <w:p w14:paraId="5C616D0F" w14:textId="77777777" w:rsidR="00A96E60" w:rsidRDefault="00A96E60" w:rsidP="009D4CB6">
      <w:pPr>
        <w:spacing w:line="480" w:lineRule="auto"/>
        <w:rPr>
          <w:rFonts w:cs="Times New Roman"/>
          <w:b/>
          <w:bCs/>
          <w:sz w:val="28"/>
          <w:szCs w:val="28"/>
        </w:rPr>
      </w:pPr>
    </w:p>
    <w:p w14:paraId="20A1BCB5" w14:textId="77777777" w:rsidR="00A96E60" w:rsidRDefault="00A96E60" w:rsidP="009D4CB6">
      <w:pPr>
        <w:spacing w:line="480" w:lineRule="auto"/>
        <w:rPr>
          <w:rFonts w:cs="Times New Roman"/>
          <w:b/>
          <w:bCs/>
          <w:sz w:val="28"/>
          <w:szCs w:val="28"/>
        </w:rPr>
      </w:pPr>
    </w:p>
    <w:p w14:paraId="77D12093" w14:textId="77777777" w:rsidR="00A96E60" w:rsidRDefault="00A96E60" w:rsidP="009D4CB6">
      <w:pPr>
        <w:spacing w:line="480" w:lineRule="auto"/>
        <w:rPr>
          <w:rFonts w:cs="Times New Roman"/>
          <w:b/>
          <w:bCs/>
          <w:sz w:val="28"/>
          <w:szCs w:val="28"/>
        </w:rPr>
      </w:pPr>
    </w:p>
    <w:p w14:paraId="2CDBA9C7" w14:textId="77777777" w:rsidR="00A96E60" w:rsidRDefault="00A96E60" w:rsidP="009D4CB6">
      <w:pPr>
        <w:spacing w:line="480" w:lineRule="auto"/>
        <w:rPr>
          <w:rFonts w:cs="Times New Roman"/>
          <w:b/>
          <w:bCs/>
          <w:sz w:val="28"/>
          <w:szCs w:val="28"/>
        </w:rPr>
      </w:pPr>
    </w:p>
    <w:p w14:paraId="020D133C" w14:textId="77777777" w:rsidR="00A96E60" w:rsidRDefault="00A96E60" w:rsidP="009D4CB6">
      <w:pPr>
        <w:spacing w:line="480" w:lineRule="auto"/>
        <w:rPr>
          <w:rFonts w:cs="Times New Roman"/>
          <w:b/>
          <w:bCs/>
          <w:sz w:val="28"/>
          <w:szCs w:val="28"/>
        </w:rPr>
      </w:pPr>
    </w:p>
    <w:p w14:paraId="463CC782" w14:textId="77777777" w:rsidR="00A45E37" w:rsidRDefault="00A45E37" w:rsidP="009D4CB6">
      <w:pPr>
        <w:pStyle w:val="Heading1"/>
        <w:spacing w:line="480" w:lineRule="auto"/>
        <w:sectPr w:rsidR="00A45E37" w:rsidSect="00B73B55">
          <w:pgSz w:w="12240" w:h="15840"/>
          <w:pgMar w:top="1701" w:right="1701" w:bottom="1701" w:left="2268" w:header="720" w:footer="720" w:gutter="0"/>
          <w:pgNumType w:start="1"/>
          <w:cols w:space="720"/>
          <w:titlePg/>
          <w:docGrid w:linePitch="360"/>
        </w:sectPr>
      </w:pPr>
    </w:p>
    <w:p w14:paraId="2F26393E" w14:textId="54FE98E7" w:rsidR="00A938FA" w:rsidRDefault="00A938FA" w:rsidP="009D4CB6">
      <w:pPr>
        <w:pStyle w:val="Heading1"/>
        <w:spacing w:line="480" w:lineRule="auto"/>
      </w:pPr>
      <w:bookmarkStart w:id="72" w:name="_Toc97933012"/>
      <w:r>
        <w:lastRenderedPageBreak/>
        <w:t>LAMPIRAN</w:t>
      </w:r>
      <w:bookmarkEnd w:id="72"/>
    </w:p>
    <w:sectPr w:rsidR="00A938FA" w:rsidSect="00B73B55">
      <w:pgSz w:w="12240" w:h="15840"/>
      <w:pgMar w:top="1701" w:right="1701" w:bottom="1701" w:left="2268"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87C6CC" w14:textId="77777777" w:rsidR="000815CC" w:rsidRDefault="000815CC" w:rsidP="006F29B9">
      <w:pPr>
        <w:spacing w:after="0" w:line="240" w:lineRule="auto"/>
      </w:pPr>
      <w:r>
        <w:separator/>
      </w:r>
    </w:p>
  </w:endnote>
  <w:endnote w:type="continuationSeparator" w:id="0">
    <w:p w14:paraId="40570B49" w14:textId="77777777" w:rsidR="000815CC" w:rsidRDefault="000815CC" w:rsidP="006F29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54872241"/>
      <w:docPartObj>
        <w:docPartGallery w:val="Page Numbers (Bottom of Page)"/>
        <w:docPartUnique/>
      </w:docPartObj>
    </w:sdtPr>
    <w:sdtEndPr>
      <w:rPr>
        <w:noProof/>
      </w:rPr>
    </w:sdtEndPr>
    <w:sdtContent>
      <w:p w14:paraId="344D7D98" w14:textId="495D1AC0" w:rsidR="004306FC" w:rsidRDefault="004306FC">
        <w:pPr>
          <w:pStyle w:val="Footer"/>
          <w:jc w:val="center"/>
        </w:pPr>
        <w:r>
          <w:fldChar w:fldCharType="begin"/>
        </w:r>
        <w:r>
          <w:instrText xml:space="preserve"> PAGE   \* MERGEFORMAT </w:instrText>
        </w:r>
        <w:r>
          <w:fldChar w:fldCharType="separate"/>
        </w:r>
        <w:r w:rsidR="00451CC1">
          <w:rPr>
            <w:noProof/>
          </w:rPr>
          <w:t>ii</w:t>
        </w:r>
        <w:r>
          <w:rPr>
            <w:noProof/>
          </w:rPr>
          <w:fldChar w:fldCharType="end"/>
        </w:r>
      </w:p>
    </w:sdtContent>
  </w:sdt>
  <w:p w14:paraId="28AD59DD" w14:textId="77777777" w:rsidR="004306FC" w:rsidRDefault="004306F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85672362"/>
      <w:docPartObj>
        <w:docPartGallery w:val="Page Numbers (Bottom of Page)"/>
        <w:docPartUnique/>
      </w:docPartObj>
    </w:sdtPr>
    <w:sdtEndPr>
      <w:rPr>
        <w:noProof/>
      </w:rPr>
    </w:sdtEndPr>
    <w:sdtContent>
      <w:p w14:paraId="6F6EEEF8" w14:textId="646D9494" w:rsidR="004306FC" w:rsidRDefault="004306FC">
        <w:pPr>
          <w:pStyle w:val="Footer"/>
          <w:jc w:val="center"/>
        </w:pPr>
        <w:r>
          <w:fldChar w:fldCharType="begin"/>
        </w:r>
        <w:r>
          <w:instrText xml:space="preserve"> PAGE   \* MERGEFORMAT </w:instrText>
        </w:r>
        <w:r>
          <w:fldChar w:fldCharType="separate"/>
        </w:r>
        <w:r w:rsidR="00451CC1">
          <w:rPr>
            <w:noProof/>
          </w:rPr>
          <w:t>i</w:t>
        </w:r>
        <w:r>
          <w:rPr>
            <w:noProof/>
          </w:rPr>
          <w:fldChar w:fldCharType="end"/>
        </w:r>
      </w:p>
    </w:sdtContent>
  </w:sdt>
  <w:p w14:paraId="52D5CEE4" w14:textId="77777777" w:rsidR="004306FC" w:rsidRDefault="004306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4859E2" w14:textId="77777777" w:rsidR="000815CC" w:rsidRDefault="000815CC" w:rsidP="006F29B9">
      <w:pPr>
        <w:spacing w:after="0" w:line="240" w:lineRule="auto"/>
      </w:pPr>
      <w:r>
        <w:separator/>
      </w:r>
    </w:p>
  </w:footnote>
  <w:footnote w:type="continuationSeparator" w:id="0">
    <w:p w14:paraId="41A20B05" w14:textId="77777777" w:rsidR="000815CC" w:rsidRDefault="000815CC" w:rsidP="006F29B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4C5010" w14:textId="4D3A9617" w:rsidR="004306FC" w:rsidRDefault="004306FC">
    <w:pPr>
      <w:pStyle w:val="Header"/>
      <w:jc w:val="right"/>
    </w:pPr>
  </w:p>
  <w:p w14:paraId="5AA84037" w14:textId="77777777" w:rsidR="004306FC" w:rsidRDefault="004306F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E746AD"/>
    <w:multiLevelType w:val="hybridMultilevel"/>
    <w:tmpl w:val="AB4AD54C"/>
    <w:lvl w:ilvl="0" w:tplc="801E86CC">
      <w:start w:val="1"/>
      <w:numFmt w:val="lowerLetter"/>
      <w:lvlText w:val="%1."/>
      <w:lvlJc w:val="left"/>
      <w:pPr>
        <w:ind w:left="1665" w:hanging="945"/>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14BA457E"/>
    <w:multiLevelType w:val="hybridMultilevel"/>
    <w:tmpl w:val="5CF0E57C"/>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2">
    <w:nsid w:val="174A2097"/>
    <w:multiLevelType w:val="hybridMultilevel"/>
    <w:tmpl w:val="CBF64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E6009FB"/>
    <w:multiLevelType w:val="hybridMultilevel"/>
    <w:tmpl w:val="A8CAFE0C"/>
    <w:lvl w:ilvl="0" w:tplc="7BFE3E48">
      <w:start w:val="2"/>
      <w:numFmt w:val="bullet"/>
      <w:lvlText w:val="-"/>
      <w:lvlJc w:val="left"/>
      <w:pPr>
        <w:ind w:left="2203" w:hanging="360"/>
      </w:pPr>
      <w:rPr>
        <w:rFonts w:ascii="Times New Roman" w:eastAsiaTheme="minorHAnsi" w:hAnsi="Times New Roman" w:cs="Times New Roman" w:hint="default"/>
      </w:rPr>
    </w:lvl>
    <w:lvl w:ilvl="1" w:tplc="04090003">
      <w:start w:val="1"/>
      <w:numFmt w:val="bullet"/>
      <w:lvlText w:val="o"/>
      <w:lvlJc w:val="left"/>
      <w:pPr>
        <w:ind w:left="2923" w:hanging="360"/>
      </w:pPr>
      <w:rPr>
        <w:rFonts w:ascii="Courier New" w:hAnsi="Courier New" w:cs="Courier New" w:hint="default"/>
      </w:rPr>
    </w:lvl>
    <w:lvl w:ilvl="2" w:tplc="04090005" w:tentative="1">
      <w:start w:val="1"/>
      <w:numFmt w:val="bullet"/>
      <w:lvlText w:val=""/>
      <w:lvlJc w:val="left"/>
      <w:pPr>
        <w:ind w:left="3643" w:hanging="360"/>
      </w:pPr>
      <w:rPr>
        <w:rFonts w:ascii="Wingdings" w:hAnsi="Wingdings" w:hint="default"/>
      </w:rPr>
    </w:lvl>
    <w:lvl w:ilvl="3" w:tplc="04090001" w:tentative="1">
      <w:start w:val="1"/>
      <w:numFmt w:val="bullet"/>
      <w:lvlText w:val=""/>
      <w:lvlJc w:val="left"/>
      <w:pPr>
        <w:ind w:left="4363" w:hanging="360"/>
      </w:pPr>
      <w:rPr>
        <w:rFonts w:ascii="Symbol" w:hAnsi="Symbol" w:hint="default"/>
      </w:rPr>
    </w:lvl>
    <w:lvl w:ilvl="4" w:tplc="04090003" w:tentative="1">
      <w:start w:val="1"/>
      <w:numFmt w:val="bullet"/>
      <w:lvlText w:val="o"/>
      <w:lvlJc w:val="left"/>
      <w:pPr>
        <w:ind w:left="5083" w:hanging="360"/>
      </w:pPr>
      <w:rPr>
        <w:rFonts w:ascii="Courier New" w:hAnsi="Courier New" w:cs="Courier New" w:hint="default"/>
      </w:rPr>
    </w:lvl>
    <w:lvl w:ilvl="5" w:tplc="04090005" w:tentative="1">
      <w:start w:val="1"/>
      <w:numFmt w:val="bullet"/>
      <w:lvlText w:val=""/>
      <w:lvlJc w:val="left"/>
      <w:pPr>
        <w:ind w:left="5803" w:hanging="360"/>
      </w:pPr>
      <w:rPr>
        <w:rFonts w:ascii="Wingdings" w:hAnsi="Wingdings" w:hint="default"/>
      </w:rPr>
    </w:lvl>
    <w:lvl w:ilvl="6" w:tplc="04090001" w:tentative="1">
      <w:start w:val="1"/>
      <w:numFmt w:val="bullet"/>
      <w:lvlText w:val=""/>
      <w:lvlJc w:val="left"/>
      <w:pPr>
        <w:ind w:left="6523" w:hanging="360"/>
      </w:pPr>
      <w:rPr>
        <w:rFonts w:ascii="Symbol" w:hAnsi="Symbol" w:hint="default"/>
      </w:rPr>
    </w:lvl>
    <w:lvl w:ilvl="7" w:tplc="04090003" w:tentative="1">
      <w:start w:val="1"/>
      <w:numFmt w:val="bullet"/>
      <w:lvlText w:val="o"/>
      <w:lvlJc w:val="left"/>
      <w:pPr>
        <w:ind w:left="7243" w:hanging="360"/>
      </w:pPr>
      <w:rPr>
        <w:rFonts w:ascii="Courier New" w:hAnsi="Courier New" w:cs="Courier New" w:hint="default"/>
      </w:rPr>
    </w:lvl>
    <w:lvl w:ilvl="8" w:tplc="04090005" w:tentative="1">
      <w:start w:val="1"/>
      <w:numFmt w:val="bullet"/>
      <w:lvlText w:val=""/>
      <w:lvlJc w:val="left"/>
      <w:pPr>
        <w:ind w:left="7963" w:hanging="360"/>
      </w:pPr>
      <w:rPr>
        <w:rFonts w:ascii="Wingdings" w:hAnsi="Wingdings" w:hint="default"/>
      </w:rPr>
    </w:lvl>
  </w:abstractNum>
  <w:abstractNum w:abstractNumId="4">
    <w:nsid w:val="20CB53E6"/>
    <w:multiLevelType w:val="multilevel"/>
    <w:tmpl w:val="A31E3DB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3B631C8"/>
    <w:multiLevelType w:val="hybridMultilevel"/>
    <w:tmpl w:val="F9827304"/>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2457607B"/>
    <w:multiLevelType w:val="hybridMultilevel"/>
    <w:tmpl w:val="277C1626"/>
    <w:lvl w:ilvl="0" w:tplc="E08E6506">
      <w:start w:val="2"/>
      <w:numFmt w:val="bullet"/>
      <w:lvlText w:val="-"/>
      <w:lvlJc w:val="left"/>
      <w:pPr>
        <w:ind w:left="1746" w:hanging="360"/>
      </w:pPr>
      <w:rPr>
        <w:rFonts w:ascii="Times New Roman" w:eastAsiaTheme="minorHAnsi" w:hAnsi="Times New Roman" w:cs="Times New Roman" w:hint="default"/>
      </w:rPr>
    </w:lvl>
    <w:lvl w:ilvl="1" w:tplc="04090003" w:tentative="1">
      <w:start w:val="1"/>
      <w:numFmt w:val="bullet"/>
      <w:lvlText w:val="o"/>
      <w:lvlJc w:val="left"/>
      <w:pPr>
        <w:ind w:left="2466" w:hanging="360"/>
      </w:pPr>
      <w:rPr>
        <w:rFonts w:ascii="Courier New" w:hAnsi="Courier New" w:cs="Courier New" w:hint="default"/>
      </w:rPr>
    </w:lvl>
    <w:lvl w:ilvl="2" w:tplc="04090005" w:tentative="1">
      <w:start w:val="1"/>
      <w:numFmt w:val="bullet"/>
      <w:lvlText w:val=""/>
      <w:lvlJc w:val="left"/>
      <w:pPr>
        <w:ind w:left="3186" w:hanging="360"/>
      </w:pPr>
      <w:rPr>
        <w:rFonts w:ascii="Wingdings" w:hAnsi="Wingdings" w:hint="default"/>
      </w:rPr>
    </w:lvl>
    <w:lvl w:ilvl="3" w:tplc="04090001" w:tentative="1">
      <w:start w:val="1"/>
      <w:numFmt w:val="bullet"/>
      <w:lvlText w:val=""/>
      <w:lvlJc w:val="left"/>
      <w:pPr>
        <w:ind w:left="3906" w:hanging="360"/>
      </w:pPr>
      <w:rPr>
        <w:rFonts w:ascii="Symbol" w:hAnsi="Symbol" w:hint="default"/>
      </w:rPr>
    </w:lvl>
    <w:lvl w:ilvl="4" w:tplc="04090003" w:tentative="1">
      <w:start w:val="1"/>
      <w:numFmt w:val="bullet"/>
      <w:lvlText w:val="o"/>
      <w:lvlJc w:val="left"/>
      <w:pPr>
        <w:ind w:left="4626" w:hanging="360"/>
      </w:pPr>
      <w:rPr>
        <w:rFonts w:ascii="Courier New" w:hAnsi="Courier New" w:cs="Courier New" w:hint="default"/>
      </w:rPr>
    </w:lvl>
    <w:lvl w:ilvl="5" w:tplc="04090005" w:tentative="1">
      <w:start w:val="1"/>
      <w:numFmt w:val="bullet"/>
      <w:lvlText w:val=""/>
      <w:lvlJc w:val="left"/>
      <w:pPr>
        <w:ind w:left="5346" w:hanging="360"/>
      </w:pPr>
      <w:rPr>
        <w:rFonts w:ascii="Wingdings" w:hAnsi="Wingdings" w:hint="default"/>
      </w:rPr>
    </w:lvl>
    <w:lvl w:ilvl="6" w:tplc="04090001" w:tentative="1">
      <w:start w:val="1"/>
      <w:numFmt w:val="bullet"/>
      <w:lvlText w:val=""/>
      <w:lvlJc w:val="left"/>
      <w:pPr>
        <w:ind w:left="6066" w:hanging="360"/>
      </w:pPr>
      <w:rPr>
        <w:rFonts w:ascii="Symbol" w:hAnsi="Symbol" w:hint="default"/>
      </w:rPr>
    </w:lvl>
    <w:lvl w:ilvl="7" w:tplc="04090003" w:tentative="1">
      <w:start w:val="1"/>
      <w:numFmt w:val="bullet"/>
      <w:lvlText w:val="o"/>
      <w:lvlJc w:val="left"/>
      <w:pPr>
        <w:ind w:left="6786" w:hanging="360"/>
      </w:pPr>
      <w:rPr>
        <w:rFonts w:ascii="Courier New" w:hAnsi="Courier New" w:cs="Courier New" w:hint="default"/>
      </w:rPr>
    </w:lvl>
    <w:lvl w:ilvl="8" w:tplc="04090005" w:tentative="1">
      <w:start w:val="1"/>
      <w:numFmt w:val="bullet"/>
      <w:lvlText w:val=""/>
      <w:lvlJc w:val="left"/>
      <w:pPr>
        <w:ind w:left="7506" w:hanging="360"/>
      </w:pPr>
      <w:rPr>
        <w:rFonts w:ascii="Wingdings" w:hAnsi="Wingdings" w:hint="default"/>
      </w:rPr>
    </w:lvl>
  </w:abstractNum>
  <w:abstractNum w:abstractNumId="7">
    <w:nsid w:val="288A0216"/>
    <w:multiLevelType w:val="hybridMultilevel"/>
    <w:tmpl w:val="5EC8A3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CE16713"/>
    <w:multiLevelType w:val="hybridMultilevel"/>
    <w:tmpl w:val="3B0A4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E4D6FB3"/>
    <w:multiLevelType w:val="multilevel"/>
    <w:tmpl w:val="FF920E6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349C7DE0"/>
    <w:multiLevelType w:val="hybridMultilevel"/>
    <w:tmpl w:val="7FD0C74E"/>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1">
    <w:nsid w:val="36701A30"/>
    <w:multiLevelType w:val="hybridMultilevel"/>
    <w:tmpl w:val="E0D4A6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D757AF7"/>
    <w:multiLevelType w:val="hybridMultilevel"/>
    <w:tmpl w:val="4EEC180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40136AA0"/>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E333FAC"/>
    <w:multiLevelType w:val="hybridMultilevel"/>
    <w:tmpl w:val="8976FD44"/>
    <w:lvl w:ilvl="0" w:tplc="90FC9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509D6EDC"/>
    <w:multiLevelType w:val="hybridMultilevel"/>
    <w:tmpl w:val="7F68525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7E36960"/>
    <w:multiLevelType w:val="hybridMultilevel"/>
    <w:tmpl w:val="F964130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5A135AB7"/>
    <w:multiLevelType w:val="hybridMultilevel"/>
    <w:tmpl w:val="B254F6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1F3055E"/>
    <w:multiLevelType w:val="multilevel"/>
    <w:tmpl w:val="9CD64800"/>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69A002C"/>
    <w:multiLevelType w:val="hybridMultilevel"/>
    <w:tmpl w:val="6C266B6E"/>
    <w:lvl w:ilvl="0" w:tplc="80E4372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nsid w:val="69FB1FFB"/>
    <w:multiLevelType w:val="multilevel"/>
    <w:tmpl w:val="0F22F924"/>
    <w:lvl w:ilvl="0">
      <w:start w:val="1"/>
      <w:numFmt w:val="decimal"/>
      <w:lvlText w:val="%1."/>
      <w:lvlJc w:val="left"/>
      <w:rPr>
        <w:rFonts w:ascii="Times New Roman" w:eastAsia="Times New Roman" w:hAnsi="Times New Roman" w:cs="Times New Roman"/>
        <w:b w:val="0"/>
        <w:bCs w:val="0"/>
        <w:i w:val="0"/>
        <w:iCs w:val="0"/>
        <w:smallCaps w:val="0"/>
        <w:strike w:val="0"/>
        <w:color w:val="000000"/>
        <w:spacing w:val="0"/>
        <w:w w:val="100"/>
        <w:position w:val="0"/>
        <w:sz w:val="24"/>
        <w:szCs w:val="24"/>
        <w:u w:val="none"/>
        <w:shd w:val="clear" w:color="auto" w:fill="auto"/>
        <w:lang w:val="id-ID" w:eastAsia="id-ID" w:bidi="id-ID"/>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1">
    <w:nsid w:val="6BBA1A1C"/>
    <w:multiLevelType w:val="hybridMultilevel"/>
    <w:tmpl w:val="AF0024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2B14CAF"/>
    <w:multiLevelType w:val="hybridMultilevel"/>
    <w:tmpl w:val="78B2B098"/>
    <w:lvl w:ilvl="0" w:tplc="D36A4514">
      <w:start w:val="1"/>
      <w:numFmt w:val="lowerLetter"/>
      <w:lvlText w:val="%1."/>
      <w:lvlJc w:val="left"/>
      <w:pPr>
        <w:ind w:left="927" w:hanging="360"/>
      </w:pPr>
      <w:rPr>
        <w:rFonts w:eastAsiaTheme="minorHAnsi" w:cstheme="minorBid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9"/>
  </w:num>
  <w:num w:numId="2">
    <w:abstractNumId w:val="7"/>
  </w:num>
  <w:num w:numId="3">
    <w:abstractNumId w:val="15"/>
  </w:num>
  <w:num w:numId="4">
    <w:abstractNumId w:val="12"/>
  </w:num>
  <w:num w:numId="5">
    <w:abstractNumId w:val="5"/>
  </w:num>
  <w:num w:numId="6">
    <w:abstractNumId w:val="10"/>
  </w:num>
  <w:num w:numId="7">
    <w:abstractNumId w:val="20"/>
  </w:num>
  <w:num w:numId="8">
    <w:abstractNumId w:val="6"/>
  </w:num>
  <w:num w:numId="9">
    <w:abstractNumId w:val="3"/>
  </w:num>
  <w:num w:numId="10">
    <w:abstractNumId w:val="16"/>
  </w:num>
  <w:num w:numId="11">
    <w:abstractNumId w:val="11"/>
  </w:num>
  <w:num w:numId="12">
    <w:abstractNumId w:val="17"/>
  </w:num>
  <w:num w:numId="13">
    <w:abstractNumId w:val="2"/>
  </w:num>
  <w:num w:numId="14">
    <w:abstractNumId w:val="0"/>
  </w:num>
  <w:num w:numId="15">
    <w:abstractNumId w:val="13"/>
  </w:num>
  <w:num w:numId="16">
    <w:abstractNumId w:val="1"/>
  </w:num>
  <w:num w:numId="17">
    <w:abstractNumId w:val="18"/>
  </w:num>
  <w:num w:numId="18">
    <w:abstractNumId w:val="19"/>
  </w:num>
  <w:num w:numId="19">
    <w:abstractNumId w:val="8"/>
  </w:num>
  <w:num w:numId="20">
    <w:abstractNumId w:val="4"/>
  </w:num>
  <w:num w:numId="21">
    <w:abstractNumId w:val="21"/>
  </w:num>
  <w:num w:numId="22">
    <w:abstractNumId w:val="22"/>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46960"/>
    <w:rsid w:val="000008F9"/>
    <w:rsid w:val="0001016B"/>
    <w:rsid w:val="00011FE2"/>
    <w:rsid w:val="000133AE"/>
    <w:rsid w:val="00024464"/>
    <w:rsid w:val="00031D10"/>
    <w:rsid w:val="00057697"/>
    <w:rsid w:val="0006001D"/>
    <w:rsid w:val="0006283F"/>
    <w:rsid w:val="00062B39"/>
    <w:rsid w:val="00063F84"/>
    <w:rsid w:val="00067990"/>
    <w:rsid w:val="00080D86"/>
    <w:rsid w:val="000815CC"/>
    <w:rsid w:val="00081769"/>
    <w:rsid w:val="0008624E"/>
    <w:rsid w:val="00087B3C"/>
    <w:rsid w:val="0009491C"/>
    <w:rsid w:val="00097EA6"/>
    <w:rsid w:val="000B2443"/>
    <w:rsid w:val="000C495B"/>
    <w:rsid w:val="000C632D"/>
    <w:rsid w:val="000D72AF"/>
    <w:rsid w:val="000E7D6F"/>
    <w:rsid w:val="000F2B97"/>
    <w:rsid w:val="000F62BC"/>
    <w:rsid w:val="00106008"/>
    <w:rsid w:val="0011374E"/>
    <w:rsid w:val="001142E0"/>
    <w:rsid w:val="00130A92"/>
    <w:rsid w:val="0013164D"/>
    <w:rsid w:val="001326FE"/>
    <w:rsid w:val="00134B7C"/>
    <w:rsid w:val="001412AD"/>
    <w:rsid w:val="00162FCB"/>
    <w:rsid w:val="0016461A"/>
    <w:rsid w:val="00185FDE"/>
    <w:rsid w:val="00186B5C"/>
    <w:rsid w:val="00187AA4"/>
    <w:rsid w:val="00190690"/>
    <w:rsid w:val="001A2670"/>
    <w:rsid w:val="001A3E40"/>
    <w:rsid w:val="001A5E06"/>
    <w:rsid w:val="001D7EAB"/>
    <w:rsid w:val="001E5802"/>
    <w:rsid w:val="001E7600"/>
    <w:rsid w:val="001F7536"/>
    <w:rsid w:val="00205B0C"/>
    <w:rsid w:val="00214A9C"/>
    <w:rsid w:val="00221DB2"/>
    <w:rsid w:val="002272AC"/>
    <w:rsid w:val="00241AB5"/>
    <w:rsid w:val="002473B0"/>
    <w:rsid w:val="00251EE9"/>
    <w:rsid w:val="0027523F"/>
    <w:rsid w:val="0027565A"/>
    <w:rsid w:val="002759F7"/>
    <w:rsid w:val="00284BC3"/>
    <w:rsid w:val="00291352"/>
    <w:rsid w:val="00291706"/>
    <w:rsid w:val="00295A1B"/>
    <w:rsid w:val="002A0641"/>
    <w:rsid w:val="002B05BF"/>
    <w:rsid w:val="002B2148"/>
    <w:rsid w:val="002C27CB"/>
    <w:rsid w:val="002C4F97"/>
    <w:rsid w:val="002D352A"/>
    <w:rsid w:val="002D684B"/>
    <w:rsid w:val="002E28B9"/>
    <w:rsid w:val="002E2984"/>
    <w:rsid w:val="002E7725"/>
    <w:rsid w:val="002F070A"/>
    <w:rsid w:val="002F5C8F"/>
    <w:rsid w:val="0030596D"/>
    <w:rsid w:val="00317188"/>
    <w:rsid w:val="003219C6"/>
    <w:rsid w:val="00330A3C"/>
    <w:rsid w:val="003327B8"/>
    <w:rsid w:val="00332846"/>
    <w:rsid w:val="00332B49"/>
    <w:rsid w:val="00364460"/>
    <w:rsid w:val="00367277"/>
    <w:rsid w:val="00367A7D"/>
    <w:rsid w:val="0037108F"/>
    <w:rsid w:val="00373B7A"/>
    <w:rsid w:val="00375AD1"/>
    <w:rsid w:val="00377DC9"/>
    <w:rsid w:val="00393DC8"/>
    <w:rsid w:val="00394F68"/>
    <w:rsid w:val="00396D19"/>
    <w:rsid w:val="003A44AE"/>
    <w:rsid w:val="003C485E"/>
    <w:rsid w:val="003D216C"/>
    <w:rsid w:val="003E3A66"/>
    <w:rsid w:val="003F2DFB"/>
    <w:rsid w:val="003F5A88"/>
    <w:rsid w:val="00400CA7"/>
    <w:rsid w:val="004018B5"/>
    <w:rsid w:val="0040375D"/>
    <w:rsid w:val="00407200"/>
    <w:rsid w:val="004124DB"/>
    <w:rsid w:val="00421CA4"/>
    <w:rsid w:val="00423679"/>
    <w:rsid w:val="004306FC"/>
    <w:rsid w:val="00451CC1"/>
    <w:rsid w:val="00454511"/>
    <w:rsid w:val="004565B9"/>
    <w:rsid w:val="00461164"/>
    <w:rsid w:val="00471D2D"/>
    <w:rsid w:val="00494567"/>
    <w:rsid w:val="004B6BCE"/>
    <w:rsid w:val="004E535F"/>
    <w:rsid w:val="004E577C"/>
    <w:rsid w:val="004F0F50"/>
    <w:rsid w:val="004F13BE"/>
    <w:rsid w:val="00502FCC"/>
    <w:rsid w:val="00504832"/>
    <w:rsid w:val="00507CFA"/>
    <w:rsid w:val="005153BF"/>
    <w:rsid w:val="005329C9"/>
    <w:rsid w:val="00534832"/>
    <w:rsid w:val="00535DE8"/>
    <w:rsid w:val="005360AF"/>
    <w:rsid w:val="00547439"/>
    <w:rsid w:val="00565722"/>
    <w:rsid w:val="00573E17"/>
    <w:rsid w:val="00574634"/>
    <w:rsid w:val="005776ED"/>
    <w:rsid w:val="00585B4D"/>
    <w:rsid w:val="00595A55"/>
    <w:rsid w:val="005A35CD"/>
    <w:rsid w:val="005A5CF2"/>
    <w:rsid w:val="005A784D"/>
    <w:rsid w:val="005C24E4"/>
    <w:rsid w:val="005C6C4F"/>
    <w:rsid w:val="005D233C"/>
    <w:rsid w:val="00622552"/>
    <w:rsid w:val="00622E5B"/>
    <w:rsid w:val="006324D4"/>
    <w:rsid w:val="0064688A"/>
    <w:rsid w:val="0065054A"/>
    <w:rsid w:val="00651D33"/>
    <w:rsid w:val="00655C15"/>
    <w:rsid w:val="0066082A"/>
    <w:rsid w:val="006612A1"/>
    <w:rsid w:val="00674BF2"/>
    <w:rsid w:val="00674E8F"/>
    <w:rsid w:val="00675B6F"/>
    <w:rsid w:val="00682A0B"/>
    <w:rsid w:val="00685ADF"/>
    <w:rsid w:val="00693D95"/>
    <w:rsid w:val="006A0D65"/>
    <w:rsid w:val="006A386C"/>
    <w:rsid w:val="006A40D9"/>
    <w:rsid w:val="006A5ADA"/>
    <w:rsid w:val="006A6812"/>
    <w:rsid w:val="006B12CB"/>
    <w:rsid w:val="006E3F30"/>
    <w:rsid w:val="006E6B28"/>
    <w:rsid w:val="006F29B9"/>
    <w:rsid w:val="006F5A30"/>
    <w:rsid w:val="00700D9F"/>
    <w:rsid w:val="007173EB"/>
    <w:rsid w:val="007272D6"/>
    <w:rsid w:val="00730616"/>
    <w:rsid w:val="00733BC9"/>
    <w:rsid w:val="0074051F"/>
    <w:rsid w:val="00760BBB"/>
    <w:rsid w:val="00762FA0"/>
    <w:rsid w:val="00770F2A"/>
    <w:rsid w:val="00771CA6"/>
    <w:rsid w:val="00784E03"/>
    <w:rsid w:val="00784F6F"/>
    <w:rsid w:val="00785267"/>
    <w:rsid w:val="00787BD7"/>
    <w:rsid w:val="007901B7"/>
    <w:rsid w:val="00790406"/>
    <w:rsid w:val="00790A1F"/>
    <w:rsid w:val="0079753D"/>
    <w:rsid w:val="00797540"/>
    <w:rsid w:val="007A169B"/>
    <w:rsid w:val="007B21DC"/>
    <w:rsid w:val="007B30A0"/>
    <w:rsid w:val="007B5457"/>
    <w:rsid w:val="007B7BAF"/>
    <w:rsid w:val="007C264A"/>
    <w:rsid w:val="007C42E3"/>
    <w:rsid w:val="007C7D69"/>
    <w:rsid w:val="007D618A"/>
    <w:rsid w:val="007F04F5"/>
    <w:rsid w:val="00813042"/>
    <w:rsid w:val="0081373C"/>
    <w:rsid w:val="00835E55"/>
    <w:rsid w:val="0085201B"/>
    <w:rsid w:val="00856B7E"/>
    <w:rsid w:val="00856F32"/>
    <w:rsid w:val="00862D99"/>
    <w:rsid w:val="00866BC8"/>
    <w:rsid w:val="00872164"/>
    <w:rsid w:val="00873490"/>
    <w:rsid w:val="0088431F"/>
    <w:rsid w:val="00894F8D"/>
    <w:rsid w:val="008A1BBC"/>
    <w:rsid w:val="008B23FF"/>
    <w:rsid w:val="008B4099"/>
    <w:rsid w:val="008C0539"/>
    <w:rsid w:val="008C3CB4"/>
    <w:rsid w:val="008D43FC"/>
    <w:rsid w:val="008E39D8"/>
    <w:rsid w:val="008E63DB"/>
    <w:rsid w:val="008F0037"/>
    <w:rsid w:val="009108A6"/>
    <w:rsid w:val="009154B0"/>
    <w:rsid w:val="00916699"/>
    <w:rsid w:val="009216F5"/>
    <w:rsid w:val="00922645"/>
    <w:rsid w:val="00936986"/>
    <w:rsid w:val="00943BC4"/>
    <w:rsid w:val="009561C7"/>
    <w:rsid w:val="009573FD"/>
    <w:rsid w:val="00964933"/>
    <w:rsid w:val="009703D3"/>
    <w:rsid w:val="00974723"/>
    <w:rsid w:val="00985FD3"/>
    <w:rsid w:val="00987356"/>
    <w:rsid w:val="00996F2F"/>
    <w:rsid w:val="009B2476"/>
    <w:rsid w:val="009B390D"/>
    <w:rsid w:val="009B41ED"/>
    <w:rsid w:val="009D4CB6"/>
    <w:rsid w:val="009D5AC4"/>
    <w:rsid w:val="009E01E2"/>
    <w:rsid w:val="009E0678"/>
    <w:rsid w:val="009F0DB9"/>
    <w:rsid w:val="00A05FF3"/>
    <w:rsid w:val="00A1177B"/>
    <w:rsid w:val="00A17A53"/>
    <w:rsid w:val="00A26027"/>
    <w:rsid w:val="00A3386E"/>
    <w:rsid w:val="00A348F1"/>
    <w:rsid w:val="00A3516C"/>
    <w:rsid w:val="00A45E37"/>
    <w:rsid w:val="00A502AF"/>
    <w:rsid w:val="00A540BC"/>
    <w:rsid w:val="00A60245"/>
    <w:rsid w:val="00A668ED"/>
    <w:rsid w:val="00A67DC0"/>
    <w:rsid w:val="00A7736C"/>
    <w:rsid w:val="00A869C5"/>
    <w:rsid w:val="00A879BF"/>
    <w:rsid w:val="00A938FA"/>
    <w:rsid w:val="00A94935"/>
    <w:rsid w:val="00A96E60"/>
    <w:rsid w:val="00AA20AA"/>
    <w:rsid w:val="00AA7014"/>
    <w:rsid w:val="00AB37B1"/>
    <w:rsid w:val="00AC05C9"/>
    <w:rsid w:val="00AC41CE"/>
    <w:rsid w:val="00AE346D"/>
    <w:rsid w:val="00AE4EC7"/>
    <w:rsid w:val="00AE5A04"/>
    <w:rsid w:val="00AE66F7"/>
    <w:rsid w:val="00AF1FAE"/>
    <w:rsid w:val="00B002A1"/>
    <w:rsid w:val="00B10818"/>
    <w:rsid w:val="00B21D9F"/>
    <w:rsid w:val="00B25140"/>
    <w:rsid w:val="00B33C51"/>
    <w:rsid w:val="00B47821"/>
    <w:rsid w:val="00B47918"/>
    <w:rsid w:val="00B50E44"/>
    <w:rsid w:val="00B52BD0"/>
    <w:rsid w:val="00B53482"/>
    <w:rsid w:val="00B600D3"/>
    <w:rsid w:val="00B64A8A"/>
    <w:rsid w:val="00B708CD"/>
    <w:rsid w:val="00B73B55"/>
    <w:rsid w:val="00B73EC0"/>
    <w:rsid w:val="00B90453"/>
    <w:rsid w:val="00B9389A"/>
    <w:rsid w:val="00BB199C"/>
    <w:rsid w:val="00BC0CFD"/>
    <w:rsid w:val="00BD0B59"/>
    <w:rsid w:val="00BD4F15"/>
    <w:rsid w:val="00BD659E"/>
    <w:rsid w:val="00BD71A1"/>
    <w:rsid w:val="00BE38B2"/>
    <w:rsid w:val="00C018F2"/>
    <w:rsid w:val="00C04574"/>
    <w:rsid w:val="00C0573A"/>
    <w:rsid w:val="00C15DA0"/>
    <w:rsid w:val="00C177E8"/>
    <w:rsid w:val="00C261E4"/>
    <w:rsid w:val="00C3296F"/>
    <w:rsid w:val="00C32A21"/>
    <w:rsid w:val="00C33B08"/>
    <w:rsid w:val="00C63639"/>
    <w:rsid w:val="00C655DF"/>
    <w:rsid w:val="00C71C65"/>
    <w:rsid w:val="00C75731"/>
    <w:rsid w:val="00C767A4"/>
    <w:rsid w:val="00C8250F"/>
    <w:rsid w:val="00C82B72"/>
    <w:rsid w:val="00C840BE"/>
    <w:rsid w:val="00C84899"/>
    <w:rsid w:val="00C856BC"/>
    <w:rsid w:val="00C95A26"/>
    <w:rsid w:val="00CB3AB8"/>
    <w:rsid w:val="00CB7992"/>
    <w:rsid w:val="00CC117B"/>
    <w:rsid w:val="00CD1DD5"/>
    <w:rsid w:val="00CD5372"/>
    <w:rsid w:val="00CD60C7"/>
    <w:rsid w:val="00CE7B1F"/>
    <w:rsid w:val="00CF0686"/>
    <w:rsid w:val="00CF0C4C"/>
    <w:rsid w:val="00CF5BAC"/>
    <w:rsid w:val="00CF7822"/>
    <w:rsid w:val="00D061AC"/>
    <w:rsid w:val="00D13199"/>
    <w:rsid w:val="00D15945"/>
    <w:rsid w:val="00D2545B"/>
    <w:rsid w:val="00D2552A"/>
    <w:rsid w:val="00D277D0"/>
    <w:rsid w:val="00D30DDE"/>
    <w:rsid w:val="00D33B2B"/>
    <w:rsid w:val="00D363A5"/>
    <w:rsid w:val="00D4239C"/>
    <w:rsid w:val="00D470E4"/>
    <w:rsid w:val="00D512C8"/>
    <w:rsid w:val="00D51FDD"/>
    <w:rsid w:val="00D57CB3"/>
    <w:rsid w:val="00D615DA"/>
    <w:rsid w:val="00D61918"/>
    <w:rsid w:val="00D8691B"/>
    <w:rsid w:val="00DA05DF"/>
    <w:rsid w:val="00DA5AA8"/>
    <w:rsid w:val="00DA7D75"/>
    <w:rsid w:val="00DB2C86"/>
    <w:rsid w:val="00DB61DE"/>
    <w:rsid w:val="00DC32FD"/>
    <w:rsid w:val="00DD3745"/>
    <w:rsid w:val="00DD38D7"/>
    <w:rsid w:val="00DD5C29"/>
    <w:rsid w:val="00DE0772"/>
    <w:rsid w:val="00DE1337"/>
    <w:rsid w:val="00DE1A47"/>
    <w:rsid w:val="00DE4FB0"/>
    <w:rsid w:val="00DF5262"/>
    <w:rsid w:val="00DF5A8A"/>
    <w:rsid w:val="00E1122A"/>
    <w:rsid w:val="00E13EE8"/>
    <w:rsid w:val="00E14710"/>
    <w:rsid w:val="00E1476C"/>
    <w:rsid w:val="00E14921"/>
    <w:rsid w:val="00E17ABD"/>
    <w:rsid w:val="00E21838"/>
    <w:rsid w:val="00E26388"/>
    <w:rsid w:val="00E35AB1"/>
    <w:rsid w:val="00E44AE4"/>
    <w:rsid w:val="00E46960"/>
    <w:rsid w:val="00E55C2D"/>
    <w:rsid w:val="00E560D0"/>
    <w:rsid w:val="00E61E88"/>
    <w:rsid w:val="00E76A68"/>
    <w:rsid w:val="00E92C36"/>
    <w:rsid w:val="00E957E7"/>
    <w:rsid w:val="00EA56FB"/>
    <w:rsid w:val="00EA5CAF"/>
    <w:rsid w:val="00EA73B5"/>
    <w:rsid w:val="00EC6E05"/>
    <w:rsid w:val="00ED7036"/>
    <w:rsid w:val="00EE32FD"/>
    <w:rsid w:val="00EF7E76"/>
    <w:rsid w:val="00F11CDE"/>
    <w:rsid w:val="00F27E20"/>
    <w:rsid w:val="00F50DC6"/>
    <w:rsid w:val="00F53C49"/>
    <w:rsid w:val="00F57684"/>
    <w:rsid w:val="00F61035"/>
    <w:rsid w:val="00F6334B"/>
    <w:rsid w:val="00F8273B"/>
    <w:rsid w:val="00F85F8D"/>
    <w:rsid w:val="00F91004"/>
    <w:rsid w:val="00F96513"/>
    <w:rsid w:val="00FB25DF"/>
    <w:rsid w:val="00FD05C8"/>
    <w:rsid w:val="00FD3290"/>
    <w:rsid w:val="00FF0926"/>
    <w:rsid w:val="00FF36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5CFD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6461A"/>
  </w:style>
  <w:style w:type="paragraph" w:styleId="Heading1">
    <w:name w:val="heading 1"/>
    <w:basedOn w:val="Normal"/>
    <w:next w:val="Normal"/>
    <w:link w:val="Heading1Char"/>
    <w:uiPriority w:val="9"/>
    <w:qFormat/>
    <w:rsid w:val="00D15945"/>
    <w:pPr>
      <w:spacing w:line="240" w:lineRule="auto"/>
      <w:jc w:val="center"/>
      <w:outlineLvl w:val="0"/>
    </w:pPr>
    <w:rPr>
      <w:rFonts w:cs="Times New Roman"/>
      <w:b/>
      <w:bCs/>
      <w:sz w:val="28"/>
      <w:szCs w:val="28"/>
    </w:rPr>
  </w:style>
  <w:style w:type="paragraph" w:styleId="Heading2">
    <w:name w:val="heading 2"/>
    <w:basedOn w:val="Normal"/>
    <w:next w:val="Normal"/>
    <w:link w:val="Heading2Char"/>
    <w:uiPriority w:val="9"/>
    <w:unhideWhenUsed/>
    <w:qFormat/>
    <w:rsid w:val="004124DB"/>
    <w:pPr>
      <w:outlineLvl w:val="1"/>
    </w:pPr>
    <w:rPr>
      <w:b/>
      <w:bCs/>
    </w:rPr>
  </w:style>
  <w:style w:type="paragraph" w:styleId="Heading3">
    <w:name w:val="heading 3"/>
    <w:basedOn w:val="Normal"/>
    <w:next w:val="Normal"/>
    <w:link w:val="Heading3Char"/>
    <w:uiPriority w:val="9"/>
    <w:unhideWhenUsed/>
    <w:qFormat/>
    <w:rsid w:val="004124DB"/>
    <w:pPr>
      <w:spacing w:line="480" w:lineRule="auto"/>
      <w:outlineLvl w:val="2"/>
    </w:pPr>
    <w:rPr>
      <w:b/>
      <w:bCs/>
    </w:rPr>
  </w:style>
  <w:style w:type="paragraph" w:styleId="Heading5">
    <w:name w:val="heading 5"/>
    <w:basedOn w:val="Normal"/>
    <w:next w:val="Normal"/>
    <w:link w:val="Heading5Char"/>
    <w:uiPriority w:val="9"/>
    <w:semiHidden/>
    <w:unhideWhenUsed/>
    <w:qFormat/>
    <w:rsid w:val="005D233C"/>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15945"/>
    <w:rPr>
      <w:rFonts w:ascii="Times New Roman" w:hAnsi="Times New Roman" w:cs="Times New Roman"/>
      <w:b/>
      <w:bCs/>
      <w:sz w:val="28"/>
      <w:szCs w:val="28"/>
    </w:rPr>
  </w:style>
  <w:style w:type="paragraph" w:styleId="TOCHeading">
    <w:name w:val="TOC Heading"/>
    <w:basedOn w:val="Heading1"/>
    <w:next w:val="Normal"/>
    <w:uiPriority w:val="39"/>
    <w:unhideWhenUsed/>
    <w:qFormat/>
    <w:rsid w:val="00D15945"/>
    <w:pPr>
      <w:keepNext/>
      <w:keepLines/>
      <w:spacing w:before="240" w:after="0" w:line="259" w:lineRule="auto"/>
      <w:jc w:val="left"/>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qFormat/>
    <w:rsid w:val="00C856BC"/>
    <w:pPr>
      <w:tabs>
        <w:tab w:val="right" w:leader="dot" w:pos="8256"/>
      </w:tabs>
      <w:spacing w:after="100"/>
      <w:jc w:val="center"/>
    </w:pPr>
  </w:style>
  <w:style w:type="character" w:styleId="Hyperlink">
    <w:name w:val="Hyperlink"/>
    <w:basedOn w:val="DefaultParagraphFont"/>
    <w:uiPriority w:val="99"/>
    <w:unhideWhenUsed/>
    <w:rsid w:val="00D15945"/>
    <w:rPr>
      <w:color w:val="0000FF" w:themeColor="hyperlink"/>
      <w:u w:val="single"/>
    </w:rPr>
  </w:style>
  <w:style w:type="paragraph" w:styleId="Header">
    <w:name w:val="header"/>
    <w:basedOn w:val="Normal"/>
    <w:link w:val="HeaderChar"/>
    <w:uiPriority w:val="99"/>
    <w:unhideWhenUsed/>
    <w:rsid w:val="006F29B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9B9"/>
  </w:style>
  <w:style w:type="paragraph" w:styleId="Footer">
    <w:name w:val="footer"/>
    <w:basedOn w:val="Normal"/>
    <w:link w:val="FooterChar"/>
    <w:uiPriority w:val="99"/>
    <w:unhideWhenUsed/>
    <w:rsid w:val="006F29B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9B9"/>
  </w:style>
  <w:style w:type="character" w:customStyle="1" w:styleId="Heading5Char">
    <w:name w:val="Heading 5 Char"/>
    <w:basedOn w:val="DefaultParagraphFont"/>
    <w:link w:val="Heading5"/>
    <w:uiPriority w:val="9"/>
    <w:semiHidden/>
    <w:rsid w:val="005D233C"/>
    <w:rPr>
      <w:rFonts w:asciiTheme="majorHAnsi" w:eastAsiaTheme="majorEastAsia" w:hAnsiTheme="majorHAnsi" w:cstheme="majorBidi"/>
      <w:color w:val="365F91" w:themeColor="accent1" w:themeShade="BF"/>
    </w:rPr>
  </w:style>
  <w:style w:type="paragraph" w:styleId="ListParagraph">
    <w:name w:val="List Paragraph"/>
    <w:basedOn w:val="Normal"/>
    <w:uiPriority w:val="34"/>
    <w:qFormat/>
    <w:rsid w:val="00B64A8A"/>
    <w:pPr>
      <w:ind w:left="720"/>
      <w:contextualSpacing/>
    </w:pPr>
  </w:style>
  <w:style w:type="character" w:customStyle="1" w:styleId="BodyTextChar">
    <w:name w:val="Body Text Char"/>
    <w:basedOn w:val="DefaultParagraphFont"/>
    <w:link w:val="BodyText"/>
    <w:rsid w:val="00987356"/>
    <w:rPr>
      <w:rFonts w:eastAsia="Times New Roman" w:cs="Times New Roman"/>
    </w:rPr>
  </w:style>
  <w:style w:type="paragraph" w:styleId="BodyText">
    <w:name w:val="Body Text"/>
    <w:basedOn w:val="Normal"/>
    <w:link w:val="BodyTextChar"/>
    <w:qFormat/>
    <w:rsid w:val="00987356"/>
    <w:pPr>
      <w:widowControl w:val="0"/>
      <w:spacing w:after="230" w:line="360" w:lineRule="auto"/>
      <w:ind w:firstLine="400"/>
    </w:pPr>
    <w:rPr>
      <w:rFonts w:eastAsia="Times New Roman" w:cs="Times New Roman"/>
    </w:rPr>
  </w:style>
  <w:style w:type="character" w:customStyle="1" w:styleId="BodyTextChar1">
    <w:name w:val="Body Text Char1"/>
    <w:basedOn w:val="DefaultParagraphFont"/>
    <w:uiPriority w:val="99"/>
    <w:semiHidden/>
    <w:rsid w:val="00987356"/>
  </w:style>
  <w:style w:type="character" w:customStyle="1" w:styleId="Heading2Char">
    <w:name w:val="Heading 2 Char"/>
    <w:basedOn w:val="DefaultParagraphFont"/>
    <w:link w:val="Heading2"/>
    <w:uiPriority w:val="9"/>
    <w:rsid w:val="004124DB"/>
    <w:rPr>
      <w:b/>
      <w:bCs/>
    </w:rPr>
  </w:style>
  <w:style w:type="character" w:customStyle="1" w:styleId="Heading3Char">
    <w:name w:val="Heading 3 Char"/>
    <w:basedOn w:val="DefaultParagraphFont"/>
    <w:link w:val="Heading3"/>
    <w:uiPriority w:val="9"/>
    <w:rsid w:val="004124DB"/>
    <w:rPr>
      <w:b/>
      <w:bCs/>
    </w:rPr>
  </w:style>
  <w:style w:type="paragraph" w:styleId="TOC2">
    <w:name w:val="toc 2"/>
    <w:basedOn w:val="Normal"/>
    <w:next w:val="Normal"/>
    <w:autoRedefine/>
    <w:uiPriority w:val="39"/>
    <w:unhideWhenUsed/>
    <w:qFormat/>
    <w:rsid w:val="00A502AF"/>
    <w:pPr>
      <w:spacing w:after="100"/>
      <w:ind w:left="240"/>
    </w:pPr>
  </w:style>
  <w:style w:type="paragraph" w:styleId="TOC3">
    <w:name w:val="toc 3"/>
    <w:basedOn w:val="Normal"/>
    <w:next w:val="Normal"/>
    <w:autoRedefine/>
    <w:uiPriority w:val="39"/>
    <w:unhideWhenUsed/>
    <w:qFormat/>
    <w:rsid w:val="00A502AF"/>
    <w:pPr>
      <w:spacing w:after="100"/>
      <w:ind w:left="480"/>
    </w:pPr>
  </w:style>
  <w:style w:type="paragraph" w:styleId="NoSpacing">
    <w:name w:val="No Spacing"/>
    <w:uiPriority w:val="1"/>
    <w:qFormat/>
    <w:rsid w:val="00D57CB3"/>
    <w:pPr>
      <w:spacing w:after="0" w:line="240" w:lineRule="auto"/>
    </w:pPr>
  </w:style>
  <w:style w:type="character" w:styleId="LineNumber">
    <w:name w:val="line number"/>
    <w:basedOn w:val="DefaultParagraphFont"/>
    <w:uiPriority w:val="99"/>
    <w:semiHidden/>
    <w:unhideWhenUsed/>
    <w:rsid w:val="00A938FA"/>
  </w:style>
  <w:style w:type="paragraph" w:styleId="BalloonText">
    <w:name w:val="Balloon Text"/>
    <w:basedOn w:val="Normal"/>
    <w:link w:val="BalloonTextChar"/>
    <w:uiPriority w:val="99"/>
    <w:semiHidden/>
    <w:unhideWhenUsed/>
    <w:rsid w:val="00A96E6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6E60"/>
    <w:rPr>
      <w:rFonts w:ascii="Tahoma" w:hAnsi="Tahoma" w:cs="Tahoma"/>
      <w:sz w:val="16"/>
      <w:szCs w:val="16"/>
    </w:rPr>
  </w:style>
  <w:style w:type="character" w:styleId="Emphasis">
    <w:name w:val="Emphasis"/>
    <w:basedOn w:val="DefaultParagraphFont"/>
    <w:uiPriority w:val="20"/>
    <w:qFormat/>
    <w:rsid w:val="00A96E60"/>
    <w:rPr>
      <w:i/>
      <w:iCs/>
    </w:rPr>
  </w:style>
  <w:style w:type="table" w:styleId="TableGrid">
    <w:name w:val="Table Grid"/>
    <w:basedOn w:val="TableNormal"/>
    <w:uiPriority w:val="59"/>
    <w:rsid w:val="00B9045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214A9C"/>
    <w:pPr>
      <w:widowControl w:val="0"/>
      <w:autoSpaceDE w:val="0"/>
      <w:autoSpaceDN w:val="0"/>
      <w:spacing w:after="0" w:line="240" w:lineRule="auto"/>
    </w:pPr>
    <w:rPr>
      <w:rFonts w:eastAsia="Times New Roman" w:cs="Times New Roman"/>
      <w:sz w:val="22"/>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8087317">
      <w:bodyDiv w:val="1"/>
      <w:marLeft w:val="0"/>
      <w:marRight w:val="0"/>
      <w:marTop w:val="0"/>
      <w:marBottom w:val="0"/>
      <w:divBdr>
        <w:top w:val="none" w:sz="0" w:space="0" w:color="auto"/>
        <w:left w:val="none" w:sz="0" w:space="0" w:color="auto"/>
        <w:bottom w:val="none" w:sz="0" w:space="0" w:color="auto"/>
        <w:right w:val="none" w:sz="0" w:space="0" w:color="auto"/>
      </w:divBdr>
    </w:div>
    <w:div w:id="594292596">
      <w:bodyDiv w:val="1"/>
      <w:marLeft w:val="0"/>
      <w:marRight w:val="0"/>
      <w:marTop w:val="0"/>
      <w:marBottom w:val="0"/>
      <w:divBdr>
        <w:top w:val="none" w:sz="0" w:space="0" w:color="auto"/>
        <w:left w:val="none" w:sz="0" w:space="0" w:color="auto"/>
        <w:bottom w:val="none" w:sz="0" w:space="0" w:color="auto"/>
        <w:right w:val="none" w:sz="0" w:space="0" w:color="auto"/>
      </w:divBdr>
    </w:div>
    <w:div w:id="713582979">
      <w:bodyDiv w:val="1"/>
      <w:marLeft w:val="0"/>
      <w:marRight w:val="0"/>
      <w:marTop w:val="0"/>
      <w:marBottom w:val="0"/>
      <w:divBdr>
        <w:top w:val="none" w:sz="0" w:space="0" w:color="auto"/>
        <w:left w:val="none" w:sz="0" w:space="0" w:color="auto"/>
        <w:bottom w:val="none" w:sz="0" w:space="0" w:color="auto"/>
        <w:right w:val="none" w:sz="0" w:space="0" w:color="auto"/>
      </w:divBdr>
    </w:div>
    <w:div w:id="1347559927">
      <w:bodyDiv w:val="1"/>
      <w:marLeft w:val="0"/>
      <w:marRight w:val="0"/>
      <w:marTop w:val="0"/>
      <w:marBottom w:val="0"/>
      <w:divBdr>
        <w:top w:val="none" w:sz="0" w:space="0" w:color="auto"/>
        <w:left w:val="none" w:sz="0" w:space="0" w:color="auto"/>
        <w:bottom w:val="none" w:sz="0" w:space="0" w:color="auto"/>
        <w:right w:val="none" w:sz="0" w:space="0" w:color="auto"/>
      </w:divBdr>
    </w:div>
    <w:div w:id="1441871259">
      <w:bodyDiv w:val="1"/>
      <w:marLeft w:val="0"/>
      <w:marRight w:val="0"/>
      <w:marTop w:val="0"/>
      <w:marBottom w:val="0"/>
      <w:divBdr>
        <w:top w:val="none" w:sz="0" w:space="0" w:color="auto"/>
        <w:left w:val="none" w:sz="0" w:space="0" w:color="auto"/>
        <w:bottom w:val="none" w:sz="0" w:space="0" w:color="auto"/>
        <w:right w:val="none" w:sz="0" w:space="0" w:color="auto"/>
      </w:divBdr>
    </w:div>
    <w:div w:id="1975211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1994A8-E99F-429C-9CB9-632547EC53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41</Pages>
  <Words>9634</Words>
  <Characters>54918</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644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 Yusuf</dc:creator>
  <cp:lastModifiedBy>ismail - [2010]</cp:lastModifiedBy>
  <cp:revision>9</cp:revision>
  <dcterms:created xsi:type="dcterms:W3CDTF">2022-03-11T15:18:00Z</dcterms:created>
  <dcterms:modified xsi:type="dcterms:W3CDTF">2022-03-12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74bbdd4-4f48-3fc0-9076-6a33783d26b0</vt:lpwstr>
  </property>
</Properties>
</file>